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30D871" w14:textId="77777777" w:rsidR="005C631D" w:rsidRDefault="005C631D">
      <w:pPr>
        <w:widowControl w:val="0"/>
        <w:pBdr>
          <w:top w:val="nil"/>
          <w:left w:val="nil"/>
          <w:bottom w:val="nil"/>
          <w:right w:val="nil"/>
          <w:between w:val="nil"/>
        </w:pBdr>
        <w:spacing w:after="0" w:line="276" w:lineRule="auto"/>
        <w:rPr>
          <w:rFonts w:ascii="Arial" w:eastAsia="Arial" w:hAnsi="Arial" w:cs="Arial"/>
          <w:color w:val="000000"/>
        </w:rPr>
      </w:pPr>
    </w:p>
    <w:tbl>
      <w:tblPr>
        <w:tblStyle w:val="a"/>
        <w:tblW w:w="10280" w:type="dxa"/>
        <w:jc w:val="center"/>
        <w:tblBorders>
          <w:top w:val="nil"/>
          <w:left w:val="nil"/>
          <w:bottom w:val="nil"/>
          <w:right w:val="nil"/>
          <w:insideH w:val="nil"/>
          <w:insideV w:val="nil"/>
        </w:tblBorders>
        <w:tblLayout w:type="fixed"/>
        <w:tblLook w:val="0000" w:firstRow="0" w:lastRow="0" w:firstColumn="0" w:lastColumn="0" w:noHBand="0" w:noVBand="0"/>
      </w:tblPr>
      <w:tblGrid>
        <w:gridCol w:w="980"/>
        <w:gridCol w:w="8321"/>
        <w:gridCol w:w="979"/>
      </w:tblGrid>
      <w:tr w:rsidR="005C631D" w14:paraId="2E5802CB" w14:textId="77777777" w:rsidTr="005C631D">
        <w:trPr>
          <w:cnfStyle w:val="000000100000" w:firstRow="0" w:lastRow="0" w:firstColumn="0" w:lastColumn="0" w:oddVBand="0" w:evenVBand="0" w:oddHBand="1" w:evenHBand="0" w:firstRowFirstColumn="0" w:firstRowLastColumn="0" w:lastRowFirstColumn="0" w:lastRowLastColumn="0"/>
          <w:trHeight w:val="1321"/>
          <w:jc w:val="center"/>
        </w:trPr>
        <w:tc>
          <w:tcPr>
            <w:cnfStyle w:val="000010000000" w:firstRow="0" w:lastRow="0" w:firstColumn="0" w:lastColumn="0" w:oddVBand="1" w:evenVBand="0" w:oddHBand="0" w:evenHBand="0" w:firstRowFirstColumn="0" w:firstRowLastColumn="0" w:lastRowFirstColumn="0" w:lastRowLastColumn="0"/>
            <w:tcW w:w="980" w:type="dxa"/>
            <w:tcBorders>
              <w:top w:val="nil"/>
              <w:left w:val="nil"/>
              <w:bottom w:val="nil"/>
              <w:right w:val="nil"/>
            </w:tcBorders>
            <w:shd w:val="clear" w:color="auto" w:fill="D9D9D9"/>
            <w:tcMar>
              <w:top w:w="0" w:type="dxa"/>
              <w:left w:w="108" w:type="dxa"/>
              <w:bottom w:w="0" w:type="dxa"/>
              <w:right w:w="108" w:type="dxa"/>
            </w:tcMar>
            <w:vAlign w:val="center"/>
          </w:tcPr>
          <w:p w14:paraId="5DEC1F2C" w14:textId="77777777" w:rsidR="005C631D" w:rsidRDefault="00BB7153">
            <w:pPr>
              <w:ind w:left="-90" w:right="-114"/>
              <w:jc w:val="center"/>
              <w:rPr>
                <w:rFonts w:ascii="Times New Roman" w:eastAsia="Times New Roman" w:hAnsi="Times New Roman" w:cs="Times New Roman"/>
                <w:sz w:val="16"/>
                <w:szCs w:val="16"/>
              </w:rPr>
            </w:pPr>
            <w:r>
              <w:rPr>
                <w:b/>
                <w:noProof/>
              </w:rPr>
              <w:drawing>
                <wp:inline distT="0" distB="0" distL="0" distR="0" wp14:anchorId="6C821BF8" wp14:editId="5677E7B0">
                  <wp:extent cx="551527" cy="652287"/>
                  <wp:effectExtent l="0" t="0" r="0" b="0"/>
                  <wp:docPr id="15" name="image1.png" descr="C:\Users\Lenovo\AppData\Local\Microsoft\Windows\INetCache\Content.Word\Logo UNDIPnn.png"/>
                  <wp:cNvGraphicFramePr/>
                  <a:graphic xmlns:a="http://schemas.openxmlformats.org/drawingml/2006/main">
                    <a:graphicData uri="http://schemas.openxmlformats.org/drawingml/2006/picture">
                      <pic:pic xmlns:pic="http://schemas.openxmlformats.org/drawingml/2006/picture">
                        <pic:nvPicPr>
                          <pic:cNvPr id="0" name="image1.png" descr="C:\Users\Lenovo\AppData\Local\Microsoft\Windows\INetCache\Content.Word\Logo UNDIPnn.png"/>
                          <pic:cNvPicPr preferRelativeResize="0"/>
                        </pic:nvPicPr>
                        <pic:blipFill>
                          <a:blip r:embed="rId9"/>
                          <a:srcRect/>
                          <a:stretch>
                            <a:fillRect/>
                          </a:stretch>
                        </pic:blipFill>
                        <pic:spPr>
                          <a:xfrm>
                            <a:off x="0" y="0"/>
                            <a:ext cx="551527" cy="652287"/>
                          </a:xfrm>
                          <a:prstGeom prst="rect">
                            <a:avLst/>
                          </a:prstGeom>
                          <a:ln/>
                        </pic:spPr>
                      </pic:pic>
                    </a:graphicData>
                  </a:graphic>
                </wp:inline>
              </w:drawing>
            </w:r>
          </w:p>
          <w:p w14:paraId="4674B6B2" w14:textId="77777777" w:rsidR="005C631D" w:rsidRDefault="002F41B3">
            <w:pPr>
              <w:ind w:left="-90"/>
              <w:jc w:val="center"/>
              <w:rPr>
                <w:rFonts w:ascii="Gulliver" w:eastAsia="Gulliver" w:hAnsi="Gulliver" w:cs="Gulliver"/>
                <w:sz w:val="12"/>
                <w:szCs w:val="12"/>
              </w:rPr>
            </w:pPr>
            <w:hyperlink r:id="rId10">
              <w:r w:rsidR="00BB7153">
                <w:rPr>
                  <w:rFonts w:ascii="Gulliver" w:eastAsia="Gulliver" w:hAnsi="Gulliver" w:cs="Gulliver"/>
                  <w:color w:val="0563C1"/>
                  <w:sz w:val="12"/>
                  <w:szCs w:val="12"/>
                </w:rPr>
                <w:t>2301-9069 (e)</w:t>
              </w:r>
            </w:hyperlink>
          </w:p>
          <w:p w14:paraId="0691B118" w14:textId="77777777" w:rsidR="005C631D" w:rsidRDefault="002F41B3">
            <w:pPr>
              <w:ind w:left="-90"/>
              <w:jc w:val="center"/>
              <w:rPr>
                <w:rFonts w:ascii="Gulliver" w:eastAsia="Gulliver" w:hAnsi="Gulliver" w:cs="Gulliver"/>
                <w:b/>
                <w:sz w:val="14"/>
                <w:szCs w:val="14"/>
              </w:rPr>
            </w:pPr>
            <w:hyperlink r:id="rId11">
              <w:r w:rsidR="00BB7153">
                <w:rPr>
                  <w:rFonts w:ascii="Gulliver" w:eastAsia="Gulliver" w:hAnsi="Gulliver" w:cs="Gulliver"/>
                  <w:color w:val="0563C1"/>
                  <w:sz w:val="12"/>
                  <w:szCs w:val="12"/>
                </w:rPr>
                <w:t>1829-8370 (p)</w:t>
              </w:r>
            </w:hyperlink>
          </w:p>
        </w:tc>
        <w:tc>
          <w:tcPr>
            <w:cnfStyle w:val="000001000000" w:firstRow="0" w:lastRow="0" w:firstColumn="0" w:lastColumn="0" w:oddVBand="0" w:evenVBand="1" w:oddHBand="0" w:evenHBand="0" w:firstRowFirstColumn="0" w:firstRowLastColumn="0" w:lastRowFirstColumn="0" w:lastRowLastColumn="0"/>
            <w:tcW w:w="8321" w:type="dxa"/>
            <w:tcBorders>
              <w:top w:val="nil"/>
              <w:left w:val="nil"/>
              <w:bottom w:val="nil"/>
              <w:right w:val="nil"/>
            </w:tcBorders>
            <w:shd w:val="clear" w:color="auto" w:fill="D9D9D9"/>
            <w:tcMar>
              <w:top w:w="0" w:type="dxa"/>
              <w:left w:w="108" w:type="dxa"/>
              <w:bottom w:w="0" w:type="dxa"/>
              <w:right w:w="108" w:type="dxa"/>
            </w:tcMar>
            <w:vAlign w:val="center"/>
          </w:tcPr>
          <w:p w14:paraId="1E43A4D0" w14:textId="77777777" w:rsidR="005C631D" w:rsidRDefault="00BB7153">
            <w:pPr>
              <w:ind w:left="-104" w:firstLine="14"/>
              <w:jc w:val="center"/>
              <w:rPr>
                <w:rFonts w:ascii="Gulliver" w:eastAsia="Gulliver" w:hAnsi="Gulliver" w:cs="Gulliver"/>
                <w:b/>
                <w:sz w:val="24"/>
                <w:szCs w:val="24"/>
              </w:rPr>
            </w:pPr>
            <w:r>
              <w:rPr>
                <w:rFonts w:ascii="Gulliver" w:eastAsia="Gulliver" w:hAnsi="Gulliver" w:cs="Gulliver"/>
                <w:b/>
                <w:sz w:val="24"/>
                <w:szCs w:val="24"/>
              </w:rPr>
              <w:t>Kapal: Jurnal Ilmu Pengetahuan dan Teknologi Kelautan</w:t>
            </w:r>
          </w:p>
          <w:p w14:paraId="241670CB" w14:textId="77777777" w:rsidR="005C631D" w:rsidRDefault="00BB7153">
            <w:pPr>
              <w:ind w:left="-104" w:firstLine="14"/>
              <w:jc w:val="center"/>
              <w:rPr>
                <w:rFonts w:ascii="Gulliver" w:eastAsia="Gulliver" w:hAnsi="Gulliver" w:cs="Gulliver"/>
                <w:b/>
                <w:sz w:val="24"/>
                <w:szCs w:val="24"/>
              </w:rPr>
            </w:pPr>
            <w:r>
              <w:rPr>
                <w:rFonts w:ascii="Gulliver" w:eastAsia="Gulliver" w:hAnsi="Gulliver" w:cs="Gulliver"/>
                <w:b/>
                <w:sz w:val="20"/>
                <w:szCs w:val="20"/>
              </w:rPr>
              <w:t>(Kapal: Journal of Marine Science and Technology)</w:t>
            </w:r>
          </w:p>
          <w:p w14:paraId="0BF1DC30" w14:textId="77777777" w:rsidR="005C631D" w:rsidRDefault="005C631D">
            <w:pPr>
              <w:jc w:val="center"/>
              <w:rPr>
                <w:rFonts w:ascii="Gulliver" w:eastAsia="Gulliver" w:hAnsi="Gulliver" w:cs="Gulliver"/>
                <w:sz w:val="16"/>
                <w:szCs w:val="16"/>
              </w:rPr>
            </w:pPr>
          </w:p>
          <w:p w14:paraId="5898D901" w14:textId="77777777" w:rsidR="005C631D" w:rsidRDefault="00BB7153">
            <w:pPr>
              <w:jc w:val="center"/>
              <w:rPr>
                <w:rFonts w:ascii="Gulliver" w:eastAsia="Gulliver" w:hAnsi="Gulliver" w:cs="Gulliver"/>
                <w:sz w:val="12"/>
                <w:szCs w:val="12"/>
              </w:rPr>
            </w:pPr>
            <w:r>
              <w:rPr>
                <w:rFonts w:ascii="Gulliver" w:eastAsia="Gulliver" w:hAnsi="Gulliver" w:cs="Gulliver"/>
                <w:sz w:val="16"/>
                <w:szCs w:val="16"/>
              </w:rPr>
              <w:t xml:space="preserve">journal homepage : </w:t>
            </w:r>
            <w:r w:rsidR="00A411F7">
              <w:fldChar w:fldCharType="begin"/>
            </w:r>
            <w:r w:rsidR="00A411F7">
              <w:instrText xml:space="preserve"> HYPERLINK "http://ejournal.undip.ac.id/index.php/kapal" \h </w:instrText>
            </w:r>
            <w:r w:rsidR="00A411F7">
              <w:fldChar w:fldCharType="separate"/>
            </w:r>
            <w:r>
              <w:rPr>
                <w:rFonts w:ascii="Gulliver" w:eastAsia="Gulliver" w:hAnsi="Gulliver" w:cs="Gulliver"/>
                <w:color w:val="0563C1"/>
                <w:sz w:val="16"/>
                <w:szCs w:val="16"/>
              </w:rPr>
              <w:t>http://ejournal.undip.ac.id/index.php/kapal</w:t>
            </w:r>
            <w:r w:rsidR="00A411F7">
              <w:rPr>
                <w:rFonts w:ascii="Gulliver" w:eastAsia="Gulliver" w:hAnsi="Gulliver" w:cs="Gulliver"/>
                <w:color w:val="0563C1"/>
                <w:sz w:val="16"/>
                <w:szCs w:val="16"/>
              </w:rPr>
              <w:fldChar w:fldCharType="end"/>
            </w:r>
          </w:p>
        </w:tc>
        <w:tc>
          <w:tcPr>
            <w:cnfStyle w:val="000010000000" w:firstRow="0" w:lastRow="0" w:firstColumn="0" w:lastColumn="0" w:oddVBand="1" w:evenVBand="0" w:oddHBand="0" w:evenHBand="0" w:firstRowFirstColumn="0" w:firstRowLastColumn="0" w:lastRowFirstColumn="0" w:lastRowLastColumn="0"/>
            <w:tcW w:w="979" w:type="dxa"/>
            <w:tcBorders>
              <w:top w:val="nil"/>
              <w:left w:val="nil"/>
              <w:bottom w:val="nil"/>
              <w:right w:val="nil"/>
            </w:tcBorders>
            <w:shd w:val="clear" w:color="auto" w:fill="D9D9D9"/>
            <w:tcMar>
              <w:top w:w="0" w:type="dxa"/>
              <w:left w:w="108" w:type="dxa"/>
              <w:bottom w:w="0" w:type="dxa"/>
              <w:right w:w="108" w:type="dxa"/>
            </w:tcMar>
            <w:vAlign w:val="center"/>
          </w:tcPr>
          <w:p w14:paraId="7AC9E4B6" w14:textId="77777777" w:rsidR="005C631D" w:rsidRDefault="005C631D">
            <w:pPr>
              <w:jc w:val="center"/>
              <w:rPr>
                <w:rFonts w:ascii="Gulliver" w:eastAsia="Gulliver" w:hAnsi="Gulliver" w:cs="Gulliver"/>
                <w:sz w:val="16"/>
                <w:szCs w:val="16"/>
              </w:rPr>
            </w:pPr>
          </w:p>
        </w:tc>
      </w:tr>
      <w:tr w:rsidR="005C631D" w14:paraId="7EB7D96C" w14:textId="77777777" w:rsidTr="005C631D">
        <w:trPr>
          <w:trHeight w:val="70"/>
          <w:jc w:val="center"/>
        </w:trPr>
        <w:tc>
          <w:tcPr>
            <w:cnfStyle w:val="000010000000" w:firstRow="0" w:lastRow="0" w:firstColumn="0" w:lastColumn="0" w:oddVBand="1" w:evenVBand="0" w:oddHBand="0" w:evenHBand="0" w:firstRowFirstColumn="0" w:firstRowLastColumn="0" w:lastRowFirstColumn="0" w:lastRowLastColumn="0"/>
            <w:tcW w:w="9301" w:type="dxa"/>
            <w:gridSpan w:val="2"/>
            <w:tcBorders>
              <w:top w:val="nil"/>
              <w:left w:val="nil"/>
              <w:bottom w:val="single" w:sz="24" w:space="0" w:color="000000"/>
              <w:right w:val="nil"/>
            </w:tcBorders>
            <w:shd w:val="clear" w:color="auto" w:fill="auto"/>
            <w:tcMar>
              <w:top w:w="0" w:type="dxa"/>
              <w:left w:w="108" w:type="dxa"/>
              <w:bottom w:w="0" w:type="dxa"/>
              <w:right w:w="108" w:type="dxa"/>
            </w:tcMar>
            <w:vAlign w:val="center"/>
          </w:tcPr>
          <w:p w14:paraId="016FF626" w14:textId="77777777" w:rsidR="005C631D" w:rsidRDefault="005C631D">
            <w:pPr>
              <w:jc w:val="center"/>
              <w:rPr>
                <w:rFonts w:ascii="Gulliver" w:eastAsia="Gulliver" w:hAnsi="Gulliver" w:cs="Gulliver"/>
                <w:color w:val="000080"/>
                <w:sz w:val="20"/>
                <w:szCs w:val="20"/>
              </w:rPr>
            </w:pPr>
          </w:p>
        </w:tc>
        <w:tc>
          <w:tcPr>
            <w:cnfStyle w:val="000001000000" w:firstRow="0" w:lastRow="0" w:firstColumn="0" w:lastColumn="0" w:oddVBand="0" w:evenVBand="1" w:oddHBand="0" w:evenHBand="0" w:firstRowFirstColumn="0" w:firstRowLastColumn="0" w:lastRowFirstColumn="0" w:lastRowLastColumn="0"/>
            <w:tcW w:w="979" w:type="dxa"/>
            <w:tcBorders>
              <w:top w:val="nil"/>
              <w:left w:val="nil"/>
              <w:bottom w:val="single" w:sz="24" w:space="0" w:color="000000"/>
              <w:right w:val="nil"/>
            </w:tcBorders>
            <w:shd w:val="clear" w:color="auto" w:fill="auto"/>
            <w:tcMar>
              <w:top w:w="0" w:type="dxa"/>
              <w:left w:w="108" w:type="dxa"/>
              <w:bottom w:w="0" w:type="dxa"/>
              <w:right w:w="108" w:type="dxa"/>
            </w:tcMar>
            <w:vAlign w:val="center"/>
          </w:tcPr>
          <w:p w14:paraId="3F42BF76" w14:textId="77777777" w:rsidR="005C631D" w:rsidRDefault="005C631D">
            <w:pPr>
              <w:jc w:val="center"/>
              <w:rPr>
                <w:rFonts w:ascii="Gulliver" w:eastAsia="Gulliver" w:hAnsi="Gulliver" w:cs="Gulliver"/>
                <w:color w:val="000080"/>
                <w:sz w:val="20"/>
                <w:szCs w:val="20"/>
              </w:rPr>
            </w:pPr>
          </w:p>
        </w:tc>
      </w:tr>
    </w:tbl>
    <w:p w14:paraId="6E1CFB71" w14:textId="77777777" w:rsidR="005C631D" w:rsidRDefault="005C631D">
      <w:pPr>
        <w:spacing w:after="0" w:line="240" w:lineRule="auto"/>
        <w:rPr>
          <w:rFonts w:ascii="Gulliver" w:eastAsia="Gulliver" w:hAnsi="Gulliver" w:cs="Gulliver"/>
          <w:sz w:val="20"/>
          <w:szCs w:val="20"/>
        </w:rPr>
      </w:pPr>
    </w:p>
    <w:p w14:paraId="68E71DF4" w14:textId="77777777" w:rsidR="005C631D" w:rsidRDefault="005C631D">
      <w:pPr>
        <w:spacing w:after="0" w:line="240" w:lineRule="auto"/>
        <w:rPr>
          <w:rFonts w:ascii="Gulliver" w:eastAsia="Gulliver" w:hAnsi="Gulliver" w:cs="Gulliver"/>
          <w:sz w:val="20"/>
          <w:szCs w:val="20"/>
        </w:rPr>
      </w:pPr>
    </w:p>
    <w:p w14:paraId="0574F5E2" w14:textId="4E6F0F22" w:rsidR="005C631D" w:rsidRPr="00FA28F8" w:rsidRDefault="00BB7153">
      <w:pPr>
        <w:spacing w:after="0" w:line="240" w:lineRule="auto"/>
        <w:rPr>
          <w:rFonts w:ascii="Gulliver" w:eastAsia="Gulliver" w:hAnsi="Gulliver" w:cs="Gulliver"/>
          <w:sz w:val="24"/>
          <w:szCs w:val="24"/>
        </w:rPr>
      </w:pPr>
      <w:r>
        <w:rPr>
          <w:noProof/>
        </w:rPr>
        <w:drawing>
          <wp:anchor distT="0" distB="0" distL="114300" distR="114300" simplePos="0" relativeHeight="251658240" behindDoc="0" locked="0" layoutInCell="1" hidden="0" allowOverlap="1" wp14:anchorId="510028AC" wp14:editId="0E25313E">
            <wp:simplePos x="0" y="0"/>
            <wp:positionH relativeFrom="margin">
              <wp:posOffset>6055995</wp:posOffset>
            </wp:positionH>
            <wp:positionV relativeFrom="page">
              <wp:posOffset>2021840</wp:posOffset>
            </wp:positionV>
            <wp:extent cx="421005" cy="421005"/>
            <wp:effectExtent l="0" t="0" r="0" b="0"/>
            <wp:wrapSquare wrapText="bothSides" distT="0" distB="0" distL="114300" distR="114300"/>
            <wp:docPr id="1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a:stretch>
                      <a:fillRect/>
                    </a:stretch>
                  </pic:blipFill>
                  <pic:spPr>
                    <a:xfrm>
                      <a:off x="0" y="0"/>
                      <a:ext cx="421005" cy="421005"/>
                    </a:xfrm>
                    <a:prstGeom prst="rect">
                      <a:avLst/>
                    </a:prstGeom>
                    <a:ln/>
                  </pic:spPr>
                </pic:pic>
              </a:graphicData>
            </a:graphic>
          </wp:anchor>
        </w:drawing>
      </w:r>
      <w:r w:rsidR="002F2AF5" w:rsidRPr="002F2AF5">
        <w:t xml:space="preserve"> </w:t>
      </w:r>
      <w:r w:rsidR="002F2AF5" w:rsidRPr="002F2AF5">
        <w:rPr>
          <w:noProof/>
        </w:rPr>
        <w:t>Enhancing Propulsion Performance for Container Ships through Propeller Adjustments</w:t>
      </w:r>
      <w:r w:rsidR="001C7604">
        <w:rPr>
          <w:noProof/>
          <w:lang w:val="en-US"/>
        </w:rPr>
        <w:t>:</w:t>
      </w:r>
      <w:r w:rsidR="00FA28F8">
        <w:rPr>
          <w:rFonts w:ascii="Gulliver" w:eastAsia="Gulliver" w:hAnsi="Gulliver" w:cs="Gulliver"/>
          <w:sz w:val="24"/>
          <w:szCs w:val="24"/>
          <w:lang w:val="en-US"/>
        </w:rPr>
        <w:t xml:space="preserve"> </w:t>
      </w:r>
      <w:r w:rsidR="002969CC">
        <w:rPr>
          <w:rFonts w:ascii="Gulliver" w:eastAsia="Gulliver" w:hAnsi="Gulliver" w:cs="Gulliver"/>
          <w:sz w:val="24"/>
          <w:szCs w:val="24"/>
          <w:lang w:val="en-US"/>
        </w:rPr>
        <w:t xml:space="preserve">A </w:t>
      </w:r>
      <w:r w:rsidR="00FA28F8">
        <w:rPr>
          <w:rFonts w:ascii="Gulliver" w:eastAsia="Gulliver" w:hAnsi="Gulliver" w:cs="Gulliver"/>
          <w:sz w:val="24"/>
          <w:szCs w:val="24"/>
          <w:lang w:val="en-US"/>
        </w:rPr>
        <w:t xml:space="preserve">Case Study MV. </w:t>
      </w:r>
      <w:proofErr w:type="spellStart"/>
      <w:r w:rsidR="00FA28F8">
        <w:rPr>
          <w:rFonts w:ascii="Gulliver" w:eastAsia="Gulliver" w:hAnsi="Gulliver" w:cs="Gulliver"/>
          <w:sz w:val="24"/>
          <w:szCs w:val="24"/>
          <w:lang w:val="en-US"/>
        </w:rPr>
        <w:t>Kendhaga</w:t>
      </w:r>
      <w:proofErr w:type="spellEnd"/>
      <w:r w:rsidR="00FA28F8">
        <w:rPr>
          <w:rFonts w:ascii="Gulliver" w:eastAsia="Gulliver" w:hAnsi="Gulliver" w:cs="Gulliver"/>
          <w:sz w:val="24"/>
          <w:szCs w:val="24"/>
          <w:lang w:val="en-US"/>
        </w:rPr>
        <w:t xml:space="preserve"> Nusantara 6</w:t>
      </w:r>
    </w:p>
    <w:p w14:paraId="4EFBC3F3" w14:textId="77777777" w:rsidR="005C631D" w:rsidRDefault="005C631D">
      <w:pPr>
        <w:spacing w:after="0" w:line="240" w:lineRule="auto"/>
        <w:rPr>
          <w:rFonts w:ascii="Gulliver" w:eastAsia="Gulliver" w:hAnsi="Gulliver" w:cs="Gulliver"/>
          <w:sz w:val="24"/>
          <w:szCs w:val="24"/>
        </w:rPr>
      </w:pPr>
    </w:p>
    <w:p w14:paraId="2B991B91" w14:textId="7DF87B1A" w:rsidR="005C631D" w:rsidRPr="00B93DCC" w:rsidRDefault="00BD4969">
      <w:pPr>
        <w:spacing w:after="0" w:line="240" w:lineRule="auto"/>
        <w:rPr>
          <w:rFonts w:ascii="Gulliver" w:eastAsia="Gulliver" w:hAnsi="Gulliver" w:cs="Gulliver"/>
          <w:sz w:val="16"/>
          <w:szCs w:val="16"/>
        </w:rPr>
      </w:pPr>
      <w:r w:rsidRPr="00BD4969">
        <w:rPr>
          <w:rFonts w:ascii="Gulliver" w:eastAsia="Gulliver" w:hAnsi="Gulliver" w:cs="Gulliver"/>
          <w:sz w:val="20"/>
          <w:szCs w:val="20"/>
        </w:rPr>
        <w:t xml:space="preserve">Zulfaidah Ariany </w:t>
      </w:r>
      <w:r w:rsidR="00BB7153" w:rsidRPr="00B93DCC">
        <w:rPr>
          <w:rFonts w:ascii="Gulliver" w:eastAsia="Gulliver" w:hAnsi="Gulliver" w:cs="Gulliver"/>
          <w:sz w:val="20"/>
          <w:szCs w:val="20"/>
          <w:vertAlign w:val="superscript"/>
        </w:rPr>
        <w:t>1)*)</w:t>
      </w:r>
      <w:r w:rsidR="00BB7153" w:rsidRPr="00B93DCC">
        <w:rPr>
          <w:rFonts w:ascii="Gulliver" w:eastAsia="Gulliver" w:hAnsi="Gulliver" w:cs="Gulliver"/>
          <w:sz w:val="20"/>
          <w:szCs w:val="20"/>
        </w:rPr>
        <w:t xml:space="preserve">, </w:t>
      </w:r>
      <w:r w:rsidRPr="00B93DCC">
        <w:rPr>
          <w:rFonts w:ascii="Gulliver" w:eastAsia="Gulliver" w:hAnsi="Gulliver" w:cs="Gulliver"/>
          <w:sz w:val="20"/>
          <w:szCs w:val="20"/>
        </w:rPr>
        <w:t xml:space="preserve">Budhi Santoso </w:t>
      </w:r>
      <w:r w:rsidRPr="00B93DCC">
        <w:rPr>
          <w:rFonts w:ascii="Gulliver" w:eastAsia="Gulliver" w:hAnsi="Gulliver" w:cs="Gulliver"/>
          <w:sz w:val="20"/>
          <w:szCs w:val="20"/>
          <w:vertAlign w:val="superscript"/>
        </w:rPr>
        <w:t>2</w:t>
      </w:r>
      <w:r w:rsidR="00BB7153" w:rsidRPr="00B93DCC">
        <w:rPr>
          <w:rFonts w:ascii="Gulliver" w:eastAsia="Gulliver" w:hAnsi="Gulliver" w:cs="Gulliver"/>
          <w:sz w:val="20"/>
          <w:szCs w:val="20"/>
          <w:vertAlign w:val="superscript"/>
        </w:rPr>
        <w:t>)</w:t>
      </w:r>
      <w:r w:rsidR="00BB7153" w:rsidRPr="00B93DCC">
        <w:rPr>
          <w:rFonts w:ascii="Gulliver" w:eastAsia="Gulliver" w:hAnsi="Gulliver" w:cs="Gulliver"/>
          <w:sz w:val="20"/>
          <w:szCs w:val="20"/>
        </w:rPr>
        <w:t xml:space="preserve"> , </w:t>
      </w:r>
      <w:r w:rsidRPr="00B93DCC">
        <w:rPr>
          <w:rFonts w:ascii="Gulliver" w:eastAsia="Gulliver" w:hAnsi="Gulliver" w:cs="Gulliver"/>
          <w:sz w:val="20"/>
          <w:szCs w:val="20"/>
        </w:rPr>
        <w:t>Suharto</w:t>
      </w:r>
      <w:r w:rsidR="00BB7153" w:rsidRPr="00B93DCC">
        <w:rPr>
          <w:rFonts w:ascii="Gulliver" w:eastAsia="Gulliver" w:hAnsi="Gulliver" w:cs="Gulliver"/>
          <w:sz w:val="20"/>
          <w:szCs w:val="20"/>
          <w:vertAlign w:val="superscript"/>
        </w:rPr>
        <w:t>1)</w:t>
      </w:r>
      <w:r w:rsidRPr="00B93DCC">
        <w:rPr>
          <w:rFonts w:ascii="Gulliver" w:eastAsia="Gulliver" w:hAnsi="Gulliver" w:cs="Gulliver"/>
          <w:sz w:val="20"/>
          <w:szCs w:val="20"/>
        </w:rPr>
        <w:t xml:space="preserve"> , S</w:t>
      </w:r>
      <w:proofErr w:type="spellStart"/>
      <w:r w:rsidR="00A31534">
        <w:rPr>
          <w:rFonts w:ascii="Gulliver" w:eastAsia="Gulliver" w:hAnsi="Gulliver" w:cs="Gulliver"/>
          <w:sz w:val="20"/>
          <w:szCs w:val="20"/>
          <w:lang w:val="en-US"/>
        </w:rPr>
        <w:t>arwoko</w:t>
      </w:r>
      <w:proofErr w:type="spellEnd"/>
      <w:r w:rsidRPr="00B93DCC">
        <w:rPr>
          <w:rFonts w:ascii="Gulliver" w:eastAsia="Gulliver" w:hAnsi="Gulliver" w:cs="Gulliver"/>
          <w:sz w:val="20"/>
          <w:szCs w:val="20"/>
          <w:vertAlign w:val="superscript"/>
        </w:rPr>
        <w:t>1)</w:t>
      </w:r>
    </w:p>
    <w:p w14:paraId="2BC35ECC" w14:textId="77777777" w:rsidR="005C631D" w:rsidRDefault="005C631D">
      <w:pPr>
        <w:spacing w:after="0" w:line="240" w:lineRule="auto"/>
        <w:rPr>
          <w:rFonts w:ascii="Gulliver" w:eastAsia="Gulliver" w:hAnsi="Gulliver" w:cs="Gulliver"/>
          <w:sz w:val="20"/>
          <w:szCs w:val="20"/>
          <w:highlight w:val="yellow"/>
        </w:rPr>
      </w:pPr>
    </w:p>
    <w:p w14:paraId="011878C7" w14:textId="6D1E3092" w:rsidR="005C631D" w:rsidRPr="00B93DCC" w:rsidRDefault="00B93DCC" w:rsidP="00B93DCC">
      <w:pPr>
        <w:pStyle w:val="ListParagraph"/>
        <w:numPr>
          <w:ilvl w:val="0"/>
          <w:numId w:val="2"/>
        </w:numPr>
        <w:spacing w:after="0" w:line="240" w:lineRule="auto"/>
        <w:ind w:left="142" w:hanging="142"/>
        <w:rPr>
          <w:rFonts w:ascii="Gulliver" w:eastAsia="Gulliver" w:hAnsi="Gulliver" w:cs="Gulliver"/>
          <w:sz w:val="16"/>
          <w:szCs w:val="16"/>
        </w:rPr>
      </w:pPr>
      <w:r w:rsidRPr="00B93DCC">
        <w:rPr>
          <w:rFonts w:ascii="Gulliver" w:eastAsia="Gulliver" w:hAnsi="Gulliver" w:cs="Gulliver"/>
          <w:sz w:val="16"/>
          <w:szCs w:val="16"/>
        </w:rPr>
        <w:t>Departement of Industrial Technology, School of Vocational, Universitas Diponegoro, Semarang 50275 Indonsia</w:t>
      </w:r>
      <w:bookmarkStart w:id="0" w:name="_GoBack"/>
      <w:bookmarkEnd w:id="0"/>
    </w:p>
    <w:p w14:paraId="31B44DEC" w14:textId="716050CE" w:rsidR="00B93DCC" w:rsidRPr="00B93DCC" w:rsidRDefault="00B93DCC" w:rsidP="00B93DCC">
      <w:pPr>
        <w:pStyle w:val="ListParagraph"/>
        <w:numPr>
          <w:ilvl w:val="0"/>
          <w:numId w:val="2"/>
        </w:numPr>
        <w:spacing w:after="0"/>
        <w:ind w:left="142" w:hanging="142"/>
        <w:rPr>
          <w:rFonts w:ascii="Gulliver" w:eastAsia="Gulliver" w:hAnsi="Gulliver" w:cs="Gulliver"/>
          <w:sz w:val="16"/>
          <w:szCs w:val="16"/>
        </w:rPr>
      </w:pPr>
      <w:r w:rsidRPr="00B93DCC">
        <w:rPr>
          <w:rFonts w:ascii="Gulliver" w:eastAsia="Gulliver" w:hAnsi="Gulliver" w:cs="Gulliver"/>
          <w:sz w:val="16"/>
          <w:szCs w:val="16"/>
        </w:rPr>
        <w:t>Department of Naval Architecture Engineering Polytechnic of Bengkalis, Riau, Indonesi</w:t>
      </w:r>
      <w:r>
        <w:rPr>
          <w:rFonts w:ascii="Gulliver" w:eastAsia="Gulliver" w:hAnsi="Gulliver" w:cs="Gulliver"/>
          <w:sz w:val="16"/>
          <w:szCs w:val="16"/>
          <w:lang w:val="en-US"/>
        </w:rPr>
        <w:t>a</w:t>
      </w:r>
    </w:p>
    <w:p w14:paraId="22DE1468" w14:textId="33C80B1A" w:rsidR="005C631D" w:rsidRPr="00B93DCC" w:rsidRDefault="00BB7153" w:rsidP="00B93DCC">
      <w:pPr>
        <w:spacing w:after="0" w:line="240" w:lineRule="auto"/>
        <w:contextualSpacing/>
        <w:rPr>
          <w:rFonts w:ascii="Gulliver" w:eastAsia="Gulliver" w:hAnsi="Gulliver" w:cs="Gulliver"/>
          <w:sz w:val="16"/>
          <w:szCs w:val="16"/>
        </w:rPr>
      </w:pPr>
      <w:r w:rsidRPr="00B93DCC">
        <w:rPr>
          <w:rFonts w:ascii="Gulliver" w:eastAsia="Gulliver" w:hAnsi="Gulliver" w:cs="Gulliver"/>
          <w:sz w:val="16"/>
          <w:szCs w:val="16"/>
          <w:vertAlign w:val="superscript"/>
        </w:rPr>
        <w:t>*)</w:t>
      </w:r>
      <w:r w:rsidRPr="00B93DCC">
        <w:rPr>
          <w:rFonts w:ascii="Gulliver" w:eastAsia="Gulliver" w:hAnsi="Gulliver" w:cs="Gulliver"/>
          <w:sz w:val="16"/>
          <w:szCs w:val="16"/>
        </w:rPr>
        <w:t xml:space="preserve"> Corresponding Author : </w:t>
      </w:r>
      <w:r w:rsidR="00B93DCC" w:rsidRPr="00B93DCC">
        <w:rPr>
          <w:rFonts w:ascii="Gulliver" w:eastAsia="Gulliver" w:hAnsi="Gulliver" w:cs="Gulliver"/>
          <w:sz w:val="16"/>
          <w:szCs w:val="16"/>
        </w:rPr>
        <w:t>zariany@live.undip.ac.id</w:t>
      </w:r>
    </w:p>
    <w:p w14:paraId="3CC19068" w14:textId="77777777" w:rsidR="005C631D" w:rsidRDefault="005C631D">
      <w:pPr>
        <w:spacing w:after="0" w:line="240" w:lineRule="auto"/>
        <w:rPr>
          <w:rFonts w:ascii="Gulliver" w:eastAsia="Gulliver" w:hAnsi="Gulliver" w:cs="Gulliver"/>
          <w:sz w:val="20"/>
          <w:szCs w:val="20"/>
        </w:rPr>
      </w:pPr>
    </w:p>
    <w:p w14:paraId="68CDB4B7" w14:textId="77777777" w:rsidR="005C631D" w:rsidRDefault="005C631D">
      <w:pPr>
        <w:spacing w:after="0" w:line="240" w:lineRule="auto"/>
        <w:rPr>
          <w:rFonts w:ascii="Gulliver" w:eastAsia="Gulliver" w:hAnsi="Gulliver" w:cs="Gulliver"/>
          <w:sz w:val="20"/>
          <w:szCs w:val="20"/>
        </w:rPr>
      </w:pPr>
    </w:p>
    <w:tbl>
      <w:tblPr>
        <w:tblStyle w:val="a0"/>
        <w:tblW w:w="10260" w:type="dxa"/>
        <w:jc w:val="center"/>
        <w:tblBorders>
          <w:top w:val="single" w:sz="4" w:space="0" w:color="000000"/>
          <w:left w:val="nil"/>
          <w:bottom w:val="single" w:sz="4" w:space="0" w:color="000000"/>
          <w:right w:val="nil"/>
          <w:insideH w:val="nil"/>
          <w:insideV w:val="nil"/>
        </w:tblBorders>
        <w:tblLayout w:type="fixed"/>
        <w:tblLook w:val="0000" w:firstRow="0" w:lastRow="0" w:firstColumn="0" w:lastColumn="0" w:noHBand="0" w:noVBand="0"/>
      </w:tblPr>
      <w:tblGrid>
        <w:gridCol w:w="2551"/>
        <w:gridCol w:w="7709"/>
      </w:tblGrid>
      <w:tr w:rsidR="005C631D" w14:paraId="3CB896D9" w14:textId="77777777">
        <w:trPr>
          <w:jc w:val="center"/>
        </w:trPr>
        <w:tc>
          <w:tcPr>
            <w:tcW w:w="2551" w:type="dxa"/>
            <w:tcBorders>
              <w:top w:val="single" w:sz="4" w:space="0" w:color="000000"/>
              <w:left w:val="nil"/>
              <w:bottom w:val="single" w:sz="4" w:space="0" w:color="000000"/>
              <w:right w:val="nil"/>
            </w:tcBorders>
            <w:tcMar>
              <w:top w:w="0" w:type="dxa"/>
              <w:left w:w="108" w:type="dxa"/>
              <w:bottom w:w="0" w:type="dxa"/>
              <w:right w:w="108" w:type="dxa"/>
            </w:tcMar>
          </w:tcPr>
          <w:p w14:paraId="369ACB37" w14:textId="77777777" w:rsidR="005C631D" w:rsidRDefault="005C631D">
            <w:pPr>
              <w:rPr>
                <w:rFonts w:ascii="Gulliver" w:eastAsia="Gulliver" w:hAnsi="Gulliver" w:cs="Gulliver"/>
                <w:b/>
                <w:sz w:val="16"/>
                <w:szCs w:val="16"/>
              </w:rPr>
            </w:pPr>
          </w:p>
          <w:p w14:paraId="6B72C4AF" w14:textId="77777777" w:rsidR="005C631D" w:rsidRDefault="00BB7153">
            <w:pPr>
              <w:tabs>
                <w:tab w:val="left" w:pos="1496"/>
              </w:tabs>
              <w:rPr>
                <w:rFonts w:ascii="Gulliver" w:eastAsia="Gulliver" w:hAnsi="Gulliver" w:cs="Gulliver"/>
                <w:b/>
                <w:sz w:val="16"/>
                <w:szCs w:val="16"/>
              </w:rPr>
            </w:pPr>
            <w:r>
              <w:rPr>
                <w:rFonts w:ascii="Gulliver" w:eastAsia="Gulliver" w:hAnsi="Gulliver" w:cs="Gulliver"/>
                <w:b/>
                <w:sz w:val="16"/>
                <w:szCs w:val="16"/>
              </w:rPr>
              <w:t xml:space="preserve">Article Info </w:t>
            </w:r>
            <w:r>
              <w:rPr>
                <w:rFonts w:ascii="Gulliver" w:eastAsia="Gulliver" w:hAnsi="Gulliver" w:cs="Gulliver"/>
                <w:b/>
                <w:sz w:val="16"/>
                <w:szCs w:val="16"/>
              </w:rPr>
              <w:tab/>
            </w:r>
          </w:p>
          <w:p w14:paraId="2CF06742" w14:textId="77777777" w:rsidR="005C631D" w:rsidRDefault="005C631D">
            <w:pPr>
              <w:rPr>
                <w:rFonts w:ascii="Gulliver" w:eastAsia="Gulliver" w:hAnsi="Gulliver" w:cs="Gulliver"/>
                <w:b/>
                <w:sz w:val="16"/>
                <w:szCs w:val="16"/>
              </w:rPr>
            </w:pPr>
          </w:p>
        </w:tc>
        <w:tc>
          <w:tcPr>
            <w:tcW w:w="7709" w:type="dxa"/>
            <w:tcBorders>
              <w:top w:val="single" w:sz="4" w:space="0" w:color="000000"/>
              <w:left w:val="nil"/>
              <w:bottom w:val="single" w:sz="4" w:space="0" w:color="000000"/>
              <w:right w:val="nil"/>
            </w:tcBorders>
            <w:tcMar>
              <w:top w:w="0" w:type="dxa"/>
              <w:left w:w="108" w:type="dxa"/>
              <w:bottom w:w="0" w:type="dxa"/>
              <w:right w:w="108" w:type="dxa"/>
            </w:tcMar>
          </w:tcPr>
          <w:p w14:paraId="1DB62838" w14:textId="77777777" w:rsidR="005C631D" w:rsidRDefault="005C631D">
            <w:pPr>
              <w:rPr>
                <w:rFonts w:ascii="Gulliver" w:eastAsia="Gulliver" w:hAnsi="Gulliver" w:cs="Gulliver"/>
                <w:b/>
                <w:sz w:val="16"/>
                <w:szCs w:val="16"/>
              </w:rPr>
            </w:pPr>
          </w:p>
          <w:p w14:paraId="7031ACA1" w14:textId="77777777" w:rsidR="005C631D" w:rsidRDefault="00BB7153">
            <w:pPr>
              <w:rPr>
                <w:rFonts w:ascii="Gulliver" w:eastAsia="Gulliver" w:hAnsi="Gulliver" w:cs="Gulliver"/>
                <w:b/>
                <w:sz w:val="16"/>
                <w:szCs w:val="16"/>
              </w:rPr>
            </w:pPr>
            <w:r>
              <w:rPr>
                <w:rFonts w:ascii="Gulliver" w:eastAsia="Gulliver" w:hAnsi="Gulliver" w:cs="Gulliver"/>
                <w:b/>
                <w:sz w:val="16"/>
                <w:szCs w:val="16"/>
              </w:rPr>
              <w:t>Abstract</w:t>
            </w:r>
          </w:p>
        </w:tc>
      </w:tr>
      <w:tr w:rsidR="005C631D" w14:paraId="69C30243" w14:textId="77777777">
        <w:trPr>
          <w:jc w:val="center"/>
        </w:trPr>
        <w:tc>
          <w:tcPr>
            <w:tcW w:w="2551" w:type="dxa"/>
            <w:tcBorders>
              <w:top w:val="single" w:sz="4" w:space="0" w:color="000000"/>
              <w:left w:val="nil"/>
              <w:bottom w:val="single" w:sz="4" w:space="0" w:color="000000"/>
              <w:right w:val="nil"/>
            </w:tcBorders>
            <w:tcMar>
              <w:top w:w="0" w:type="dxa"/>
              <w:left w:w="108" w:type="dxa"/>
              <w:bottom w:w="0" w:type="dxa"/>
              <w:right w:w="108" w:type="dxa"/>
            </w:tcMar>
          </w:tcPr>
          <w:p w14:paraId="107FCE23" w14:textId="77777777" w:rsidR="005C631D" w:rsidRDefault="005C631D">
            <w:pPr>
              <w:rPr>
                <w:rFonts w:ascii="Gulliver" w:eastAsia="Gulliver" w:hAnsi="Gulliver" w:cs="Gulliver"/>
                <w:b/>
                <w:sz w:val="16"/>
                <w:szCs w:val="16"/>
              </w:rPr>
            </w:pPr>
          </w:p>
          <w:p w14:paraId="1213DD40" w14:textId="77777777" w:rsidR="005C631D" w:rsidRDefault="00BB7153">
            <w:pPr>
              <w:rPr>
                <w:rFonts w:ascii="Gulliver" w:eastAsia="Gulliver" w:hAnsi="Gulliver" w:cs="Gulliver"/>
                <w:b/>
                <w:sz w:val="16"/>
                <w:szCs w:val="16"/>
              </w:rPr>
            </w:pPr>
            <w:r>
              <w:rPr>
                <w:rFonts w:ascii="Gulliver" w:eastAsia="Gulliver" w:hAnsi="Gulliver" w:cs="Gulliver"/>
                <w:b/>
                <w:sz w:val="16"/>
                <w:szCs w:val="16"/>
              </w:rPr>
              <w:t>Keywords:</w:t>
            </w:r>
          </w:p>
          <w:p w14:paraId="1F1B8D22" w14:textId="77A29F21" w:rsidR="005C631D" w:rsidRDefault="00B93DCC">
            <w:pPr>
              <w:rPr>
                <w:rFonts w:ascii="Gulliver" w:eastAsia="Gulliver" w:hAnsi="Gulliver" w:cs="Gulliver"/>
                <w:sz w:val="16"/>
                <w:szCs w:val="16"/>
              </w:rPr>
            </w:pPr>
            <w:r w:rsidRPr="00B93DCC">
              <w:rPr>
                <w:rFonts w:ascii="Gulliver" w:eastAsia="Gulliver" w:hAnsi="Gulliver" w:cs="Gulliver"/>
                <w:sz w:val="16"/>
                <w:szCs w:val="16"/>
              </w:rPr>
              <w:t>Optimization</w:t>
            </w:r>
            <w:r w:rsidR="00BB7153">
              <w:rPr>
                <w:rFonts w:ascii="Gulliver" w:eastAsia="Gulliver" w:hAnsi="Gulliver" w:cs="Gulliver"/>
                <w:sz w:val="16"/>
                <w:szCs w:val="16"/>
              </w:rPr>
              <w:t xml:space="preserve">, </w:t>
            </w:r>
            <w:r w:rsidRPr="00B93DCC">
              <w:rPr>
                <w:rFonts w:ascii="Gulliver" w:eastAsia="Gulliver" w:hAnsi="Gulliver" w:cs="Gulliver"/>
                <w:sz w:val="16"/>
                <w:szCs w:val="16"/>
              </w:rPr>
              <w:t>Propulsion</w:t>
            </w:r>
            <w:r w:rsidR="00BB7153">
              <w:rPr>
                <w:rFonts w:ascii="Gulliver" w:eastAsia="Gulliver" w:hAnsi="Gulliver" w:cs="Gulliver"/>
                <w:sz w:val="16"/>
                <w:szCs w:val="16"/>
              </w:rPr>
              <w:t xml:space="preserve">, </w:t>
            </w:r>
          </w:p>
          <w:p w14:paraId="2B27161E" w14:textId="1B243CA0" w:rsidR="00B93DCC" w:rsidRDefault="00B93DCC">
            <w:pPr>
              <w:rPr>
                <w:rFonts w:ascii="Gulliver" w:eastAsia="Gulliver" w:hAnsi="Gulliver" w:cs="Gulliver"/>
                <w:sz w:val="16"/>
                <w:szCs w:val="16"/>
                <w:lang w:val="en-US"/>
              </w:rPr>
            </w:pPr>
            <w:r w:rsidRPr="00B93DCC">
              <w:rPr>
                <w:rFonts w:ascii="Gulliver" w:eastAsia="Gulliver" w:hAnsi="Gulliver" w:cs="Gulliver"/>
                <w:sz w:val="16"/>
                <w:szCs w:val="16"/>
              </w:rPr>
              <w:t xml:space="preserve">Container ship; </w:t>
            </w:r>
            <w:r w:rsidR="005451AF">
              <w:rPr>
                <w:rFonts w:ascii="Gulliver" w:eastAsia="Gulliver" w:hAnsi="Gulliver" w:cs="Gulliver"/>
                <w:sz w:val="16"/>
                <w:szCs w:val="16"/>
                <w:lang w:val="en-US"/>
              </w:rPr>
              <w:t>P</w:t>
            </w:r>
            <w:r w:rsidRPr="00B93DCC">
              <w:rPr>
                <w:rFonts w:ascii="Gulliver" w:eastAsia="Gulliver" w:hAnsi="Gulliver" w:cs="Gulliver"/>
                <w:sz w:val="16"/>
                <w:szCs w:val="16"/>
              </w:rPr>
              <w:t>erformance ship</w:t>
            </w:r>
            <w:r>
              <w:rPr>
                <w:rFonts w:ascii="Gulliver" w:eastAsia="Gulliver" w:hAnsi="Gulliver" w:cs="Gulliver"/>
                <w:sz w:val="16"/>
                <w:szCs w:val="16"/>
                <w:lang w:val="en-US"/>
              </w:rPr>
              <w:t>.</w:t>
            </w:r>
          </w:p>
          <w:p w14:paraId="101D758A" w14:textId="34834627" w:rsidR="005C631D" w:rsidRDefault="00B93DCC">
            <w:pPr>
              <w:rPr>
                <w:rFonts w:ascii="Gulliver" w:eastAsia="Gulliver" w:hAnsi="Gulliver" w:cs="Gulliver"/>
                <w:sz w:val="16"/>
                <w:szCs w:val="16"/>
              </w:rPr>
            </w:pPr>
            <w:r w:rsidRPr="00B93DCC">
              <w:rPr>
                <w:rFonts w:ascii="Gulliver" w:eastAsia="Gulliver" w:hAnsi="Gulliver" w:cs="Gulliver"/>
                <w:sz w:val="16"/>
                <w:szCs w:val="16"/>
              </w:rPr>
              <w:t xml:space="preserve"> </w:t>
            </w:r>
          </w:p>
          <w:p w14:paraId="5532DC77" w14:textId="77777777" w:rsidR="005C631D" w:rsidRDefault="00BB7153">
            <w:pPr>
              <w:rPr>
                <w:rFonts w:ascii="Gulliver" w:eastAsia="Gulliver" w:hAnsi="Gulliver" w:cs="Gulliver"/>
                <w:b/>
                <w:sz w:val="16"/>
                <w:szCs w:val="16"/>
              </w:rPr>
            </w:pPr>
            <w:r>
              <w:rPr>
                <w:rFonts w:ascii="Gulliver" w:eastAsia="Gulliver" w:hAnsi="Gulliver" w:cs="Gulliver"/>
                <w:b/>
                <w:sz w:val="16"/>
                <w:szCs w:val="16"/>
              </w:rPr>
              <w:t>Article history:</w:t>
            </w:r>
          </w:p>
          <w:p w14:paraId="1B4096F3" w14:textId="77777777" w:rsidR="005C631D" w:rsidRDefault="00BB7153">
            <w:pPr>
              <w:rPr>
                <w:rFonts w:ascii="Gulliver" w:eastAsia="Gulliver" w:hAnsi="Gulliver" w:cs="Gulliver"/>
                <w:sz w:val="16"/>
                <w:szCs w:val="16"/>
              </w:rPr>
            </w:pPr>
            <w:r>
              <w:rPr>
                <w:rFonts w:ascii="Gulliver" w:eastAsia="Gulliver" w:hAnsi="Gulliver" w:cs="Gulliver"/>
                <w:sz w:val="16"/>
                <w:szCs w:val="16"/>
              </w:rPr>
              <w:t xml:space="preserve">Received: 21/09/20          </w:t>
            </w:r>
          </w:p>
          <w:p w14:paraId="17EBBA54" w14:textId="77777777" w:rsidR="005C631D" w:rsidRDefault="00BB7153">
            <w:pPr>
              <w:rPr>
                <w:rFonts w:ascii="Gulliver" w:eastAsia="Gulliver" w:hAnsi="Gulliver" w:cs="Gulliver"/>
                <w:sz w:val="16"/>
                <w:szCs w:val="16"/>
              </w:rPr>
            </w:pPr>
            <w:r>
              <w:rPr>
                <w:rFonts w:ascii="Gulliver" w:eastAsia="Gulliver" w:hAnsi="Gulliver" w:cs="Gulliver"/>
                <w:sz w:val="16"/>
                <w:szCs w:val="16"/>
              </w:rPr>
              <w:t>Last revised: 11/11/20          Accepted: 13/11/20</w:t>
            </w:r>
          </w:p>
          <w:p w14:paraId="4957D805" w14:textId="77777777" w:rsidR="005C631D" w:rsidRDefault="00BB7153">
            <w:pPr>
              <w:rPr>
                <w:rFonts w:ascii="Gulliver" w:eastAsia="Gulliver" w:hAnsi="Gulliver" w:cs="Gulliver"/>
                <w:sz w:val="16"/>
                <w:szCs w:val="16"/>
              </w:rPr>
            </w:pPr>
            <w:r>
              <w:rPr>
                <w:rFonts w:ascii="Gulliver" w:eastAsia="Gulliver" w:hAnsi="Gulliver" w:cs="Gulliver"/>
                <w:sz w:val="16"/>
                <w:szCs w:val="16"/>
              </w:rPr>
              <w:t>Available online: 13/11/20</w:t>
            </w:r>
          </w:p>
          <w:p w14:paraId="4A0717CD" w14:textId="77777777" w:rsidR="005C631D" w:rsidRDefault="00BB7153">
            <w:pPr>
              <w:rPr>
                <w:rFonts w:ascii="Gulliver" w:eastAsia="Gulliver" w:hAnsi="Gulliver" w:cs="Gulliver"/>
                <w:sz w:val="16"/>
                <w:szCs w:val="16"/>
              </w:rPr>
            </w:pPr>
            <w:r>
              <w:rPr>
                <w:rFonts w:ascii="Gulliver" w:eastAsia="Gulliver" w:hAnsi="Gulliver" w:cs="Gulliver"/>
                <w:sz w:val="16"/>
                <w:szCs w:val="16"/>
              </w:rPr>
              <w:t>Published: 28/02/21</w:t>
            </w:r>
          </w:p>
          <w:p w14:paraId="0D28E11A" w14:textId="77777777" w:rsidR="005C631D" w:rsidRDefault="005C631D">
            <w:pPr>
              <w:rPr>
                <w:rFonts w:ascii="Gulliver" w:eastAsia="Gulliver" w:hAnsi="Gulliver" w:cs="Gulliver"/>
                <w:sz w:val="16"/>
                <w:szCs w:val="16"/>
              </w:rPr>
            </w:pPr>
          </w:p>
          <w:p w14:paraId="74505CD0" w14:textId="77777777" w:rsidR="005C631D" w:rsidRDefault="00BB7153">
            <w:pPr>
              <w:rPr>
                <w:rFonts w:ascii="Gulliver" w:eastAsia="Gulliver" w:hAnsi="Gulliver" w:cs="Gulliver"/>
                <w:b/>
                <w:sz w:val="16"/>
                <w:szCs w:val="16"/>
              </w:rPr>
            </w:pPr>
            <w:r>
              <w:rPr>
                <w:rFonts w:ascii="Gulliver" w:eastAsia="Gulliver" w:hAnsi="Gulliver" w:cs="Gulliver"/>
                <w:b/>
                <w:sz w:val="16"/>
                <w:szCs w:val="16"/>
              </w:rPr>
              <w:t>DOI:</w:t>
            </w:r>
          </w:p>
          <w:p w14:paraId="4A058482" w14:textId="77777777" w:rsidR="005C631D" w:rsidRDefault="00BB7153">
            <w:pPr>
              <w:rPr>
                <w:rFonts w:ascii="Gulliver" w:eastAsia="Gulliver" w:hAnsi="Gulliver" w:cs="Gulliver"/>
                <w:sz w:val="16"/>
                <w:szCs w:val="16"/>
              </w:rPr>
            </w:pPr>
            <w:r>
              <w:rPr>
                <w:rFonts w:ascii="Gulliver" w:eastAsia="Gulliver" w:hAnsi="Gulliver" w:cs="Gulliver"/>
                <w:sz w:val="16"/>
                <w:szCs w:val="16"/>
              </w:rPr>
              <w:t>https://doi.org/10.14710/</w:t>
            </w:r>
            <w:r>
              <w:rPr>
                <w:rFonts w:ascii="Gulliver" w:eastAsia="Gulliver" w:hAnsi="Gulliver" w:cs="Gulliver"/>
                <w:sz w:val="16"/>
                <w:szCs w:val="16"/>
                <w:highlight w:val="yellow"/>
              </w:rPr>
              <w:t>kapal.v18i1.33000</w:t>
            </w:r>
            <w:r>
              <w:rPr>
                <w:rFonts w:ascii="Gulliver" w:eastAsia="Gulliver" w:hAnsi="Gulliver" w:cs="Gulliver"/>
                <w:sz w:val="16"/>
                <w:szCs w:val="16"/>
              </w:rPr>
              <w:t xml:space="preserve"> </w:t>
            </w:r>
          </w:p>
        </w:tc>
        <w:tc>
          <w:tcPr>
            <w:tcW w:w="7709" w:type="dxa"/>
            <w:tcBorders>
              <w:top w:val="single" w:sz="4" w:space="0" w:color="000000"/>
              <w:left w:val="nil"/>
              <w:bottom w:val="single" w:sz="4" w:space="0" w:color="000000"/>
              <w:right w:val="nil"/>
            </w:tcBorders>
            <w:tcMar>
              <w:top w:w="0" w:type="dxa"/>
              <w:left w:w="108" w:type="dxa"/>
              <w:bottom w:w="0" w:type="dxa"/>
              <w:right w:w="108" w:type="dxa"/>
            </w:tcMar>
          </w:tcPr>
          <w:p w14:paraId="50B94D43" w14:textId="77777777" w:rsidR="005C631D" w:rsidRDefault="005C631D">
            <w:pPr>
              <w:jc w:val="both"/>
              <w:rPr>
                <w:rFonts w:ascii="Gulliver" w:eastAsia="Gulliver" w:hAnsi="Gulliver" w:cs="Gulliver"/>
                <w:sz w:val="16"/>
                <w:szCs w:val="16"/>
              </w:rPr>
            </w:pPr>
          </w:p>
          <w:p w14:paraId="6FD5DB9A" w14:textId="5F7C9E30" w:rsidR="005C631D" w:rsidRDefault="00B93DCC">
            <w:pPr>
              <w:jc w:val="both"/>
              <w:rPr>
                <w:rFonts w:ascii="Gulliver" w:eastAsia="Gulliver" w:hAnsi="Gulliver" w:cs="Gulliver"/>
                <w:sz w:val="16"/>
                <w:szCs w:val="16"/>
              </w:rPr>
            </w:pPr>
            <w:r w:rsidRPr="00B93DCC">
              <w:rPr>
                <w:rFonts w:ascii="Gulliver" w:eastAsia="Gulliver" w:hAnsi="Gulliver" w:cs="Gulliver"/>
                <w:sz w:val="16"/>
                <w:szCs w:val="16"/>
              </w:rPr>
              <w:t>The ship's service speed performance is prioritized in a ship's propulsion system planning. Motor Vessel. KENDHAGA NUSANTARA 6 is a type of containerized cargo ship built to support the sea toll program in the Tanjung Emas port area, Semarang. The less significant propeller pitch affects the ship's ability to move. The experiment was carried out by operating the machine with maximum capability. The phenomenon of the geometric shape of the propeller provides information on the rotation results and the distribution of the working forces. The structure of the propeller design describes the ability and level of effectiveness when the propeller is submerged in water. The results of this study show that the optimization value of the right propeller pitch is 0.6%, the pitch width is 1660 mm, and the optimization value of the left propeller pitch is 1.2% with a pitch width of 1670 mm; this value can make the ship's rate speed during the docking trial 12.3 knots, following the planned speed.</w:t>
            </w:r>
          </w:p>
          <w:p w14:paraId="7A56A218" w14:textId="77777777" w:rsidR="005C631D" w:rsidRDefault="005C631D">
            <w:pPr>
              <w:jc w:val="both"/>
              <w:rPr>
                <w:rFonts w:ascii="Gulliver" w:eastAsia="Gulliver" w:hAnsi="Gulliver" w:cs="Gulliver"/>
                <w:sz w:val="16"/>
                <w:szCs w:val="16"/>
              </w:rPr>
            </w:pPr>
          </w:p>
          <w:p w14:paraId="68957C5C" w14:textId="77777777" w:rsidR="005C631D" w:rsidRDefault="00BB7153">
            <w:pPr>
              <w:jc w:val="both"/>
              <w:rPr>
                <w:rFonts w:ascii="Gulliver" w:eastAsia="Gulliver" w:hAnsi="Gulliver" w:cs="Gulliver"/>
                <w:sz w:val="16"/>
                <w:szCs w:val="16"/>
              </w:rPr>
            </w:pPr>
            <w:r>
              <w:rPr>
                <w:rFonts w:ascii="Gulliver" w:eastAsia="Gulliver" w:hAnsi="Gulliver" w:cs="Gulliver"/>
                <w:sz w:val="16"/>
                <w:szCs w:val="16"/>
              </w:rPr>
              <w:t>Copyright © 2021 KAPAL : Jurnal Ilmu Pengetahuan dan Teknologi Kelautan. This is an open access article under the CC BY-SA license (</w:t>
            </w:r>
            <w:r w:rsidR="00A411F7">
              <w:fldChar w:fldCharType="begin"/>
            </w:r>
            <w:r w:rsidR="00A411F7">
              <w:instrText xml:space="preserve"> HYPERLINK "https://creativecommons.org/licenses/by-sa/4.0/" \h </w:instrText>
            </w:r>
            <w:r w:rsidR="00A411F7">
              <w:fldChar w:fldCharType="separate"/>
            </w:r>
            <w:r>
              <w:rPr>
                <w:rFonts w:ascii="Gulliver" w:eastAsia="Gulliver" w:hAnsi="Gulliver" w:cs="Gulliver"/>
                <w:color w:val="0563C1"/>
                <w:sz w:val="16"/>
                <w:szCs w:val="16"/>
              </w:rPr>
              <w:t>https://creativecommons.org/licenses/by-sa/4.0/</w:t>
            </w:r>
            <w:r w:rsidR="00A411F7">
              <w:rPr>
                <w:rFonts w:ascii="Gulliver" w:eastAsia="Gulliver" w:hAnsi="Gulliver" w:cs="Gulliver"/>
                <w:color w:val="0563C1"/>
                <w:sz w:val="16"/>
                <w:szCs w:val="16"/>
              </w:rPr>
              <w:fldChar w:fldCharType="end"/>
            </w:r>
            <w:r>
              <w:rPr>
                <w:rFonts w:ascii="Gulliver" w:eastAsia="Gulliver" w:hAnsi="Gulliver" w:cs="Gulliver"/>
                <w:sz w:val="16"/>
                <w:szCs w:val="16"/>
              </w:rPr>
              <w:t>).</w:t>
            </w:r>
          </w:p>
          <w:p w14:paraId="49D0C930" w14:textId="77777777" w:rsidR="005C631D" w:rsidRDefault="005C631D">
            <w:pPr>
              <w:jc w:val="both"/>
              <w:rPr>
                <w:rFonts w:ascii="Gulliver" w:eastAsia="Gulliver" w:hAnsi="Gulliver" w:cs="Gulliver"/>
                <w:sz w:val="16"/>
                <w:szCs w:val="16"/>
              </w:rPr>
            </w:pPr>
          </w:p>
        </w:tc>
      </w:tr>
    </w:tbl>
    <w:p w14:paraId="793ABDA5" w14:textId="77777777" w:rsidR="005C631D" w:rsidRDefault="005C631D">
      <w:pPr>
        <w:spacing w:after="0" w:line="240" w:lineRule="auto"/>
        <w:rPr>
          <w:rFonts w:ascii="Gulliver" w:eastAsia="Gulliver" w:hAnsi="Gulliver" w:cs="Gulliver"/>
          <w:sz w:val="20"/>
          <w:szCs w:val="20"/>
        </w:rPr>
      </w:pPr>
    </w:p>
    <w:p w14:paraId="5D8A6610" w14:textId="77777777" w:rsidR="005C631D" w:rsidRDefault="00BB7153">
      <w:pPr>
        <w:numPr>
          <w:ilvl w:val="0"/>
          <w:numId w:val="1"/>
        </w:numPr>
        <w:pBdr>
          <w:top w:val="nil"/>
          <w:left w:val="nil"/>
          <w:bottom w:val="nil"/>
          <w:right w:val="nil"/>
          <w:between w:val="nil"/>
        </w:pBdr>
        <w:spacing w:after="0" w:line="240" w:lineRule="auto"/>
        <w:ind w:left="360"/>
        <w:rPr>
          <w:rFonts w:ascii="Gulliver" w:eastAsia="Gulliver" w:hAnsi="Gulliver" w:cs="Gulliver"/>
          <w:b/>
          <w:color w:val="000000"/>
          <w:sz w:val="18"/>
          <w:szCs w:val="18"/>
        </w:rPr>
      </w:pPr>
      <w:r>
        <w:rPr>
          <w:rFonts w:ascii="Gulliver" w:eastAsia="Gulliver" w:hAnsi="Gulliver" w:cs="Gulliver"/>
          <w:b/>
          <w:color w:val="000000"/>
          <w:sz w:val="18"/>
          <w:szCs w:val="18"/>
        </w:rPr>
        <w:t>Introduction</w:t>
      </w:r>
    </w:p>
    <w:p w14:paraId="217A6F39" w14:textId="77777777" w:rsidR="005C631D" w:rsidRDefault="005C631D">
      <w:pPr>
        <w:spacing w:after="0" w:line="240" w:lineRule="auto"/>
        <w:rPr>
          <w:rFonts w:ascii="Gulliver" w:eastAsia="Gulliver" w:hAnsi="Gulliver" w:cs="Gulliver"/>
          <w:sz w:val="18"/>
          <w:szCs w:val="18"/>
        </w:rPr>
      </w:pPr>
    </w:p>
    <w:p w14:paraId="07710A41" w14:textId="4E131E8D" w:rsidR="00B93DCC" w:rsidRPr="00B93DCC" w:rsidRDefault="00B93DCC" w:rsidP="00B93DCC">
      <w:pPr>
        <w:spacing w:after="0" w:line="240" w:lineRule="auto"/>
        <w:ind w:firstLine="426"/>
        <w:jc w:val="both"/>
        <w:rPr>
          <w:rFonts w:ascii="Gulliver" w:eastAsia="Gulliver" w:hAnsi="Gulliver" w:cs="Gulliver"/>
          <w:color w:val="000000"/>
          <w:sz w:val="18"/>
          <w:szCs w:val="18"/>
        </w:rPr>
      </w:pPr>
      <w:r w:rsidRPr="00B93DCC">
        <w:rPr>
          <w:rFonts w:ascii="Gulliver" w:eastAsia="Gulliver" w:hAnsi="Gulliver" w:cs="Gulliver"/>
          <w:color w:val="000000"/>
          <w:sz w:val="18"/>
          <w:szCs w:val="18"/>
        </w:rPr>
        <w:t>As a developing country, Indonesia is an archipelago that has a large number of islands. Sea transportation links the needs and the economy of the islands in Indonesia. The area of the sea reaches 2/3 percent of the land area. One of the sea transportation methods that will be discussed more profoundly is the type of container goods ship (Container Ship). This cargo ship has a flat deck type and a container binding system. Construction on this ship is made so the existing items remain safe when operating</w:t>
      </w:r>
      <w:r w:rsidR="00FC4539">
        <w:rPr>
          <w:rFonts w:ascii="Gulliver" w:eastAsia="Gulliver" w:hAnsi="Gulliver" w:cs="Gulliver"/>
          <w:color w:val="000000"/>
          <w:sz w:val="18"/>
          <w:szCs w:val="18"/>
          <w:lang w:val="en-US"/>
        </w:rPr>
        <w:t xml:space="preserve"> </w:t>
      </w:r>
      <w:r w:rsidR="00FC4539">
        <w:rPr>
          <w:rFonts w:ascii="Gulliver" w:eastAsia="Gulliver" w:hAnsi="Gulliver" w:cs="Gulliver"/>
          <w:color w:val="000000"/>
          <w:sz w:val="18"/>
          <w:szCs w:val="18"/>
          <w:lang w:val="en-US"/>
        </w:rPr>
        <w:fldChar w:fldCharType="begin" w:fldLock="1"/>
      </w:r>
      <w:r w:rsidR="00FC4539">
        <w:rPr>
          <w:rFonts w:ascii="Gulliver" w:eastAsia="Gulliver" w:hAnsi="Gulliver" w:cs="Gulliver"/>
          <w:color w:val="000000"/>
          <w:sz w:val="18"/>
          <w:szCs w:val="18"/>
          <w:lang w:val="en-US"/>
        </w:rPr>
        <w:instrText>ADDIN CSL_CITATION {"citationItems":[{"id":"ITEM-1","itemData":{"DOI":"10.1155/2013/831560","ISSN":"2090181X","abstract":"Considerations are held about the specificationin whichthe PV plants have to fulfill so that they can be installed on marine vessels. Initially, a brief description of the typical electrical grid of ships is presented, distinguishing the main parts, reporting the typical electrical magnitudes, and choosing the most preferable installation areas. The technical specifications,in whichthe PV plants have to be compatible with, are fully described. They are determined by the special marine environmental conditions, taking into consideration parameters like wind, humidity, shading, corrosion, and limited installation area. The work is carried out with the presentation of the most popular trends in the field of solar cell types and PV system technologies and their ability to keep up with the aforementioned specifications. © 2013 Ioannis Kobougias et al.","author":[{"dropping-particle":"","family":"Kobougias","given":"Ioannis","non-dropping-particle":"","parse-names":false,"suffix":""},{"dropping-particle":"","family":"Tatakis","given":"Emmanuel","non-dropping-particle":"","parse-names":false,"suffix":""},{"dropping-particle":"","family":"Prousalidis","given":"John","non-dropping-particle":"","parse-names":false,"suffix":""}],"container-title":"Advances in Power Electronics","id":"ITEM-1","issue":"i","issued":{"date-parts":[["2013"]]},"title":"PV systems installed in marine vessels: Technologies and specifications","type":"article-journal","volume":"2013"},"uris":["http://www.mendeley.com/documents/?uuid=a3885623-5609-45f0-befe-eafd527f132a"]}],"mendeley":{"formattedCitation":"[1]","plainTextFormattedCitation":"[1]","previouslyFormattedCitation":"[1]"},"properties":{"noteIndex":0},"schema":"https://github.com/citation-style-language/schema/raw/master/csl-citation.json"}</w:instrText>
      </w:r>
      <w:r w:rsidR="00FC4539">
        <w:rPr>
          <w:rFonts w:ascii="Gulliver" w:eastAsia="Gulliver" w:hAnsi="Gulliver" w:cs="Gulliver"/>
          <w:color w:val="000000"/>
          <w:sz w:val="18"/>
          <w:szCs w:val="18"/>
          <w:lang w:val="en-US"/>
        </w:rPr>
        <w:fldChar w:fldCharType="separate"/>
      </w:r>
      <w:r w:rsidR="00FC4539" w:rsidRPr="00FC4539">
        <w:rPr>
          <w:rFonts w:ascii="Gulliver" w:eastAsia="Gulliver" w:hAnsi="Gulliver" w:cs="Gulliver"/>
          <w:noProof/>
          <w:color w:val="000000"/>
          <w:sz w:val="18"/>
          <w:szCs w:val="18"/>
          <w:lang w:val="en-US"/>
        </w:rPr>
        <w:t>[1]</w:t>
      </w:r>
      <w:r w:rsidR="00FC4539">
        <w:rPr>
          <w:rFonts w:ascii="Gulliver" w:eastAsia="Gulliver" w:hAnsi="Gulliver" w:cs="Gulliver"/>
          <w:color w:val="000000"/>
          <w:sz w:val="18"/>
          <w:szCs w:val="18"/>
          <w:lang w:val="en-US"/>
        </w:rPr>
        <w:fldChar w:fldCharType="end"/>
      </w:r>
      <w:r w:rsidRPr="00B93DCC">
        <w:rPr>
          <w:rFonts w:ascii="Gulliver" w:eastAsia="Gulliver" w:hAnsi="Gulliver" w:cs="Gulliver"/>
          <w:color w:val="000000"/>
          <w:sz w:val="18"/>
          <w:szCs w:val="18"/>
        </w:rPr>
        <w:t>.</w:t>
      </w:r>
    </w:p>
    <w:p w14:paraId="16A31052" w14:textId="387C67E7" w:rsidR="00B93DCC" w:rsidRPr="002305F7" w:rsidRDefault="00B93DCC" w:rsidP="00B93DCC">
      <w:pPr>
        <w:spacing w:after="0" w:line="240" w:lineRule="auto"/>
        <w:ind w:firstLine="426"/>
        <w:jc w:val="both"/>
        <w:rPr>
          <w:rFonts w:ascii="Gulliver" w:eastAsia="Gulliver" w:hAnsi="Gulliver" w:cs="Gulliver"/>
          <w:color w:val="000000"/>
          <w:sz w:val="18"/>
          <w:szCs w:val="18"/>
          <w:lang w:val="en-US"/>
        </w:rPr>
      </w:pPr>
      <w:r w:rsidRPr="00B93DCC">
        <w:rPr>
          <w:rFonts w:ascii="Gulliver" w:eastAsia="Gulliver" w:hAnsi="Gulliver" w:cs="Gulliver"/>
          <w:color w:val="000000"/>
          <w:sz w:val="18"/>
          <w:szCs w:val="18"/>
        </w:rPr>
        <w:t xml:space="preserve">Ship service speed performance is a matter that is highly prioritized in ship propulsion system planning. There are several requirements for a shipping system that can operate optimally, such as the shape of the ship's hull, which provides recommendations for friction and resistance. The propulsion performance must be adjusted to the total resistance and thrust requirements to move the vessel that is adapted to the desired speed </w:t>
      </w:r>
      <w:r w:rsidR="00FC4539">
        <w:rPr>
          <w:rFonts w:ascii="Gulliver" w:eastAsia="Gulliver" w:hAnsi="Gulliver" w:cs="Gulliver"/>
          <w:color w:val="000000"/>
          <w:sz w:val="18"/>
          <w:szCs w:val="18"/>
        </w:rPr>
        <w:fldChar w:fldCharType="begin" w:fldLock="1"/>
      </w:r>
      <w:r w:rsidR="00A077E7">
        <w:rPr>
          <w:rFonts w:ascii="Gulliver" w:eastAsia="Gulliver" w:hAnsi="Gulliver" w:cs="Gulliver"/>
          <w:color w:val="000000"/>
          <w:sz w:val="18"/>
          <w:szCs w:val="18"/>
        </w:rPr>
        <w:instrText>ADDIN CSL_CITATION {"citationItems":[{"id":"ITEM-1","itemData":{"author":[{"dropping-particle":"","family":"Sukadana","given":"Ida Bagus Putu","non-dropping-particle":"","parse-names":false,"suffix":""},{"dropping-particle":"","family":"Suastawa","given":"I Wayan","non-dropping-particle":"","parse-names":false,"suffix":""}],"id":"ITEM-1","issued":{"date-parts":[["2009"]]},"title":"Rancangan Propeller Optimum Kapal Ikan Tradisional","type":"article-journal"},"uris":["http://www.mendeley.com/documents/?uuid=e95f8e11-e0b1-49b9-8a56-fc376060b8c8"]},{"id":"ITEM-2","itemData":{"DOI":"10.14710/rotasi.16.4.28-34","ISSN":"1411-027X","abstract":"Kapal ikan tradisional biasanya dibuat dari kayu dan dengan pola kapal yang diperoleh secara empiris sebagai warisan turun-temurun tanpa diketahui nilai hambatan kapalnya. Adapun sistem propulsi kapal ikan tradisional saat ini biasanya menggunakan propeler sebagai pendorong kapal. Pemilihan propeler biasanya hanya berdasarkan kesediaan di pasaran dan kecocokan dengan shaft kapal yang dipakai, tanpa memperhatikan faktor hambatan kapal sebagai pertimbangan pemilihan propeler. Penelitian ini bertujuan untuk menginvestigasi nilai hambatan kapal ikan tradisional serta mengetahui kinerja propeler yang terpasang sehingga dapat diketahui apakah pemilihan propeler kapal yang terpasang di kapal sudah baik atau tidak. Jenis kapal ikan yang diteliti adalah kapal ikan jenis purse seine di perairan Tegal. Pengambilan data mencakup ukuran utama kapal serta ukuran utama propeler yang terpasang. Kemudian dilakukan pemodelan kapal, estimasi hambatan kapal, dan estimasi efisiensi propeler yang terpasang pada kapal dengan mengasumsikan bahwa propeler kapal merupakan tipe B-series. Efisiensi open water propeler terpasang akan dibandingkan dengan efisiensi open water propeler yang dirancang dengan menggunakan perangkat lunak. Dari pengolahan data didapatkan bahwa nilai hambatan kapal diprediksi sebesar 3.08 kN pada kecepatan kapal 7 knot. Efisiensi open water propeler terpasang sebesar 0.478 sedangkan propeler hasil perhitungan perangkat lunak mempunyai efisiensi open water sebesar 0.546. Ini menunjukkan bahwa pemilihan propeler yang terpasang pada kapal ikan tradisional yang diteliti masih kurang baik","author":[{"dropping-particle":"","family":"Mulyana","given":"Deni","non-dropping-particle":"","parse-names":false,"suffix":""},{"dropping-particle":"","family":"Jamari","given":"Jamari","non-dropping-particle":"","parse-names":false,"suffix":""},{"dropping-particle":"","family":"Ismail","given":"Rifky","non-dropping-particle":"","parse-names":false,"suffix":""}],"container-title":"Rotasi Jurnal Teknik Mesin","id":"ITEM-2","issue":"4","issued":{"date-parts":[["2014"]]},"page":"28","title":"Investigasi Efisiensi Propeler Kapal Ikan Tradisional","type":"article-journal","volume":"16"},"uris":["http://www.mendeley.com/documents/?uuid=b39b5ee6-5d6c-4648-918b-000b8b621f6d"]}],"mendeley":{"formattedCitation":"[2], [3]","plainTextFormattedCitation":"[2], [3]","previouslyFormattedCitation":"[2], [3]"},"properties":{"noteIndex":0},"schema":"https://github.com/citation-style-language/schema/raw/master/csl-citation.json"}</w:instrText>
      </w:r>
      <w:r w:rsidR="00FC4539">
        <w:rPr>
          <w:rFonts w:ascii="Gulliver" w:eastAsia="Gulliver" w:hAnsi="Gulliver" w:cs="Gulliver"/>
          <w:color w:val="000000"/>
          <w:sz w:val="18"/>
          <w:szCs w:val="18"/>
        </w:rPr>
        <w:fldChar w:fldCharType="separate"/>
      </w:r>
      <w:r w:rsidR="00FC4539" w:rsidRPr="00FC4539">
        <w:rPr>
          <w:rFonts w:ascii="Gulliver" w:eastAsia="Gulliver" w:hAnsi="Gulliver" w:cs="Gulliver"/>
          <w:noProof/>
          <w:color w:val="000000"/>
          <w:sz w:val="18"/>
          <w:szCs w:val="18"/>
        </w:rPr>
        <w:t>[2], [3]</w:t>
      </w:r>
      <w:r w:rsidR="00FC4539">
        <w:rPr>
          <w:rFonts w:ascii="Gulliver" w:eastAsia="Gulliver" w:hAnsi="Gulliver" w:cs="Gulliver"/>
          <w:color w:val="000000"/>
          <w:sz w:val="18"/>
          <w:szCs w:val="18"/>
        </w:rPr>
        <w:fldChar w:fldCharType="end"/>
      </w:r>
      <w:r w:rsidRPr="00B93DCC">
        <w:rPr>
          <w:rFonts w:ascii="Gulliver" w:eastAsia="Gulliver" w:hAnsi="Gulliver" w:cs="Gulliver"/>
          <w:color w:val="000000"/>
          <w:sz w:val="18"/>
          <w:szCs w:val="18"/>
        </w:rPr>
        <w:t xml:space="preserve">.   </w:t>
      </w:r>
      <w:r w:rsidR="002305F7" w:rsidRPr="00AE5AF9">
        <w:rPr>
          <w:rFonts w:ascii="Gulliver" w:eastAsia="Gulliver" w:hAnsi="Gulliver" w:cs="Gulliver"/>
          <w:sz w:val="18"/>
          <w:szCs w:val="18"/>
        </w:rPr>
        <w:t>The skew angle and blade area ratio influence the pressure distribution on the propeller surface, consequently affecting the efficiency and performance of the propeller. Changes in the skew angle and blade area ratio can help achieve the desired performance characteristics of the propeller at various rotations. This is highly significant in propeller design to attain optimal performance under different operational conditions</w:t>
      </w:r>
      <w:r w:rsidR="000D15A9" w:rsidRPr="00AE5AF9">
        <w:rPr>
          <w:rFonts w:ascii="Gulliver" w:eastAsia="Gulliver" w:hAnsi="Gulliver" w:cs="Gulliver"/>
          <w:sz w:val="18"/>
          <w:szCs w:val="18"/>
          <w:lang w:val="en-US"/>
        </w:rPr>
        <w:t xml:space="preserve"> </w:t>
      </w:r>
      <w:r w:rsidR="000D15A9" w:rsidRPr="00AE5AF9">
        <w:rPr>
          <w:rFonts w:ascii="Gulliver" w:eastAsia="Gulliver" w:hAnsi="Gulliver" w:cs="Gulliver"/>
          <w:sz w:val="18"/>
          <w:szCs w:val="18"/>
          <w:lang w:val="en-US"/>
        </w:rPr>
        <w:fldChar w:fldCharType="begin" w:fldLock="1"/>
      </w:r>
      <w:r w:rsidR="000D15A9" w:rsidRPr="00AE5AF9">
        <w:rPr>
          <w:rFonts w:ascii="Gulliver" w:eastAsia="Gulliver" w:hAnsi="Gulliver" w:cs="Gulliver"/>
          <w:sz w:val="18"/>
          <w:szCs w:val="18"/>
          <w:lang w:val="en-US"/>
        </w:rPr>
        <w:instrText>ADDIN CSL_CITATION {"citationItems":[{"id":"ITEM-1","itemData":{"DOI":"10.14710/kpl.v13i3.12352","ISSN":"1829-8370","abstract":"AbstrakKapal selam merupakan kapal yang mampu beroperasi dibawah air dengan mandiri, namun juga harus bergerak senyap dibawah air tanpa terdeteksi.  Maka dari itu salah satu kebutuhan paling penting dalam kapal selam adalah Baling-Baling atau Propeller. Baling-baling kapal selam membutuhkan beberapa kriteria khusus yaitu baling-baling kapal yang dapat memberikan gaya dorong yang besar dengan tingkat kebisingan yang rendah. Maka desain propeller harus memiliki nilai thrust yang besar, nilai tekanan yang rendah, dan aliran baling-baling yang halus. Penelitian ini menganalisa baling-baling kapal selam jenis B-7 Series dengan variasi Skew Angle (27.70, 29.70 dan 31.70) dan Blade Area Ratio (0.55, 0.59 dan 0.70) dengan penambahan Kort Nozzle C Tipe Shushkin Nozzle serta dengan tiga nilai RPM yaitu, 400 RPM, 450 RPM dan 500 RPM, sehingga didapatkan jenis baling – baling yang optimum untuk kapal selam midget type 150 m dengan menggunakan program Computational Fluid Dynamics (CFD). Dalam proses analisa menggunakan software berbasis CFD, kami mendapatkan hasil dari semua model baling – baling yaitu  bentuk aliran, nilai thrust dan nilai pressure yang berbeda sesuai dengan RPM yang diberikan. Dari kesembilan variasi model yang telah dibandingkan didapat model baling – baling yang optimum yaitu B – 7 Series pada Model 2 (27,70 &amp; 0,59) putaran 400 RPM dengan nilai rata-rata tekanan 66,34 Pa, dan aliran turbulen dengan kecepatan rata - rata 15,56 m/s.Kata kunci : Kapal Selam, Propeller, Skew Angle, Blade Area Ratio (Ae/Ao), Kort Nozzle, dan CFD","author":[{"dropping-particle":"","family":"Setyabudi","given":"Putra Bangkit","non-dropping-particle":"","parse-names":false,"suffix":""},{"dropping-particle":"","family":"Chrismianto","given":"Deddy","non-dropping-particle":"","parse-names":false,"suffix":""},{"dropping-particle":"","family":"Rindo","given":"Good","non-dropping-particle":"","parse-names":false,"suffix":""}],"container-title":"Kapal","id":"ITEM-1","issue":"3","issued":{"date-parts":[["2016"]]},"page":"109","title":"Analisa Nilai Thrust Dan Torque Propeller Tipe B-Series Pada Kapal Selam Midget 150M Dengan Variasi Skew Angle Dan Blade Area Ratio (Ae/Ao) Menggunakan Metode Cfd","type":"article-journal","volume":"13"},"uris":["http://www.mendeley.com/documents/?uuid=7ce7d417-756d-406b-864d-d51a948de4f7"]}],"mendeley":{"formattedCitation":"[4]","plainTextFormattedCitation":"[4]","previouslyFormattedCitation":"[4]"},"properties":{"noteIndex":0},"schema":"https://github.com/citation-style-language/schema/raw/master/csl-citation.json"}</w:instrText>
      </w:r>
      <w:r w:rsidR="000D15A9" w:rsidRPr="00AE5AF9">
        <w:rPr>
          <w:rFonts w:ascii="Gulliver" w:eastAsia="Gulliver" w:hAnsi="Gulliver" w:cs="Gulliver"/>
          <w:sz w:val="18"/>
          <w:szCs w:val="18"/>
          <w:lang w:val="en-US"/>
        </w:rPr>
        <w:fldChar w:fldCharType="separate"/>
      </w:r>
      <w:r w:rsidR="000D15A9" w:rsidRPr="00AE5AF9">
        <w:rPr>
          <w:rFonts w:ascii="Gulliver" w:eastAsia="Gulliver" w:hAnsi="Gulliver" w:cs="Gulliver"/>
          <w:noProof/>
          <w:sz w:val="18"/>
          <w:szCs w:val="18"/>
          <w:lang w:val="en-US"/>
        </w:rPr>
        <w:t>[4]</w:t>
      </w:r>
      <w:r w:rsidR="000D15A9" w:rsidRPr="00AE5AF9">
        <w:rPr>
          <w:rFonts w:ascii="Gulliver" w:eastAsia="Gulliver" w:hAnsi="Gulliver" w:cs="Gulliver"/>
          <w:sz w:val="18"/>
          <w:szCs w:val="18"/>
          <w:lang w:val="en-US"/>
        </w:rPr>
        <w:fldChar w:fldCharType="end"/>
      </w:r>
      <w:r w:rsidR="00CA0DEF" w:rsidRPr="00AE5AF9">
        <w:rPr>
          <w:rFonts w:ascii="Gulliver" w:eastAsia="Gulliver" w:hAnsi="Gulliver" w:cs="Gulliver"/>
          <w:sz w:val="18"/>
          <w:szCs w:val="18"/>
          <w:lang w:val="en-US"/>
        </w:rPr>
        <w:t xml:space="preserve">. The addition of a kort nozzle to the propeller can enhance efficiency and thrust on the </w:t>
      </w:r>
      <w:r w:rsidR="003636BB" w:rsidRPr="00AE5AF9">
        <w:rPr>
          <w:rFonts w:ascii="Gulliver" w:eastAsia="Gulliver" w:hAnsi="Gulliver" w:cs="Gulliver"/>
          <w:sz w:val="18"/>
          <w:szCs w:val="18"/>
          <w:lang w:val="en-US"/>
        </w:rPr>
        <w:t xml:space="preserve">ship </w:t>
      </w:r>
      <w:r w:rsidR="00AE5AF9" w:rsidRPr="00AE5AF9">
        <w:rPr>
          <w:rFonts w:ascii="Gulliver" w:eastAsia="Gulliver" w:hAnsi="Gulliver" w:cs="Gulliver"/>
          <w:sz w:val="18"/>
          <w:szCs w:val="18"/>
          <w:lang w:val="en-US"/>
        </w:rPr>
        <w:fldChar w:fldCharType="begin" w:fldLock="1"/>
      </w:r>
      <w:r w:rsidR="00AE5AF9" w:rsidRPr="00AE5AF9">
        <w:rPr>
          <w:rFonts w:ascii="Gulliver" w:eastAsia="Gulliver" w:hAnsi="Gulliver" w:cs="Gulliver"/>
          <w:sz w:val="18"/>
          <w:szCs w:val="18"/>
          <w:lang w:val="en-US"/>
        </w:rPr>
        <w:instrText>ADDIN CSL_CITATION {"citationItems":[{"id":"ITEM-1","itemData":{"DOI":"10.14710/kapal.v16i3.23572","ISSN":"1829-8370","abstract":"Abstrak Dalam mendesain sebuah diameter poros propeller disyaratkan untuk mempertimbangkan kekuatannya. Ukuran diameter poros yang memenuhi kriteria kekuatan ditentukan sesuai persyaratan standar klasifikasi yang digunakan. Tujuan pada penelitian ini adalah menganalisis kekuatan poros dengan diameter 95 mm pada kapal rescue 40 meter menggunakan Metode Elemen Hingga (MEH). Tahapan analisis pemodelan geometri pada software finite elemen analysis (FEA) adalah pembuatan geometri poros, penentuan kondisi batas, pembebanan, pendiskritasian elemen, dan analisis","author":[{"dropping-particle":"","family":"Yulianto","given":"Totok","non-dropping-particle":"","parse-names":false,"suffix":""},{"dropping-particle":"","family":"Ariesta","given":"Rizky Chandra","non-dropping-particle":"","parse-names":false,"suffix":""}],"container-title":"Kapal: Jurnal Ilmu Pengetahuan dan Teknologi Kelautan","id":"ITEM-1","issue":"3","issued":{"date-parts":[["2019"]]},"page":"100-105","title":"Analisis Kekuatan Shaft Propeller Kapal Rescue 40 Meter dengan Metode Elemen Hingga","type":"article-journal","volume":"16"},"uris":["http://www.mendeley.com/documents/?uuid=13bb5ba7-1b7b-4085-b1c0-80d7461454ed"]}],"mendeley":{"formattedCitation":"[5]","plainTextFormattedCitation":"[5]"},"properties":{"noteIndex":0},"schema":"https://github.com/citation-style-language/schema/raw/master/csl-citation.json"}</w:instrText>
      </w:r>
      <w:r w:rsidR="00AE5AF9" w:rsidRPr="00AE5AF9">
        <w:rPr>
          <w:rFonts w:ascii="Gulliver" w:eastAsia="Gulliver" w:hAnsi="Gulliver" w:cs="Gulliver"/>
          <w:sz w:val="18"/>
          <w:szCs w:val="18"/>
          <w:lang w:val="en-US"/>
        </w:rPr>
        <w:fldChar w:fldCharType="separate"/>
      </w:r>
      <w:r w:rsidR="00AE5AF9" w:rsidRPr="00AE5AF9">
        <w:rPr>
          <w:rFonts w:ascii="Gulliver" w:eastAsia="Gulliver" w:hAnsi="Gulliver" w:cs="Gulliver"/>
          <w:noProof/>
          <w:sz w:val="18"/>
          <w:szCs w:val="18"/>
          <w:lang w:val="en-US"/>
        </w:rPr>
        <w:t>[5]</w:t>
      </w:r>
      <w:r w:rsidR="00AE5AF9" w:rsidRPr="00AE5AF9">
        <w:rPr>
          <w:rFonts w:ascii="Gulliver" w:eastAsia="Gulliver" w:hAnsi="Gulliver" w:cs="Gulliver"/>
          <w:sz w:val="18"/>
          <w:szCs w:val="18"/>
          <w:lang w:val="en-US"/>
        </w:rPr>
        <w:fldChar w:fldCharType="end"/>
      </w:r>
      <w:r w:rsidR="00CA0DEF" w:rsidRPr="00AE5AF9">
        <w:rPr>
          <w:rFonts w:ascii="Gulliver" w:eastAsia="Gulliver" w:hAnsi="Gulliver" w:cs="Gulliver"/>
          <w:sz w:val="18"/>
          <w:szCs w:val="18"/>
          <w:lang w:val="en-US"/>
        </w:rPr>
        <w:t>.</w:t>
      </w:r>
      <w:r w:rsidR="00D452B9" w:rsidRPr="00AE5AF9">
        <w:rPr>
          <w:rFonts w:ascii="Gulliver" w:eastAsia="Gulliver" w:hAnsi="Gulliver" w:cs="Gulliver"/>
          <w:sz w:val="18"/>
          <w:szCs w:val="18"/>
          <w:lang w:val="en-US"/>
        </w:rPr>
        <w:t xml:space="preserve"> A propeller with an optimal thrust-to-torque ratio will enhance the efficiency of the ship's propulsion system, optimize energy consumption, and improve overall vessel performance</w:t>
      </w:r>
      <w:r w:rsidR="000D15A9" w:rsidRPr="00AE5AF9">
        <w:rPr>
          <w:rFonts w:ascii="Gulliver" w:eastAsia="Gulliver" w:hAnsi="Gulliver" w:cs="Gulliver"/>
          <w:sz w:val="18"/>
          <w:szCs w:val="18"/>
          <w:lang w:val="en-US"/>
        </w:rPr>
        <w:t xml:space="preserve">. </w:t>
      </w:r>
      <w:r w:rsidR="000D15A9" w:rsidRPr="00AE5AF9">
        <w:rPr>
          <w:rFonts w:ascii="Gulliver" w:eastAsia="Gulliver" w:hAnsi="Gulliver" w:cs="Gulliver"/>
          <w:sz w:val="18"/>
          <w:szCs w:val="18"/>
          <w:lang w:val="en-US"/>
        </w:rPr>
        <w:fldChar w:fldCharType="begin" w:fldLock="1"/>
      </w:r>
      <w:r w:rsidR="00AE5AF9" w:rsidRPr="00AE5AF9">
        <w:rPr>
          <w:rFonts w:ascii="Gulliver" w:eastAsia="Gulliver" w:hAnsi="Gulliver" w:cs="Gulliver"/>
          <w:sz w:val="18"/>
          <w:szCs w:val="18"/>
          <w:lang w:val="en-US"/>
        </w:rPr>
        <w:instrText>ADDIN CSL_CITATION {"citationItems":[{"id":"ITEM-1","itemData":{"abstract":"Kinerja turbin Darrieus sangat ditentukan oleh karakteristik blade. Dalam kondisi statis, karakteristik blade yang baik adalah yang tidak hanya memiliki besaran-besaran seperti koefisien drag, lift, dan tekanan yang baik tapi juga memiliki distribusi besaran-besaran tersebut secara efektif pada tiap azimuth angle. Kajian ini bertujuan untuk menemukan bentuk ekor sudu yang tepat agar besaran-besaran tersebut terdistribusi secara efektif pada berbagai azimuth angle. Pembentukan model blade dilakukan secara virtual pada Softwere Autodesk Inventor. Pembentukan model domain, proses pembagian elemen, dan penentuan kondisi batas dilakukan pada Softwere Ansys Gambit. Proses analisis karakteristik blade dilakukan pada Softwere Ansys Fluent. Hasil kajian memperlihatkan bahwa blade yang mengalami perubahan bentuk ekor setengah lingkaran lebih baik dari pada blade yang mengalami perubahan bentuk ekor segi tiga dan blade yang tidak mengalami perubahan bentuk ekor.","author":[{"dropping-particle":"","family":"Trimulyono","given":"Andi","non-dropping-particle":"","parse-names":false,"suffix":""},{"dropping-particle":"","family":"Kiryanto","given":"","non-dropping-particle":"","parse-names":false,"suffix":""}],"container-title":"Kapal","id":"ITEM-1","issue":"No. 2, June","issued":{"date-parts":[["2015"]]},"page":"112-120","title":"Analisa Efisiensi Propeller B-Series Dan Kaplan Pada Kapal Tugboat Ari 400 Hp Dengan Variasi Jumlah Daun ,","type":"article-journal","volume":"12"},"uris":["http://www.mendeley.com/documents/?uuid=19fb7614-a91a-4e48-9bee-f8e57ae1040d"]}],"mendeley":{"formattedCitation":"[6]","plainTextFormattedCitation":"[6]","previouslyFormattedCitation":"[5]"},"properties":{"noteIndex":0},"schema":"https://github.com/citation-style-language/schema/raw/master/csl-citation.json"}</w:instrText>
      </w:r>
      <w:r w:rsidR="000D15A9" w:rsidRPr="00AE5AF9">
        <w:rPr>
          <w:rFonts w:ascii="Gulliver" w:eastAsia="Gulliver" w:hAnsi="Gulliver" w:cs="Gulliver"/>
          <w:sz w:val="18"/>
          <w:szCs w:val="18"/>
          <w:lang w:val="en-US"/>
        </w:rPr>
        <w:fldChar w:fldCharType="separate"/>
      </w:r>
      <w:r w:rsidR="00AE5AF9" w:rsidRPr="00AE5AF9">
        <w:rPr>
          <w:rFonts w:ascii="Gulliver" w:eastAsia="Gulliver" w:hAnsi="Gulliver" w:cs="Gulliver"/>
          <w:noProof/>
          <w:sz w:val="18"/>
          <w:szCs w:val="18"/>
          <w:lang w:val="en-US"/>
        </w:rPr>
        <w:t>[6]</w:t>
      </w:r>
      <w:r w:rsidR="000D15A9" w:rsidRPr="00AE5AF9">
        <w:rPr>
          <w:rFonts w:ascii="Gulliver" w:eastAsia="Gulliver" w:hAnsi="Gulliver" w:cs="Gulliver"/>
          <w:sz w:val="18"/>
          <w:szCs w:val="18"/>
          <w:lang w:val="en-US"/>
        </w:rPr>
        <w:fldChar w:fldCharType="end"/>
      </w:r>
      <w:r w:rsidR="00CC6940" w:rsidRPr="00AE5AF9">
        <w:rPr>
          <w:rFonts w:ascii="Gulliver" w:eastAsia="Gulliver" w:hAnsi="Gulliver" w:cs="Gulliver"/>
          <w:sz w:val="18"/>
          <w:szCs w:val="18"/>
          <w:lang w:val="en-US"/>
        </w:rPr>
        <w:t>. The study varied the advance velocity (Va) and made modifications to Va to understand how it affects hydrodynamic forces and the characteristics of the propeller in open water conditions.</w:t>
      </w:r>
      <w:r w:rsidR="000D15A9" w:rsidRPr="00AE5AF9">
        <w:rPr>
          <w:rFonts w:ascii="Gulliver" w:eastAsia="Gulliver" w:hAnsi="Gulliver" w:cs="Gulliver"/>
          <w:sz w:val="18"/>
          <w:szCs w:val="18"/>
          <w:lang w:val="en-US"/>
        </w:rPr>
        <w:fldChar w:fldCharType="begin" w:fldLock="1"/>
      </w:r>
      <w:r w:rsidR="00AE5AF9" w:rsidRPr="00AE5AF9">
        <w:rPr>
          <w:rFonts w:ascii="Gulliver" w:eastAsia="Gulliver" w:hAnsi="Gulliver" w:cs="Gulliver"/>
          <w:sz w:val="18"/>
          <w:szCs w:val="18"/>
          <w:lang w:val="en-US"/>
        </w:rPr>
        <w:instrText>ADDIN CSL_CITATION {"citationItems":[{"id":"ITEM-1","itemData":{"author":[{"dropping-particle":"","family":"Macfudin","given":"Andik","non-dropping-particle":"","parse-names":false,"suffix":""},{"dropping-particle":"","family":"Dinariyana","given":"A.A.B","non-dropping-particle":"","parse-names":false,"suffix":""},{"dropping-particle":"","family":"Sari","given":"Dian Purnama","non-dropping-particle":"","parse-names":false,"suffix":""}],"container-title":"Kapal: Journal of Marine Science and Technology","id":"ITEM-1","issue":"2","issued":{"date-parts":[["2023"]]},"page":"270-278","title":"Numerical Investigation on The Open Water Characteristics of B-Series Propeller","type":"article-journal","volume":"20"},"uris":["http://www.mendeley.com/documents/?uuid=81870d7b-f9b8-47af-9735-1152fab9672f"]}],"mendeley":{"formattedCitation":"[7]","plainTextFormattedCitation":"[7]","previouslyFormattedCitation":"[6]"},"properties":{"noteIndex":0},"schema":"https://github.com/citation-style-language/schema/raw/master/csl-citation.json"}</w:instrText>
      </w:r>
      <w:r w:rsidR="000D15A9" w:rsidRPr="00AE5AF9">
        <w:rPr>
          <w:rFonts w:ascii="Gulliver" w:eastAsia="Gulliver" w:hAnsi="Gulliver" w:cs="Gulliver"/>
          <w:sz w:val="18"/>
          <w:szCs w:val="18"/>
          <w:lang w:val="en-US"/>
        </w:rPr>
        <w:fldChar w:fldCharType="separate"/>
      </w:r>
      <w:r w:rsidR="00AE5AF9" w:rsidRPr="00AE5AF9">
        <w:rPr>
          <w:rFonts w:ascii="Gulliver" w:eastAsia="Gulliver" w:hAnsi="Gulliver" w:cs="Gulliver"/>
          <w:noProof/>
          <w:sz w:val="18"/>
          <w:szCs w:val="18"/>
          <w:lang w:val="en-US"/>
        </w:rPr>
        <w:t>[7]</w:t>
      </w:r>
      <w:r w:rsidR="000D15A9" w:rsidRPr="00AE5AF9">
        <w:rPr>
          <w:rFonts w:ascii="Gulliver" w:eastAsia="Gulliver" w:hAnsi="Gulliver" w:cs="Gulliver"/>
          <w:sz w:val="18"/>
          <w:szCs w:val="18"/>
          <w:lang w:val="en-US"/>
        </w:rPr>
        <w:fldChar w:fldCharType="end"/>
      </w:r>
      <w:r w:rsidR="00CC6940" w:rsidRPr="00AE5AF9">
        <w:rPr>
          <w:rFonts w:ascii="Gulliver" w:eastAsia="Gulliver" w:hAnsi="Gulliver" w:cs="Gulliver"/>
          <w:sz w:val="18"/>
          <w:szCs w:val="18"/>
          <w:lang w:val="en-US"/>
        </w:rPr>
        <w:t xml:space="preserve">. The Wake Deduction Value is a measure of how much the waves generated by the ship's propeller affect other propellers behind it. The lower the wake deduction value, the smaller the impact of the waves generated by the propeller on others. A lower value indicates better efficiency in energy usage and can result in better propeller </w:t>
      </w:r>
      <w:r w:rsidR="003636BB" w:rsidRPr="00AE5AF9">
        <w:rPr>
          <w:rFonts w:ascii="Gulliver" w:eastAsia="Gulliver" w:hAnsi="Gulliver" w:cs="Gulliver"/>
          <w:sz w:val="18"/>
          <w:szCs w:val="18"/>
          <w:lang w:val="en-US"/>
        </w:rPr>
        <w:t xml:space="preserve">performance. </w:t>
      </w:r>
      <w:r w:rsidR="000D15A9" w:rsidRPr="00AE5AF9">
        <w:rPr>
          <w:rFonts w:ascii="Gulliver" w:eastAsia="Gulliver" w:hAnsi="Gulliver" w:cs="Gulliver"/>
          <w:sz w:val="18"/>
          <w:szCs w:val="18"/>
          <w:lang w:val="en-US"/>
        </w:rPr>
        <w:fldChar w:fldCharType="begin" w:fldLock="1"/>
      </w:r>
      <w:r w:rsidR="00AE5AF9" w:rsidRPr="00AE5AF9">
        <w:rPr>
          <w:rFonts w:ascii="Gulliver" w:eastAsia="Gulliver" w:hAnsi="Gulliver" w:cs="Gulliver"/>
          <w:sz w:val="18"/>
          <w:szCs w:val="18"/>
          <w:lang w:val="en-US"/>
        </w:rPr>
        <w:instrText>ADDIN CSL_CITATION {"citationItems":[{"id":"ITEM-1","itemData":{"author":[{"dropping-particle":"","family":"Ariana","given":"I Made","non-dropping-particle":"","parse-names":false,"suffix":""},{"dropping-particle":"","family":"Iswantoro","given":"Adhi","non-dropping-particle":"","parse-names":false,"suffix":""},{"dropping-particle":"","family":"Fitri","given":"Salsabilla Aulia","non-dropping-particle":"","parse-names":false,"suffix":""}],"container-title":"Kapal: Journal of Marine Science and Technology","id":"ITEM-1","issue":"2","issued":{"date-parts":[["2023"]]},"page":"201-213","title":"Combining Optimum Propeller Design on Roro Ship Re-engine","type":"article-journal","volume":"20"},"uris":["http://www.mendeley.com/documents/?uuid=191ee787-c036-43cb-a705-78452768cef9"]}],"mendeley":{"formattedCitation":"[8]","plainTextFormattedCitation":"[8]","previouslyFormattedCitation":"[7]"},"properties":{"noteIndex":0},"schema":"https://github.com/citation-style-language/schema/raw/master/csl-citation.json"}</w:instrText>
      </w:r>
      <w:r w:rsidR="000D15A9" w:rsidRPr="00AE5AF9">
        <w:rPr>
          <w:rFonts w:ascii="Gulliver" w:eastAsia="Gulliver" w:hAnsi="Gulliver" w:cs="Gulliver"/>
          <w:sz w:val="18"/>
          <w:szCs w:val="18"/>
          <w:lang w:val="en-US"/>
        </w:rPr>
        <w:fldChar w:fldCharType="separate"/>
      </w:r>
      <w:r w:rsidR="00AE5AF9" w:rsidRPr="00AE5AF9">
        <w:rPr>
          <w:rFonts w:ascii="Gulliver" w:eastAsia="Gulliver" w:hAnsi="Gulliver" w:cs="Gulliver"/>
          <w:noProof/>
          <w:sz w:val="18"/>
          <w:szCs w:val="18"/>
          <w:lang w:val="en-US"/>
        </w:rPr>
        <w:t>[8]</w:t>
      </w:r>
      <w:r w:rsidR="000D15A9" w:rsidRPr="00AE5AF9">
        <w:rPr>
          <w:rFonts w:ascii="Gulliver" w:eastAsia="Gulliver" w:hAnsi="Gulliver" w:cs="Gulliver"/>
          <w:sz w:val="18"/>
          <w:szCs w:val="18"/>
          <w:lang w:val="en-US"/>
        </w:rPr>
        <w:fldChar w:fldCharType="end"/>
      </w:r>
      <w:r w:rsidR="00CC6940" w:rsidRPr="00AE5AF9">
        <w:rPr>
          <w:rFonts w:ascii="Gulliver" w:eastAsia="Gulliver" w:hAnsi="Gulliver" w:cs="Gulliver"/>
          <w:sz w:val="18"/>
          <w:szCs w:val="18"/>
          <w:lang w:val="en-US"/>
        </w:rPr>
        <w:t xml:space="preserve">. The optimum propulsion efficiency is influenced by the correct combination of motor type, propeller type, and appropriate RPM </w:t>
      </w:r>
      <w:r w:rsidR="003636BB" w:rsidRPr="00AE5AF9">
        <w:rPr>
          <w:rFonts w:ascii="Gulliver" w:eastAsia="Gulliver" w:hAnsi="Gulliver" w:cs="Gulliver"/>
          <w:sz w:val="18"/>
          <w:szCs w:val="18"/>
          <w:lang w:val="en-US"/>
        </w:rPr>
        <w:t xml:space="preserve">percentage. </w:t>
      </w:r>
      <w:r w:rsidR="000D15A9" w:rsidRPr="00AE5AF9">
        <w:rPr>
          <w:rFonts w:ascii="Gulliver" w:eastAsia="Gulliver" w:hAnsi="Gulliver" w:cs="Gulliver"/>
          <w:sz w:val="18"/>
          <w:szCs w:val="18"/>
          <w:lang w:val="en-US"/>
        </w:rPr>
        <w:fldChar w:fldCharType="begin" w:fldLock="1"/>
      </w:r>
      <w:r w:rsidR="00AE5AF9" w:rsidRPr="00AE5AF9">
        <w:rPr>
          <w:rFonts w:ascii="Gulliver" w:eastAsia="Gulliver" w:hAnsi="Gulliver" w:cs="Gulliver"/>
          <w:sz w:val="18"/>
          <w:szCs w:val="18"/>
          <w:lang w:val="en-US"/>
        </w:rPr>
        <w:instrText>ADDIN CSL_CITATION {"citationItems":[{"id":"ITEM-1","itemData":{"author":[{"dropping-particle":"","family":"Muhammad","given":"Andi Haris","non-dropping-particle":"","parse-names":false,"suffix":""},{"dropping-particle":"","family":"Thariq","given":"Alfin","non-dropping-particle":"","parse-names":false,"suffix":""},{"dropping-particle":"","family":"Yusuf","given":"Zulkifli","non-dropping-particle":"","parse-names":false,"suffix":""},{"dropping-particle":"","family":"Yudo","given":"Hartono","non-dropping-particle":"","parse-names":false,"suffix":""},{"dropping-particle":"","family":"Yasir","given":"M.","non-dropping-particle":"","parse-names":false,"suffix":""}],"container-title":"Kapal: Journal of Marine Science and Technology","id":"ITEM-1","issue":"2","issued":{"date-parts":[["2022"]]},"page":"90-100","title":"The Selection of Propeller and Primary Engine Matching Level of a 30 GT Fishing Vessel with Analytic Hierarchy Process (Case Study KM Inka Mina 759)","type":"article-journal","volume":"19"},"uris":["http://www.mendeley.com/documents/?uuid=ac42e9b7-957a-47d0-972c-b2499112230d"]}],"mendeley":{"formattedCitation":"[9]","plainTextFormattedCitation":"[9]","previouslyFormattedCitation":"[8]"},"properties":{"noteIndex":0},"schema":"https://github.com/citation-style-language/schema/raw/master/csl-citation.json"}</w:instrText>
      </w:r>
      <w:r w:rsidR="000D15A9" w:rsidRPr="00AE5AF9">
        <w:rPr>
          <w:rFonts w:ascii="Gulliver" w:eastAsia="Gulliver" w:hAnsi="Gulliver" w:cs="Gulliver"/>
          <w:sz w:val="18"/>
          <w:szCs w:val="18"/>
          <w:lang w:val="en-US"/>
        </w:rPr>
        <w:fldChar w:fldCharType="separate"/>
      </w:r>
      <w:r w:rsidR="00AE5AF9" w:rsidRPr="00AE5AF9">
        <w:rPr>
          <w:rFonts w:ascii="Gulliver" w:eastAsia="Gulliver" w:hAnsi="Gulliver" w:cs="Gulliver"/>
          <w:noProof/>
          <w:sz w:val="18"/>
          <w:szCs w:val="18"/>
          <w:lang w:val="en-US"/>
        </w:rPr>
        <w:t>[9]</w:t>
      </w:r>
      <w:r w:rsidR="000D15A9" w:rsidRPr="00AE5AF9">
        <w:rPr>
          <w:rFonts w:ascii="Gulliver" w:eastAsia="Gulliver" w:hAnsi="Gulliver" w:cs="Gulliver"/>
          <w:sz w:val="18"/>
          <w:szCs w:val="18"/>
          <w:lang w:val="en-US"/>
        </w:rPr>
        <w:fldChar w:fldCharType="end"/>
      </w:r>
      <w:r w:rsidR="00515C8D" w:rsidRPr="00AE5AF9">
        <w:rPr>
          <w:rFonts w:ascii="Gulliver" w:eastAsia="Gulliver" w:hAnsi="Gulliver" w:cs="Gulliver"/>
          <w:sz w:val="18"/>
          <w:szCs w:val="18"/>
          <w:lang w:val="en-US"/>
        </w:rPr>
        <w:t xml:space="preserve">. The overall weight of the vessel, including the hull weight, harvested fish weight, and passengers, influences the selection of the optimal propulsion system to achieve the desired efficiency. </w:t>
      </w:r>
      <w:r w:rsidR="000D15A9" w:rsidRPr="00AE5AF9">
        <w:rPr>
          <w:rFonts w:ascii="Gulliver" w:eastAsia="Gulliver" w:hAnsi="Gulliver" w:cs="Gulliver"/>
          <w:sz w:val="18"/>
          <w:szCs w:val="18"/>
          <w:lang w:val="en-US"/>
        </w:rPr>
        <w:fldChar w:fldCharType="begin" w:fldLock="1"/>
      </w:r>
      <w:r w:rsidR="00AE5AF9" w:rsidRPr="00AE5AF9">
        <w:rPr>
          <w:rFonts w:ascii="Gulliver" w:eastAsia="Gulliver" w:hAnsi="Gulliver" w:cs="Gulliver"/>
          <w:sz w:val="18"/>
          <w:szCs w:val="18"/>
          <w:lang w:val="en-US"/>
        </w:rPr>
        <w:instrText>ADDIN CSL_CITATION {"citationItems":[{"id":"ITEM-1","itemData":{"author":[{"dropping-particle":"","family":"Sultoni","given":"Arif Indro","non-dropping-particle":"","parse-names":false,"suffix":""},{"dropping-particle":"","family":"Ali","given":"M. Marhaendra","non-dropping-particle":"","parse-names":false,"suffix":""},{"dropping-particle":"","family":"Aji","given":"Zaenal Panutup","non-dropping-particle":"","parse-names":false,"suffix":""}],"container-title":"KAPAL","id":"ITEM-1","issue":"1","issued":{"date-parts":[["2020"]]},"page":"1-6","title":"Design of Hybrid(PV/Gasoline) Propulsion for Small Fishing Vessel","type":"article-journal","volume":"17"},"uris":["http://www.mendeley.com/documents/?uuid=ebbd1fc4-ed08-4695-bfa1-76c6380f1fc9"]}],"mendeley":{"formattedCitation":"[10]","plainTextFormattedCitation":"[10]","previouslyFormattedCitation":"[9]"},"properties":{"noteIndex":0},"schema":"https://github.com/citation-style-language/schema/raw/master/csl-citation.json"}</w:instrText>
      </w:r>
      <w:r w:rsidR="000D15A9" w:rsidRPr="00AE5AF9">
        <w:rPr>
          <w:rFonts w:ascii="Gulliver" w:eastAsia="Gulliver" w:hAnsi="Gulliver" w:cs="Gulliver"/>
          <w:sz w:val="18"/>
          <w:szCs w:val="18"/>
          <w:lang w:val="en-US"/>
        </w:rPr>
        <w:fldChar w:fldCharType="separate"/>
      </w:r>
      <w:r w:rsidR="00AE5AF9" w:rsidRPr="00AE5AF9">
        <w:rPr>
          <w:rFonts w:ascii="Gulliver" w:eastAsia="Gulliver" w:hAnsi="Gulliver" w:cs="Gulliver"/>
          <w:noProof/>
          <w:sz w:val="18"/>
          <w:szCs w:val="18"/>
          <w:lang w:val="en-US"/>
        </w:rPr>
        <w:t>[10]</w:t>
      </w:r>
      <w:r w:rsidR="000D15A9" w:rsidRPr="00AE5AF9">
        <w:rPr>
          <w:rFonts w:ascii="Gulliver" w:eastAsia="Gulliver" w:hAnsi="Gulliver" w:cs="Gulliver"/>
          <w:sz w:val="18"/>
          <w:szCs w:val="18"/>
          <w:lang w:val="en-US"/>
        </w:rPr>
        <w:fldChar w:fldCharType="end"/>
      </w:r>
      <w:r w:rsidR="000D15A9" w:rsidRPr="00AE5AF9">
        <w:rPr>
          <w:rFonts w:ascii="Gulliver" w:eastAsia="Gulliver" w:hAnsi="Gulliver" w:cs="Gulliver"/>
          <w:sz w:val="18"/>
          <w:szCs w:val="18"/>
          <w:lang w:val="en-US"/>
        </w:rPr>
        <w:t>.</w:t>
      </w:r>
    </w:p>
    <w:p w14:paraId="08B5CFD1" w14:textId="77777777" w:rsidR="00B93DCC" w:rsidRPr="00B93DCC" w:rsidRDefault="00B93DCC" w:rsidP="00B93DCC">
      <w:pPr>
        <w:spacing w:after="0" w:line="240" w:lineRule="auto"/>
        <w:ind w:firstLine="426"/>
        <w:jc w:val="both"/>
        <w:rPr>
          <w:rFonts w:ascii="Gulliver" w:eastAsia="Gulliver" w:hAnsi="Gulliver" w:cs="Gulliver"/>
          <w:color w:val="000000"/>
          <w:sz w:val="18"/>
          <w:szCs w:val="18"/>
        </w:rPr>
      </w:pPr>
      <w:r w:rsidRPr="00B93DCC">
        <w:rPr>
          <w:rFonts w:ascii="Gulliver" w:eastAsia="Gulliver" w:hAnsi="Gulliver" w:cs="Gulliver"/>
          <w:color w:val="000000"/>
          <w:sz w:val="18"/>
          <w:szCs w:val="18"/>
        </w:rPr>
        <w:t>Based on observations in the field, case studies on container ships ordered by the transportation agency KM. KENDHANGA NUSANTARA 6, in the sea trial operation, found the performance of the vessel after completion of making the difference according to the plan, figure 1 . Full speed at the beginning of the experiment is 10 Knots while the planning reaches 12 Knots. The ship, weighing 1,766 GT, has a loading capacity of 100 TEUs.</w:t>
      </w:r>
    </w:p>
    <w:p w14:paraId="594604D2" w14:textId="735A93DB" w:rsidR="00B93DCC" w:rsidRDefault="00B93DCC" w:rsidP="00B93DCC">
      <w:pPr>
        <w:spacing w:after="0" w:line="240" w:lineRule="auto"/>
        <w:ind w:firstLine="426"/>
        <w:jc w:val="both"/>
        <w:rPr>
          <w:rFonts w:ascii="Gulliver" w:eastAsia="Gulliver" w:hAnsi="Gulliver" w:cs="Gulliver"/>
          <w:color w:val="000000"/>
          <w:sz w:val="18"/>
          <w:szCs w:val="18"/>
        </w:rPr>
      </w:pPr>
      <w:r w:rsidRPr="00B93DCC">
        <w:rPr>
          <w:rFonts w:ascii="Gulliver" w:eastAsia="Gulliver" w:hAnsi="Gulliver" w:cs="Gulliver"/>
          <w:color w:val="000000"/>
          <w:sz w:val="18"/>
          <w:szCs w:val="18"/>
        </w:rPr>
        <w:t xml:space="preserve">The initial estimation of the diameter and pitch of the propeller is less significant, and it affects the power of the ship's ability to move less. Experiments are carried out by operating a machine with maximum capability. The energy wasted by the engine is due to the less optimal propeller rotation. They are resulting in the remaining weakened force. The shipbuilding industry is undoubtedly able to analyze how </w:t>
      </w:r>
      <w:r w:rsidRPr="00B93DCC">
        <w:rPr>
          <w:rFonts w:ascii="Gulliver" w:eastAsia="Gulliver" w:hAnsi="Gulliver" w:cs="Gulliver"/>
          <w:color w:val="000000"/>
          <w:sz w:val="18"/>
          <w:szCs w:val="18"/>
        </w:rPr>
        <w:lastRenderedPageBreak/>
        <w:t>to avoid wasted energy. From the comparison of previous experimental studies regarding the shape of the propeller, optimization can be influenced by the type of propeller, propeller hub, propeller rotation, and the shape of the underwater surface of the ship</w:t>
      </w:r>
      <w:r w:rsidR="00FC4539">
        <w:rPr>
          <w:rFonts w:ascii="Gulliver" w:eastAsia="Gulliver" w:hAnsi="Gulliver" w:cs="Gulliver"/>
          <w:color w:val="000000"/>
          <w:sz w:val="18"/>
          <w:szCs w:val="18"/>
          <w:lang w:val="en-US"/>
        </w:rPr>
        <w:t xml:space="preserve"> </w:t>
      </w:r>
      <w:r w:rsidR="00FC4539">
        <w:rPr>
          <w:rFonts w:ascii="Gulliver" w:eastAsia="Gulliver" w:hAnsi="Gulliver" w:cs="Gulliver"/>
          <w:color w:val="000000"/>
          <w:sz w:val="18"/>
          <w:szCs w:val="18"/>
          <w:lang w:val="en-US"/>
        </w:rPr>
        <w:fldChar w:fldCharType="begin" w:fldLock="1"/>
      </w:r>
      <w:r w:rsidR="00AE5AF9">
        <w:rPr>
          <w:rFonts w:ascii="Gulliver" w:eastAsia="Gulliver" w:hAnsi="Gulliver" w:cs="Gulliver"/>
          <w:color w:val="000000"/>
          <w:sz w:val="18"/>
          <w:szCs w:val="18"/>
          <w:lang w:val="en-US"/>
        </w:rPr>
        <w:instrText>ADDIN CSL_CITATION {"citationItems":[{"id":"ITEM-1","itemData":{"DOI":"10.4236/jtts.2012.22015","ISSN":"2160-0473","abstract":"The aim of this paper is the design of a Solar-Electric Boat for tourists’ transport along the coast, in the rivers, in the lakes. Our idea is to define the project guidelines for the realization of a zero impact boat. This paper illustrates the practical new technologies (naval architecture small craft design, mechanical and electrical design), rational design and engineering approach, safety and reliability methods used in solar boats. In our project, the boat is powered by lith- ium-ion batteries that can be charged at any time by the photovoltaic generator placed on a flat top structure. The pro- ject is designed for brief trip around coast, where the public transport becomes very polluting during summer. Starting from the consideration that this boat is used during sunny weather, it is possible to know the boat’s energy demand and proceed with the design of a suitable electric boat and of the energy storage/management system. It is also proposed an innovative management of charge/discharge of the batteries. With this management, we have optimized the use and prolonged the time of life of the batteries during the navigation and the control of the real autonomy of it","author":[{"dropping-particle":"","family":"Spagnolo","given":"Giuseppe Schirripa","non-dropping-particle":"","parse-names":false,"suffix":""},{"dropping-particle":"","family":"Papalillo","given":"Donato","non-dropping-particle":"","parse-names":false,"suffix":""},{"dropping-particle":"","family":"Martocchia","given":"Andrea","non-dropping-particle":"","parse-names":false,"suffix":""},{"dropping-particle":"","family":"Makary","given":"Giuseppe","non-dropping-particle":"","parse-names":false,"suffix":""}],"container-title":"Journal of Transportation Technologies","id":"ITEM-1","issue":"02","issued":{"date-parts":[["2012"]]},"page":"144-149","title":"Solar-Electric Boat","type":"article-journal","volume":"02"},"uris":["http://www.mendeley.com/documents/?uuid=f9b0b4e4-b18e-48de-ba35-5665707f016f"]}],"mendeley":{"formattedCitation":"[11]","plainTextFormattedCitation":"[11]","previouslyFormattedCitation":"[10]"},"properties":{"noteIndex":0},"schema":"https://github.com/citation-style-language/schema/raw/master/csl-citation.json"}</w:instrText>
      </w:r>
      <w:r w:rsidR="00FC4539">
        <w:rPr>
          <w:rFonts w:ascii="Gulliver" w:eastAsia="Gulliver" w:hAnsi="Gulliver" w:cs="Gulliver"/>
          <w:color w:val="000000"/>
          <w:sz w:val="18"/>
          <w:szCs w:val="18"/>
          <w:lang w:val="en-US"/>
        </w:rPr>
        <w:fldChar w:fldCharType="separate"/>
      </w:r>
      <w:r w:rsidR="00AE5AF9" w:rsidRPr="00AE5AF9">
        <w:rPr>
          <w:rFonts w:ascii="Gulliver" w:eastAsia="Gulliver" w:hAnsi="Gulliver" w:cs="Gulliver"/>
          <w:noProof/>
          <w:color w:val="000000"/>
          <w:sz w:val="18"/>
          <w:szCs w:val="18"/>
          <w:lang w:val="en-US"/>
        </w:rPr>
        <w:t>[11]</w:t>
      </w:r>
      <w:r w:rsidR="00FC4539">
        <w:rPr>
          <w:rFonts w:ascii="Gulliver" w:eastAsia="Gulliver" w:hAnsi="Gulliver" w:cs="Gulliver"/>
          <w:color w:val="000000"/>
          <w:sz w:val="18"/>
          <w:szCs w:val="18"/>
          <w:lang w:val="en-US"/>
        </w:rPr>
        <w:fldChar w:fldCharType="end"/>
      </w:r>
      <w:r w:rsidRPr="00B93DCC">
        <w:rPr>
          <w:rFonts w:ascii="Gulliver" w:eastAsia="Gulliver" w:hAnsi="Gulliver" w:cs="Gulliver"/>
          <w:color w:val="000000"/>
          <w:sz w:val="18"/>
          <w:szCs w:val="18"/>
        </w:rPr>
        <w:t>.</w:t>
      </w:r>
    </w:p>
    <w:p w14:paraId="14ABB674" w14:textId="77777777" w:rsidR="005C631D" w:rsidRDefault="005C631D">
      <w:pPr>
        <w:spacing w:after="0" w:line="240" w:lineRule="auto"/>
        <w:ind w:firstLine="426"/>
        <w:jc w:val="both"/>
        <w:rPr>
          <w:rFonts w:ascii="Gulliver" w:eastAsia="Gulliver" w:hAnsi="Gulliver" w:cs="Gulliver"/>
          <w:color w:val="000000"/>
          <w:sz w:val="18"/>
          <w:szCs w:val="18"/>
        </w:rPr>
      </w:pPr>
    </w:p>
    <w:p w14:paraId="1A834095" w14:textId="77777777" w:rsidR="005C631D" w:rsidRDefault="00BB7153">
      <w:pPr>
        <w:numPr>
          <w:ilvl w:val="0"/>
          <w:numId w:val="1"/>
        </w:numPr>
        <w:pBdr>
          <w:top w:val="nil"/>
          <w:left w:val="nil"/>
          <w:bottom w:val="nil"/>
          <w:right w:val="nil"/>
          <w:between w:val="nil"/>
        </w:pBdr>
        <w:spacing w:after="0" w:line="240" w:lineRule="auto"/>
        <w:ind w:left="360"/>
        <w:rPr>
          <w:rFonts w:ascii="Gulliver" w:eastAsia="Gulliver" w:hAnsi="Gulliver" w:cs="Gulliver"/>
          <w:b/>
          <w:color w:val="000000"/>
          <w:sz w:val="18"/>
          <w:szCs w:val="18"/>
        </w:rPr>
      </w:pPr>
      <w:r>
        <w:rPr>
          <w:rFonts w:ascii="Gulliver" w:eastAsia="Gulliver" w:hAnsi="Gulliver" w:cs="Gulliver"/>
          <w:b/>
          <w:color w:val="000000"/>
          <w:sz w:val="18"/>
          <w:szCs w:val="18"/>
        </w:rPr>
        <w:t>Methods</w:t>
      </w:r>
    </w:p>
    <w:p w14:paraId="38514FB3" w14:textId="77777777" w:rsidR="005C631D" w:rsidRDefault="005C631D">
      <w:pPr>
        <w:spacing w:after="0" w:line="240" w:lineRule="auto"/>
        <w:rPr>
          <w:rFonts w:ascii="Gulliver" w:eastAsia="Gulliver" w:hAnsi="Gulliver" w:cs="Gulliver"/>
          <w:sz w:val="18"/>
          <w:szCs w:val="18"/>
        </w:rPr>
      </w:pPr>
    </w:p>
    <w:p w14:paraId="08DCE0C5" w14:textId="2FE01832" w:rsidR="005C631D" w:rsidRDefault="00B93DCC">
      <w:pPr>
        <w:spacing w:after="0" w:line="240" w:lineRule="auto"/>
        <w:ind w:firstLine="426"/>
        <w:jc w:val="both"/>
        <w:rPr>
          <w:rFonts w:ascii="Gulliver" w:eastAsia="Gulliver" w:hAnsi="Gulliver" w:cs="Gulliver"/>
          <w:color w:val="000000"/>
          <w:sz w:val="18"/>
          <w:szCs w:val="18"/>
        </w:rPr>
      </w:pPr>
      <w:r w:rsidRPr="00B93DCC">
        <w:rPr>
          <w:rFonts w:ascii="Gulliver" w:eastAsia="Gulliver" w:hAnsi="Gulliver" w:cs="Gulliver"/>
          <w:color w:val="000000"/>
          <w:sz w:val="18"/>
          <w:szCs w:val="18"/>
        </w:rPr>
        <w:t xml:space="preserve">As the ship's main propulsion, the propeller is located at the height of the stern, the main component that has the most influence on vessel operations, see Figure 2. The Hydrodynamic force will appear and lead the ship to give pressure to go on the boat. </w:t>
      </w:r>
      <w:r w:rsidR="00FC4539">
        <w:rPr>
          <w:rFonts w:ascii="Gulliver" w:eastAsia="Gulliver" w:hAnsi="Gulliver" w:cs="Gulliver"/>
          <w:color w:val="000000"/>
          <w:sz w:val="18"/>
          <w:szCs w:val="18"/>
        </w:rPr>
        <w:fldChar w:fldCharType="begin" w:fldLock="1"/>
      </w:r>
      <w:r w:rsidR="00AE5AF9">
        <w:rPr>
          <w:rFonts w:ascii="Gulliver" w:eastAsia="Gulliver" w:hAnsi="Gulliver" w:cs="Gulliver"/>
          <w:color w:val="000000"/>
          <w:sz w:val="18"/>
          <w:szCs w:val="18"/>
        </w:rPr>
        <w:instrText>ADDIN CSL_CITATION {"citationItems":[{"id":"ITEM-1","itemData":{"DOI":"10.14257/ijast.2014.64.04","ISSN":"20054238","abstract":"In the present competitive environment, corporate reputation and corporate image are acknowledged as having the potential to impact on customer loyalty toward the \"rm. However, the literature reveals that the precise nature of the relationships that exist between reputation and image and the understanding of their e!ect on customer behaviour remains a key challenge for both academia and management alike. With data collected in three service industries, namely 222 consumers in the retail sector, 171 clients of a major long-distance company and 395 students of a faculty of business administration, this study contributes to the body of knowledge by empirically testing the nature of the relationship between corporate reputation and corporate image and their e!ect on the customers' retention decisions. The results of the study reveal that the degree of customer loyalty has a tendency to be higher when perceptions of both corporate reputation and corporate image are strongly favourable. Moreover, the addition of the interaction between both constructs contributes to better explain customer loyalty. The implications of the study are discussed from both the research and managerial perspectives.","author":[{"dropping-particle":"","family":"Mahmud","given":"Khizir","non-dropping-particle":"","parse-names":false,"suffix":""},{"dropping-particle":"","family":"Morsalin","given":"Sayidul","non-dropping-particle":"","parse-names":false,"suffix":""},{"dropping-particle":"","family":"Khan","given":"Md. Imran","non-dropping-particle":"","parse-names":false,"suffix":""}],"container-title":"International Journal of Advanced Science and Technology","id":"ITEM-1","issued":{"date-parts":[["2014"]]},"page":"31-42","title":"Design and Fabrication of an Automated Solar Boat","type":"article-journal","volume":"64"},"uris":["http://www.mendeley.com/documents/?uuid=883b29c4-84f0-4b2f-9c3a-e647ef599c79"]}],"mendeley":{"formattedCitation":"[12]","plainTextFormattedCitation":"[12]","previouslyFormattedCitation":"[11]"},"properties":{"noteIndex":0},"schema":"https://github.com/citation-style-language/schema/raw/master/csl-citation.json"}</w:instrText>
      </w:r>
      <w:r w:rsidR="00FC4539">
        <w:rPr>
          <w:rFonts w:ascii="Gulliver" w:eastAsia="Gulliver" w:hAnsi="Gulliver" w:cs="Gulliver"/>
          <w:color w:val="000000"/>
          <w:sz w:val="18"/>
          <w:szCs w:val="18"/>
        </w:rPr>
        <w:fldChar w:fldCharType="separate"/>
      </w:r>
      <w:r w:rsidR="00AE5AF9" w:rsidRPr="00AE5AF9">
        <w:rPr>
          <w:rFonts w:ascii="Gulliver" w:eastAsia="Gulliver" w:hAnsi="Gulliver" w:cs="Gulliver"/>
          <w:noProof/>
          <w:color w:val="000000"/>
          <w:sz w:val="18"/>
          <w:szCs w:val="18"/>
        </w:rPr>
        <w:t>[12]</w:t>
      </w:r>
      <w:r w:rsidR="00FC4539">
        <w:rPr>
          <w:rFonts w:ascii="Gulliver" w:eastAsia="Gulliver" w:hAnsi="Gulliver" w:cs="Gulliver"/>
          <w:color w:val="000000"/>
          <w:sz w:val="18"/>
          <w:szCs w:val="18"/>
        </w:rPr>
        <w:fldChar w:fldCharType="end"/>
      </w:r>
      <w:r w:rsidR="00FC4539">
        <w:rPr>
          <w:rFonts w:ascii="Gulliver" w:eastAsia="Gulliver" w:hAnsi="Gulliver" w:cs="Gulliver"/>
          <w:color w:val="000000"/>
          <w:sz w:val="18"/>
          <w:szCs w:val="18"/>
          <w:lang w:val="en-US"/>
        </w:rPr>
        <w:t>.</w:t>
      </w:r>
      <w:r w:rsidRPr="00B93DCC">
        <w:rPr>
          <w:rFonts w:ascii="Gulliver" w:eastAsia="Gulliver" w:hAnsi="Gulliver" w:cs="Gulliver"/>
          <w:color w:val="000000"/>
          <w:sz w:val="18"/>
          <w:szCs w:val="18"/>
        </w:rPr>
        <w:t xml:space="preserve"> On this ship, the type of propeller used is a propeller whose placement is fixed on the FPP fixed pitch propeller, with material made of manganese bronze. This material is resistant to corrosion and has rigid properties, so it brands aks and has a tensile strength between 44-60 kg/mm2. For ships with shipping lanes in tropics areas, they usually use propellers with this type of material.</w:t>
      </w:r>
    </w:p>
    <w:p w14:paraId="589A6084" w14:textId="26B3DC13" w:rsidR="00B93DCC" w:rsidRDefault="00B93DCC" w:rsidP="00B93DCC">
      <w:pPr>
        <w:spacing w:after="0" w:line="240" w:lineRule="auto"/>
        <w:ind w:firstLine="426"/>
        <w:jc w:val="center"/>
        <w:rPr>
          <w:rFonts w:ascii="Gulliver" w:eastAsia="Gulliver" w:hAnsi="Gulliver" w:cs="Gulliver"/>
          <w:color w:val="000000"/>
          <w:sz w:val="18"/>
          <w:szCs w:val="18"/>
        </w:rPr>
      </w:pPr>
      <w:r w:rsidRPr="00BB7A25">
        <w:rPr>
          <w:noProof/>
          <w:sz w:val="20"/>
          <w:szCs w:val="20"/>
        </w:rPr>
        <w:drawing>
          <wp:inline distT="0" distB="0" distL="0" distR="0" wp14:anchorId="667F1871" wp14:editId="761F64DC">
            <wp:extent cx="4614545" cy="2487930"/>
            <wp:effectExtent l="0" t="0" r="0" b="7620"/>
            <wp:docPr id="1" name="Picture 1" descr="K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M"/>
                    <pic:cNvPicPr>
                      <a:picLocks noChangeAspect="1" noChangeArrowheads="1"/>
                    </pic:cNvPicPr>
                  </pic:nvPicPr>
                  <pic:blipFill>
                    <a:blip r:embed="rId13" cstate="print">
                      <a:extLst>
                        <a:ext uri="{28A0092B-C50C-407E-A947-70E740481C1C}">
                          <a14:useLocalDpi xmlns:a14="http://schemas.microsoft.com/office/drawing/2010/main" val="0"/>
                        </a:ext>
                      </a:extLst>
                    </a:blip>
                    <a:srcRect l="12109"/>
                    <a:stretch>
                      <a:fillRect/>
                    </a:stretch>
                  </pic:blipFill>
                  <pic:spPr bwMode="auto">
                    <a:xfrm>
                      <a:off x="0" y="0"/>
                      <a:ext cx="4614545" cy="2487930"/>
                    </a:xfrm>
                    <a:prstGeom prst="rect">
                      <a:avLst/>
                    </a:prstGeom>
                    <a:noFill/>
                    <a:ln>
                      <a:noFill/>
                    </a:ln>
                  </pic:spPr>
                </pic:pic>
              </a:graphicData>
            </a:graphic>
          </wp:inline>
        </w:drawing>
      </w:r>
    </w:p>
    <w:p w14:paraId="47D618D4" w14:textId="2373B6BA" w:rsidR="00B93DCC" w:rsidRDefault="00B93DCC" w:rsidP="00B93DCC">
      <w:pPr>
        <w:spacing w:after="0" w:line="240" w:lineRule="auto"/>
        <w:ind w:firstLine="426"/>
        <w:jc w:val="center"/>
        <w:rPr>
          <w:rFonts w:ascii="Gulliver" w:eastAsia="Gulliver" w:hAnsi="Gulliver" w:cs="Gulliver"/>
          <w:color w:val="000000"/>
          <w:sz w:val="18"/>
          <w:szCs w:val="18"/>
        </w:rPr>
      </w:pPr>
      <w:r w:rsidRPr="00B93DCC">
        <w:rPr>
          <w:rFonts w:ascii="Gulliver" w:eastAsia="Gulliver" w:hAnsi="Gulliver" w:cs="Gulliver"/>
          <w:color w:val="000000"/>
          <w:sz w:val="18"/>
          <w:szCs w:val="18"/>
        </w:rPr>
        <w:t>Figure 1. MV. Kendhaga Nusantara 6</w:t>
      </w:r>
    </w:p>
    <w:p w14:paraId="2935B026" w14:textId="0BB36C96" w:rsidR="00B93DCC" w:rsidRDefault="00B93DCC" w:rsidP="00B93DCC">
      <w:pPr>
        <w:spacing w:after="0" w:line="240" w:lineRule="auto"/>
        <w:ind w:firstLine="426"/>
        <w:jc w:val="center"/>
        <w:rPr>
          <w:rFonts w:ascii="Gulliver" w:eastAsia="Gulliver" w:hAnsi="Gulliver" w:cs="Gulliver"/>
          <w:color w:val="000000"/>
          <w:sz w:val="18"/>
          <w:szCs w:val="18"/>
        </w:rPr>
      </w:pPr>
    </w:p>
    <w:p w14:paraId="7FC75018" w14:textId="4B5E2BE5" w:rsidR="00B93DCC" w:rsidRPr="00B93DCC" w:rsidRDefault="00B93DCC" w:rsidP="00544837">
      <w:pPr>
        <w:spacing w:after="0" w:line="240" w:lineRule="auto"/>
        <w:ind w:firstLine="426"/>
        <w:jc w:val="both"/>
        <w:rPr>
          <w:rFonts w:ascii="Gulliver" w:eastAsia="Gulliver" w:hAnsi="Gulliver" w:cs="Gulliver"/>
          <w:color w:val="000000"/>
          <w:sz w:val="18"/>
          <w:szCs w:val="18"/>
        </w:rPr>
      </w:pPr>
      <w:r w:rsidRPr="00B93DCC">
        <w:rPr>
          <w:rFonts w:ascii="Gulliver" w:eastAsia="Gulliver" w:hAnsi="Gulliver" w:cs="Gulliver"/>
          <w:color w:val="000000"/>
          <w:sz w:val="18"/>
          <w:szCs w:val="18"/>
        </w:rPr>
        <w:t xml:space="preserve">. </w:t>
      </w:r>
      <w:r w:rsidR="00544837" w:rsidRPr="00544837">
        <w:rPr>
          <w:rFonts w:ascii="Gulliver" w:eastAsia="Gulliver" w:hAnsi="Gulliver" w:cs="Gulliver"/>
          <w:color w:val="000000"/>
          <w:sz w:val="18"/>
          <w:szCs w:val="18"/>
        </w:rPr>
        <w:t>The propeller is divided into three zones based on the effects of defects and the associated risk of fatigue fractures during repairs. These zones are designated as "A," "B," and "C." Zone "A" experiences the most significant operational stress, and welding is generally not allowed in this zone. Therefore, repairs in this zone are recommended to be conducted without welding. Welding is permitted in this zone only with special approval from the ship's classification society; whenever welding is carried out, it is necessary to follow it with stress-relieving heat treatment.</w:t>
      </w:r>
      <w:r w:rsidR="00544837">
        <w:rPr>
          <w:rFonts w:ascii="Gulliver" w:eastAsia="Gulliver" w:hAnsi="Gulliver" w:cs="Gulliver"/>
          <w:color w:val="000000"/>
          <w:sz w:val="18"/>
          <w:szCs w:val="18"/>
          <w:lang w:val="en-US"/>
        </w:rPr>
        <w:t xml:space="preserve"> </w:t>
      </w:r>
      <w:r w:rsidR="00544837" w:rsidRPr="00544837">
        <w:rPr>
          <w:rFonts w:ascii="Gulliver" w:eastAsia="Gulliver" w:hAnsi="Gulliver" w:cs="Gulliver"/>
          <w:color w:val="000000"/>
          <w:sz w:val="18"/>
          <w:szCs w:val="18"/>
        </w:rPr>
        <w:t>Zone "B" experiences high operational stress, and welding should be avoided wherever possible. Welding is allowed in this zone with pre-approval from the ship's classification society.</w:t>
      </w:r>
      <w:r w:rsidR="00544837">
        <w:rPr>
          <w:rFonts w:ascii="Gulliver" w:eastAsia="Gulliver" w:hAnsi="Gulliver" w:cs="Gulliver"/>
          <w:color w:val="000000"/>
          <w:sz w:val="18"/>
          <w:szCs w:val="18"/>
          <w:lang w:val="en-US"/>
        </w:rPr>
        <w:t xml:space="preserve"> </w:t>
      </w:r>
      <w:r w:rsidR="00544837" w:rsidRPr="00544837">
        <w:rPr>
          <w:rFonts w:ascii="Gulliver" w:eastAsia="Gulliver" w:hAnsi="Gulliver" w:cs="Gulliver"/>
          <w:color w:val="000000"/>
          <w:sz w:val="18"/>
          <w:szCs w:val="18"/>
        </w:rPr>
        <w:t>Zone "C" experiences low operational stress, and welding is considered safe in this zone. Welding is approved by the ship's classification society whenever it is carried out using approved methods and procedures.</w:t>
      </w:r>
      <w:r w:rsidRPr="00B93DCC">
        <w:rPr>
          <w:rFonts w:ascii="Gulliver" w:eastAsia="Gulliver" w:hAnsi="Gulliver" w:cs="Gulliver"/>
          <w:color w:val="000000"/>
          <w:sz w:val="18"/>
          <w:szCs w:val="18"/>
        </w:rPr>
        <w:t xml:space="preserve">  </w:t>
      </w:r>
    </w:p>
    <w:p w14:paraId="1C589D62" w14:textId="76C6CBC0" w:rsidR="00B93DCC" w:rsidRPr="00B93DCC" w:rsidRDefault="00B93DCC" w:rsidP="00B93DCC">
      <w:pPr>
        <w:spacing w:after="0" w:line="240" w:lineRule="auto"/>
        <w:ind w:firstLine="426"/>
        <w:jc w:val="center"/>
        <w:rPr>
          <w:rFonts w:ascii="Gulliver" w:eastAsia="Gulliver" w:hAnsi="Gulliver" w:cs="Gulliver"/>
          <w:color w:val="000000"/>
          <w:sz w:val="18"/>
          <w:szCs w:val="18"/>
        </w:rPr>
      </w:pPr>
      <w:r w:rsidRPr="00B93DCC">
        <w:rPr>
          <w:rFonts w:ascii="Gulliver" w:eastAsia="Gulliver" w:hAnsi="Gulliver" w:cs="Gulliver"/>
          <w:color w:val="000000"/>
          <w:sz w:val="18"/>
          <w:szCs w:val="18"/>
        </w:rPr>
        <w:t xml:space="preserve"> </w:t>
      </w:r>
    </w:p>
    <w:p w14:paraId="0E9A8B67" w14:textId="4D2FDF4E" w:rsidR="00B93DCC" w:rsidRDefault="00544837" w:rsidP="00246B03">
      <w:pPr>
        <w:spacing w:after="0" w:line="240" w:lineRule="auto"/>
        <w:ind w:firstLine="426"/>
        <w:jc w:val="center"/>
        <w:rPr>
          <w:rFonts w:ascii="Gulliver" w:eastAsia="Gulliver" w:hAnsi="Gulliver" w:cs="Gulliver"/>
          <w:color w:val="000000"/>
          <w:sz w:val="18"/>
          <w:szCs w:val="18"/>
          <w:lang w:val="en-US"/>
        </w:rPr>
      </w:pPr>
      <w:r>
        <w:rPr>
          <w:noProof/>
        </w:rPr>
        <w:drawing>
          <wp:inline distT="0" distB="0" distL="0" distR="0" wp14:anchorId="534EFAE4" wp14:editId="106FF4A3">
            <wp:extent cx="2107542" cy="1993900"/>
            <wp:effectExtent l="0" t="0" r="762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3849" t="10246" r="40949" b="13695"/>
                    <a:stretch/>
                  </pic:blipFill>
                  <pic:spPr bwMode="auto">
                    <a:xfrm>
                      <a:off x="0" y="0"/>
                      <a:ext cx="2115938" cy="2001844"/>
                    </a:xfrm>
                    <a:prstGeom prst="rect">
                      <a:avLst/>
                    </a:prstGeom>
                    <a:ln>
                      <a:noFill/>
                    </a:ln>
                    <a:extLst>
                      <a:ext uri="{53640926-AAD7-44D8-BBD7-CCE9431645EC}">
                        <a14:shadowObscured xmlns:a14="http://schemas.microsoft.com/office/drawing/2010/main"/>
                      </a:ext>
                    </a:extLst>
                  </pic:spPr>
                </pic:pic>
              </a:graphicData>
            </a:graphic>
          </wp:inline>
        </w:drawing>
      </w:r>
      <w:r w:rsidR="00246B03">
        <w:rPr>
          <w:noProof/>
        </w:rPr>
        <w:drawing>
          <wp:inline distT="0" distB="0" distL="0" distR="0" wp14:anchorId="55623212" wp14:editId="4E811805">
            <wp:extent cx="1720417" cy="1725404"/>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6951" t="18719" r="44826" b="13104"/>
                    <a:stretch/>
                  </pic:blipFill>
                  <pic:spPr bwMode="auto">
                    <a:xfrm>
                      <a:off x="0" y="0"/>
                      <a:ext cx="1732775" cy="1737798"/>
                    </a:xfrm>
                    <a:prstGeom prst="rect">
                      <a:avLst/>
                    </a:prstGeom>
                    <a:ln>
                      <a:noFill/>
                    </a:ln>
                    <a:extLst>
                      <a:ext uri="{53640926-AAD7-44D8-BBD7-CCE9431645EC}">
                        <a14:shadowObscured xmlns:a14="http://schemas.microsoft.com/office/drawing/2010/main"/>
                      </a:ext>
                    </a:extLst>
                  </pic:spPr>
                </pic:pic>
              </a:graphicData>
            </a:graphic>
          </wp:inline>
        </w:drawing>
      </w:r>
      <w:r w:rsidR="00246B03">
        <w:rPr>
          <w:noProof/>
        </w:rPr>
        <w:drawing>
          <wp:inline distT="0" distB="0" distL="0" distR="0" wp14:anchorId="0F4D9C78" wp14:editId="5F6FCA3A">
            <wp:extent cx="1606550" cy="174083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9056" t="14778" r="43829" b="13695"/>
                    <a:stretch/>
                  </pic:blipFill>
                  <pic:spPr bwMode="auto">
                    <a:xfrm>
                      <a:off x="0" y="0"/>
                      <a:ext cx="1612116" cy="1746861"/>
                    </a:xfrm>
                    <a:prstGeom prst="rect">
                      <a:avLst/>
                    </a:prstGeom>
                    <a:ln>
                      <a:noFill/>
                    </a:ln>
                    <a:extLst>
                      <a:ext uri="{53640926-AAD7-44D8-BBD7-CCE9431645EC}">
                        <a14:shadowObscured xmlns:a14="http://schemas.microsoft.com/office/drawing/2010/main"/>
                      </a:ext>
                    </a:extLst>
                  </pic:spPr>
                </pic:pic>
              </a:graphicData>
            </a:graphic>
          </wp:inline>
        </w:drawing>
      </w:r>
    </w:p>
    <w:p w14:paraId="7CBC66A3" w14:textId="6146BB03" w:rsidR="00246B03" w:rsidRPr="00246B03" w:rsidRDefault="00246B03" w:rsidP="009A6369">
      <w:pPr>
        <w:spacing w:after="0" w:line="240" w:lineRule="auto"/>
        <w:jc w:val="center"/>
        <w:rPr>
          <w:rFonts w:ascii="Gulliver" w:eastAsia="Gulliver" w:hAnsi="Gulliver" w:cs="Gulliver"/>
          <w:color w:val="000000"/>
          <w:sz w:val="18"/>
          <w:szCs w:val="18"/>
          <w:lang w:val="en-US"/>
        </w:rPr>
      </w:pPr>
      <w:r>
        <w:rPr>
          <w:rFonts w:ascii="Gulliver" w:eastAsia="Gulliver" w:hAnsi="Gulliver" w:cs="Gulliver"/>
          <w:color w:val="000000"/>
          <w:sz w:val="18"/>
          <w:szCs w:val="18"/>
          <w:lang w:val="en-US"/>
        </w:rPr>
        <w:t xml:space="preserve">(a)                                                                     </w:t>
      </w:r>
      <w:proofErr w:type="gramStart"/>
      <w:r>
        <w:rPr>
          <w:rFonts w:ascii="Gulliver" w:eastAsia="Gulliver" w:hAnsi="Gulliver" w:cs="Gulliver"/>
          <w:color w:val="000000"/>
          <w:sz w:val="18"/>
          <w:szCs w:val="18"/>
          <w:lang w:val="en-US"/>
        </w:rPr>
        <w:t xml:space="preserve">   (</w:t>
      </w:r>
      <w:proofErr w:type="gramEnd"/>
      <w:r>
        <w:rPr>
          <w:rFonts w:ascii="Gulliver" w:eastAsia="Gulliver" w:hAnsi="Gulliver" w:cs="Gulliver"/>
          <w:color w:val="000000"/>
          <w:sz w:val="18"/>
          <w:szCs w:val="18"/>
          <w:lang w:val="en-US"/>
        </w:rPr>
        <w:t>b)                                                               (c)</w:t>
      </w:r>
    </w:p>
    <w:p w14:paraId="59E296E1" w14:textId="7C967C6D" w:rsidR="00B93DCC" w:rsidRPr="00B93DCC" w:rsidRDefault="00B93DCC" w:rsidP="00B93DCC">
      <w:pPr>
        <w:spacing w:after="0" w:line="240" w:lineRule="auto"/>
        <w:ind w:firstLine="426"/>
        <w:jc w:val="center"/>
        <w:rPr>
          <w:rFonts w:ascii="Gulliver" w:eastAsia="Gulliver" w:hAnsi="Gulliver" w:cs="Gulliver"/>
          <w:color w:val="000000"/>
          <w:sz w:val="18"/>
          <w:szCs w:val="18"/>
        </w:rPr>
      </w:pPr>
      <w:r w:rsidRPr="00B93DCC">
        <w:rPr>
          <w:rFonts w:ascii="Gulliver" w:eastAsia="Gulliver" w:hAnsi="Gulliver" w:cs="Gulliver"/>
          <w:color w:val="000000"/>
          <w:sz w:val="18"/>
          <w:szCs w:val="18"/>
        </w:rPr>
        <w:t xml:space="preserve">Figure 2. </w:t>
      </w:r>
      <w:r w:rsidR="00246B03" w:rsidRPr="00246B03">
        <w:rPr>
          <w:rFonts w:ascii="Gulliver" w:eastAsia="Gulliver" w:hAnsi="Gulliver" w:cs="Gulliver"/>
          <w:color w:val="000000"/>
          <w:sz w:val="18"/>
          <w:szCs w:val="18"/>
        </w:rPr>
        <w:t>Propeller Repair Zones</w:t>
      </w:r>
    </w:p>
    <w:p w14:paraId="3DF35AA8" w14:textId="3886FBFA" w:rsidR="005C631D" w:rsidRDefault="005C631D">
      <w:pPr>
        <w:spacing w:after="0" w:line="240" w:lineRule="auto"/>
        <w:jc w:val="center"/>
        <w:rPr>
          <w:rFonts w:ascii="Gulliver" w:eastAsia="Gulliver" w:hAnsi="Gulliver" w:cs="Gulliver"/>
          <w:color w:val="000000"/>
          <w:sz w:val="18"/>
          <w:szCs w:val="18"/>
        </w:rPr>
      </w:pPr>
    </w:p>
    <w:p w14:paraId="3BE9B832" w14:textId="77777777" w:rsidR="005C631D" w:rsidRDefault="005C631D">
      <w:pPr>
        <w:spacing w:after="0" w:line="240" w:lineRule="auto"/>
        <w:ind w:firstLine="426"/>
        <w:jc w:val="both"/>
        <w:rPr>
          <w:rFonts w:ascii="Gulliver" w:eastAsia="Gulliver" w:hAnsi="Gulliver" w:cs="Gulliver"/>
          <w:color w:val="000000"/>
          <w:sz w:val="18"/>
          <w:szCs w:val="18"/>
        </w:rPr>
      </w:pPr>
    </w:p>
    <w:p w14:paraId="104C35DA" w14:textId="4C6D96CF" w:rsidR="005C631D" w:rsidRDefault="00B93DCC">
      <w:pPr>
        <w:numPr>
          <w:ilvl w:val="1"/>
          <w:numId w:val="1"/>
        </w:numPr>
        <w:pBdr>
          <w:top w:val="nil"/>
          <w:left w:val="nil"/>
          <w:bottom w:val="nil"/>
          <w:right w:val="nil"/>
          <w:between w:val="nil"/>
        </w:pBdr>
        <w:spacing w:after="0" w:line="240" w:lineRule="auto"/>
        <w:ind w:left="426" w:hanging="426"/>
        <w:jc w:val="both"/>
        <w:rPr>
          <w:rFonts w:ascii="Gulliver" w:eastAsia="Gulliver" w:hAnsi="Gulliver" w:cs="Gulliver"/>
          <w:b/>
          <w:color w:val="000000"/>
          <w:sz w:val="18"/>
          <w:szCs w:val="18"/>
        </w:rPr>
      </w:pPr>
      <w:bookmarkStart w:id="1" w:name="_heading=h.gjdgxs" w:colFirst="0" w:colLast="0"/>
      <w:bookmarkEnd w:id="1"/>
      <w:r w:rsidRPr="00B93DCC">
        <w:rPr>
          <w:rFonts w:ascii="Gulliver" w:eastAsia="Gulliver" w:hAnsi="Gulliver" w:cs="Gulliver"/>
          <w:b/>
          <w:color w:val="000000"/>
          <w:sz w:val="18"/>
          <w:szCs w:val="18"/>
        </w:rPr>
        <w:t>Cavitation and stress</w:t>
      </w:r>
    </w:p>
    <w:p w14:paraId="56BA9DF2" w14:textId="77777777" w:rsidR="005C631D" w:rsidRDefault="005C631D">
      <w:pPr>
        <w:spacing w:after="0" w:line="240" w:lineRule="auto"/>
        <w:ind w:firstLine="426"/>
        <w:jc w:val="both"/>
        <w:rPr>
          <w:rFonts w:ascii="Gulliver" w:eastAsia="Gulliver" w:hAnsi="Gulliver" w:cs="Gulliver"/>
          <w:b/>
          <w:color w:val="000000"/>
          <w:sz w:val="18"/>
          <w:szCs w:val="18"/>
        </w:rPr>
      </w:pPr>
    </w:p>
    <w:p w14:paraId="4B3E636F" w14:textId="1759085E" w:rsidR="005C631D" w:rsidRDefault="002C67C5" w:rsidP="000B02DD">
      <w:pPr>
        <w:spacing w:after="0" w:line="240" w:lineRule="auto"/>
        <w:ind w:firstLine="426"/>
        <w:jc w:val="both"/>
        <w:rPr>
          <w:rFonts w:ascii="Gulliver" w:eastAsia="Gulliver" w:hAnsi="Gulliver" w:cs="Gulliver"/>
          <w:color w:val="000000"/>
          <w:sz w:val="18"/>
          <w:szCs w:val="18"/>
          <w:lang w:val="en-US"/>
        </w:rPr>
      </w:pPr>
      <w:r w:rsidRPr="002C67C5">
        <w:rPr>
          <w:rFonts w:ascii="Gulliver" w:eastAsia="Gulliver" w:hAnsi="Gulliver" w:cs="Gulliver"/>
          <w:color w:val="000000"/>
          <w:sz w:val="18"/>
          <w:szCs w:val="18"/>
        </w:rPr>
        <w:t xml:space="preserve">One of the damages that often occur in propellers is cavitation. A comparative study between tengan and cavitation explains the occurrence of cavitation due to the pressure on the back of the propeller. The formation of these tiny bubbles makes the area behind it have a low pressure so that, over time, the material is damaged, see Figure 3. The comparison has a significant value. </w:t>
      </w:r>
      <w:r w:rsidR="00FC4539">
        <w:rPr>
          <w:rFonts w:ascii="Gulliver" w:eastAsia="Gulliver" w:hAnsi="Gulliver" w:cs="Gulliver"/>
          <w:color w:val="000000"/>
          <w:sz w:val="18"/>
          <w:szCs w:val="18"/>
        </w:rPr>
        <w:fldChar w:fldCharType="begin" w:fldLock="1"/>
      </w:r>
      <w:r w:rsidR="00AE5AF9">
        <w:rPr>
          <w:rFonts w:ascii="Gulliver" w:eastAsia="Gulliver" w:hAnsi="Gulliver" w:cs="Gulliver"/>
          <w:color w:val="000000"/>
          <w:sz w:val="18"/>
          <w:szCs w:val="18"/>
        </w:rPr>
        <w:instrText>ADDIN CSL_CITATION {"citationItems":[{"id":"ITEM-1","itemData":{"ISBN":"9789795301257","abstract":"It has been considered that the availability of fossil fuels is getting rare and hence becoming more expensive. Its exploration has moved from onshore to offshore together with advanced technology involved thus causing higher cost to the fuels to be ready to use. This fact has caused (in particulars) the fishermen cannot afford to buy the fuel so that they are vulnerable to live in poverty. Recent survey shows that more than 50% of fishing boats, owned by traditional and low economic income of Indonesian fishermen, has been grounded. In addition, the use of fossil fuels has caused the increase of green house gas (GHG) effects thus its continuous use is not environmentally friendly. The current paper describes the development of catamaran fishing vessel as a part of academic contribution to help the Indonesian fishermen. Earlier work proposed the design of catamaran fishing (cat-fish) vessel using the conventional diesel engine, whilst the new design introduces the use of combination of diesel engine together with the use of solar power. Discussion includes the explanation of lay out arrangement, ship stability and seakeeping characteristics, and energy index due to the use of two power system. The later item has now become a serious matter under IMO (International Maritime Organization) regulation in order to reduce GHG effect. Economic review of the possible development of the novel concept is also taken into consideration because the investment cost of the solar powered boat is predicted to be more expensive than the diesel powered vessel but its operational cost is cheaper hence it is promising in long-term use.","author":[{"dropping-particle":"","family":"Utama","given":"I. K.A.P.","non-dropping-particle":"","parse-names":false,"suffix":""},{"dropping-particle":"","family":"Santosa","given":"P. I.","non-dropping-particle":"","parse-names":false,"suffix":""},{"dropping-particle":"","family":"Chao","given":"R. M.","non-dropping-particle":"","parse-names":false,"suffix":""},{"dropping-particle":"","family":"Nasiruddin","given":"A.","non-dropping-particle":"","parse-names":false,"suffix":""}],"container-title":"Proceedings of the 7th International Conference on Asian and Pacific Coasts, APAC 2013","id":"ITEM-1","issued":{"date-parts":[["2020"]]},"page":"903-909","title":"New concept of solar- Powered catamaran fishing vessel","type":"article-journal"},"uris":["http://www.mendeley.com/documents/?uuid=24c3ce4d-d80f-4417-8761-e4c4408e845d"]}],"mendeley":{"formattedCitation":"[13]","plainTextFormattedCitation":"[13]","previouslyFormattedCitation":"[12]"},"properties":{"noteIndex":0},"schema":"https://github.com/citation-style-language/schema/raw/master/csl-citation.json"}</w:instrText>
      </w:r>
      <w:r w:rsidR="00FC4539">
        <w:rPr>
          <w:rFonts w:ascii="Gulliver" w:eastAsia="Gulliver" w:hAnsi="Gulliver" w:cs="Gulliver"/>
          <w:color w:val="000000"/>
          <w:sz w:val="18"/>
          <w:szCs w:val="18"/>
        </w:rPr>
        <w:fldChar w:fldCharType="separate"/>
      </w:r>
      <w:r w:rsidR="00AE5AF9" w:rsidRPr="00AE5AF9">
        <w:rPr>
          <w:rFonts w:ascii="Gulliver" w:eastAsia="Gulliver" w:hAnsi="Gulliver" w:cs="Gulliver"/>
          <w:noProof/>
          <w:color w:val="000000"/>
          <w:sz w:val="18"/>
          <w:szCs w:val="18"/>
        </w:rPr>
        <w:t>[13]</w:t>
      </w:r>
      <w:r w:rsidR="00FC4539">
        <w:rPr>
          <w:rFonts w:ascii="Gulliver" w:eastAsia="Gulliver" w:hAnsi="Gulliver" w:cs="Gulliver"/>
          <w:color w:val="000000"/>
          <w:sz w:val="18"/>
          <w:szCs w:val="18"/>
        </w:rPr>
        <w:fldChar w:fldCharType="end"/>
      </w:r>
      <w:r w:rsidR="00FC4539">
        <w:rPr>
          <w:rFonts w:ascii="Gulliver" w:eastAsia="Gulliver" w:hAnsi="Gulliver" w:cs="Gulliver"/>
          <w:color w:val="000000"/>
          <w:sz w:val="18"/>
          <w:szCs w:val="18"/>
          <w:lang w:val="en-US"/>
        </w:rPr>
        <w:t>.</w:t>
      </w:r>
      <w:r w:rsidR="000B02DD">
        <w:rPr>
          <w:rFonts w:ascii="Gulliver" w:eastAsia="Gulliver" w:hAnsi="Gulliver" w:cs="Gulliver"/>
          <w:color w:val="000000"/>
          <w:sz w:val="18"/>
          <w:szCs w:val="18"/>
          <w:lang w:val="en-US"/>
        </w:rPr>
        <w:t xml:space="preserve"> </w:t>
      </w:r>
      <w:r w:rsidR="000B02DD" w:rsidRPr="000B02DD">
        <w:rPr>
          <w:rFonts w:ascii="Gulliver" w:eastAsia="Gulliver" w:hAnsi="Gulliver" w:cs="Gulliver"/>
          <w:color w:val="000000"/>
          <w:sz w:val="18"/>
          <w:szCs w:val="18"/>
          <w:lang w:val="en-US"/>
        </w:rPr>
        <w:t>Based on the given advance coefficient value, a speciﬁc cavitation ﬂow was set depending</w:t>
      </w:r>
      <w:r w:rsidR="000B02DD">
        <w:rPr>
          <w:rFonts w:ascii="Gulliver" w:eastAsia="Gulliver" w:hAnsi="Gulliver" w:cs="Gulliver"/>
          <w:color w:val="000000"/>
          <w:sz w:val="18"/>
          <w:szCs w:val="18"/>
          <w:lang w:val="en-US"/>
        </w:rPr>
        <w:t xml:space="preserve"> </w:t>
      </w:r>
      <w:r w:rsidR="000B02DD" w:rsidRPr="000B02DD">
        <w:rPr>
          <w:rFonts w:ascii="Gulliver" w:eastAsia="Gulliver" w:hAnsi="Gulliver" w:cs="Gulliver"/>
          <w:color w:val="000000"/>
          <w:sz w:val="18"/>
          <w:szCs w:val="18"/>
          <w:lang w:val="en-US"/>
        </w:rPr>
        <w:t xml:space="preserve">on cavitation number </w:t>
      </w:r>
      <w:proofErr w:type="spellStart"/>
      <w:r w:rsidR="000B02DD" w:rsidRPr="000B02DD">
        <w:rPr>
          <w:rFonts w:ascii="Gulliver" w:eastAsia="Gulliver" w:hAnsi="Gulliver" w:cs="Gulliver"/>
          <w:color w:val="000000"/>
          <w:sz w:val="18"/>
          <w:szCs w:val="18"/>
          <w:lang w:val="en-US"/>
        </w:rPr>
        <w:t>σn</w:t>
      </w:r>
      <w:proofErr w:type="spellEnd"/>
      <w:r w:rsidR="000B02DD" w:rsidRPr="000B02DD">
        <w:rPr>
          <w:rFonts w:ascii="Gulliver" w:eastAsia="Gulliver" w:hAnsi="Gulliver" w:cs="Gulliver"/>
          <w:color w:val="000000"/>
          <w:sz w:val="18"/>
          <w:szCs w:val="18"/>
          <w:lang w:val="en-US"/>
        </w:rPr>
        <w:t xml:space="preserve">. The cavitation number </w:t>
      </w:r>
      <w:proofErr w:type="spellStart"/>
      <w:r w:rsidR="000B02DD" w:rsidRPr="000B02DD">
        <w:rPr>
          <w:rFonts w:ascii="Gulliver" w:eastAsia="Gulliver" w:hAnsi="Gulliver" w:cs="Gulliver"/>
          <w:color w:val="000000"/>
          <w:sz w:val="18"/>
          <w:szCs w:val="18"/>
          <w:lang w:val="en-US"/>
        </w:rPr>
        <w:t>σn</w:t>
      </w:r>
      <w:proofErr w:type="spellEnd"/>
      <w:r w:rsidR="000B02DD" w:rsidRPr="000B02DD">
        <w:rPr>
          <w:rFonts w:ascii="Gulliver" w:eastAsia="Gulliver" w:hAnsi="Gulliver" w:cs="Gulliver"/>
          <w:color w:val="000000"/>
          <w:sz w:val="18"/>
          <w:szCs w:val="18"/>
          <w:lang w:val="en-US"/>
        </w:rPr>
        <w:t xml:space="preserve"> and pressure coefficient cp can be deﬁned as</w:t>
      </w:r>
      <w:r w:rsidR="000B02DD">
        <w:rPr>
          <w:rFonts w:ascii="Gulliver" w:eastAsia="Gulliver" w:hAnsi="Gulliver" w:cs="Gulliver"/>
          <w:color w:val="000000"/>
          <w:sz w:val="18"/>
          <w:szCs w:val="18"/>
          <w:lang w:val="en-US"/>
        </w:rPr>
        <w:t xml:space="preserve"> </w:t>
      </w:r>
      <w:r w:rsidR="000B02DD" w:rsidRPr="000B02DD">
        <w:rPr>
          <w:rFonts w:ascii="Gulliver" w:eastAsia="Gulliver" w:hAnsi="Gulliver" w:cs="Gulliver"/>
          <w:color w:val="000000"/>
          <w:sz w:val="18"/>
          <w:szCs w:val="18"/>
          <w:lang w:val="en-US"/>
        </w:rPr>
        <w:t>follows</w:t>
      </w:r>
      <w:r w:rsidR="009A6369">
        <w:rPr>
          <w:rFonts w:ascii="Gulliver" w:eastAsia="Gulliver" w:hAnsi="Gulliver" w:cs="Gulliver"/>
          <w:color w:val="000000"/>
          <w:sz w:val="18"/>
          <w:szCs w:val="18"/>
          <w:lang w:val="en-US"/>
        </w:rPr>
        <w:t xml:space="preserve"> </w:t>
      </w:r>
      <w:r w:rsidR="003E2FAB">
        <w:rPr>
          <w:rFonts w:ascii="Gulliver" w:eastAsia="Gulliver" w:hAnsi="Gulliver" w:cs="Gulliver"/>
          <w:color w:val="000000"/>
          <w:sz w:val="18"/>
          <w:szCs w:val="18"/>
          <w:lang w:val="en-US"/>
        </w:rPr>
        <w:t>[2]</w:t>
      </w:r>
      <w:r w:rsidR="000B02DD" w:rsidRPr="000B02DD">
        <w:rPr>
          <w:rFonts w:ascii="Gulliver" w:eastAsia="Gulliver" w:hAnsi="Gulliver" w:cs="Gulliver"/>
          <w:color w:val="000000"/>
          <w:sz w:val="18"/>
          <w:szCs w:val="18"/>
          <w:lang w:val="en-US"/>
        </w:rPr>
        <w:t>.</w:t>
      </w:r>
    </w:p>
    <w:p w14:paraId="2CD4396A" w14:textId="77777777" w:rsidR="000B02DD" w:rsidRPr="00FC4539" w:rsidRDefault="000B02DD">
      <w:pPr>
        <w:spacing w:after="0" w:line="240" w:lineRule="auto"/>
        <w:ind w:firstLine="426"/>
        <w:jc w:val="both"/>
        <w:rPr>
          <w:rFonts w:ascii="Gulliver" w:eastAsia="Gulliver" w:hAnsi="Gulliver" w:cs="Gulliver"/>
          <w:color w:val="000000"/>
          <w:sz w:val="18"/>
          <w:szCs w:val="18"/>
          <w:lang w:val="en-US"/>
        </w:rPr>
      </w:pPr>
    </w:p>
    <w:p w14:paraId="7209CE54" w14:textId="5DB591E2" w:rsidR="002C67C5" w:rsidRDefault="000B02DD" w:rsidP="002C67C5">
      <w:pPr>
        <w:spacing w:after="0" w:line="240" w:lineRule="auto"/>
        <w:ind w:firstLine="426"/>
        <w:jc w:val="center"/>
        <w:rPr>
          <w:rFonts w:ascii="Gulliver" w:eastAsia="Gulliver" w:hAnsi="Gulliver" w:cs="Gulliver"/>
          <w:color w:val="000000"/>
          <w:sz w:val="18"/>
          <w:szCs w:val="18"/>
          <w:lang w:val="en-US"/>
        </w:rPr>
      </w:pPr>
      <w:proofErr w:type="spellStart"/>
      <w:r w:rsidRPr="000B02DD">
        <w:rPr>
          <w:rFonts w:ascii="Gulliver" w:eastAsia="Gulliver" w:hAnsi="Gulliver" w:cs="Gulliver"/>
          <w:color w:val="000000"/>
          <w:sz w:val="18"/>
          <w:szCs w:val="18"/>
          <w:lang w:val="en-US"/>
        </w:rPr>
        <w:t>σn</w:t>
      </w:r>
      <w:proofErr w:type="spellEnd"/>
      <w:r>
        <w:rPr>
          <w:rFonts w:ascii="Gulliver" w:eastAsia="Gulliver" w:hAnsi="Gulliver" w:cs="Gulliver"/>
          <w:color w:val="000000"/>
          <w:sz w:val="18"/>
          <w:szCs w:val="18"/>
          <w:lang w:val="en-US"/>
        </w:rPr>
        <w:t xml:space="preserve"> = </w:t>
      </w:r>
      <m:oMath>
        <m:f>
          <m:fPr>
            <m:ctrlPr>
              <w:rPr>
                <w:rFonts w:ascii="Cambria Math" w:eastAsia="Gulliver" w:hAnsi="Cambria Math" w:cs="Gulliver"/>
                <w:i/>
                <w:color w:val="000000"/>
                <w:sz w:val="18"/>
                <w:szCs w:val="18"/>
                <w:lang w:val="en-US"/>
              </w:rPr>
            </m:ctrlPr>
          </m:fPr>
          <m:num>
            <m:sSub>
              <m:sSubPr>
                <m:ctrlPr>
                  <w:rPr>
                    <w:rFonts w:ascii="Cambria Math" w:eastAsia="Gulliver" w:hAnsi="Cambria Math" w:cs="Gulliver"/>
                    <w:i/>
                    <w:color w:val="000000"/>
                    <w:sz w:val="18"/>
                    <w:szCs w:val="18"/>
                    <w:lang w:val="en-US"/>
                  </w:rPr>
                </m:ctrlPr>
              </m:sSubPr>
              <m:e>
                <m:r>
                  <w:rPr>
                    <w:rFonts w:ascii="Cambria Math" w:eastAsia="Gulliver" w:hAnsi="Cambria Math" w:cs="Gulliver"/>
                    <w:color w:val="000000"/>
                    <w:sz w:val="18"/>
                    <w:szCs w:val="18"/>
                    <w:lang w:val="en-US"/>
                  </w:rPr>
                  <m:t>P</m:t>
                </m:r>
              </m:e>
              <m:sub>
                <m:r>
                  <w:rPr>
                    <w:rFonts w:ascii="Cambria Math" w:eastAsia="Gulliver" w:hAnsi="Cambria Math" w:cs="Gulliver"/>
                    <w:color w:val="000000"/>
                    <w:sz w:val="18"/>
                    <w:szCs w:val="18"/>
                    <w:lang w:val="en-US"/>
                  </w:rPr>
                  <m:t>Ref</m:t>
                </m:r>
              </m:sub>
            </m:sSub>
            <m:r>
              <w:rPr>
                <w:rFonts w:ascii="Cambria Math" w:eastAsia="Gulliver" w:hAnsi="Cambria Math" w:cs="Gulliver"/>
                <w:color w:val="000000"/>
                <w:sz w:val="18"/>
                <w:szCs w:val="18"/>
                <w:lang w:val="en-US"/>
              </w:rPr>
              <m:t xml:space="preserve">- </m:t>
            </m:r>
            <m:sSub>
              <m:sSubPr>
                <m:ctrlPr>
                  <w:rPr>
                    <w:rFonts w:ascii="Cambria Math" w:eastAsia="Gulliver" w:hAnsi="Cambria Math" w:cs="Gulliver"/>
                    <w:i/>
                    <w:color w:val="000000"/>
                    <w:sz w:val="18"/>
                    <w:szCs w:val="18"/>
                    <w:lang w:val="en-US"/>
                  </w:rPr>
                </m:ctrlPr>
              </m:sSubPr>
              <m:e>
                <m:r>
                  <w:rPr>
                    <w:rFonts w:ascii="Cambria Math" w:eastAsia="Gulliver" w:hAnsi="Cambria Math" w:cs="Gulliver"/>
                    <w:color w:val="000000"/>
                    <w:sz w:val="18"/>
                    <w:szCs w:val="18"/>
                    <w:lang w:val="en-US"/>
                  </w:rPr>
                  <m:t>P</m:t>
                </m:r>
              </m:e>
              <m:sub>
                <m:r>
                  <w:rPr>
                    <w:rFonts w:ascii="Cambria Math" w:eastAsia="Gulliver" w:hAnsi="Cambria Math" w:cs="Gulliver"/>
                    <w:color w:val="000000"/>
                    <w:sz w:val="18"/>
                    <w:szCs w:val="18"/>
                    <w:lang w:val="en-US"/>
                  </w:rPr>
                  <m:t>v</m:t>
                </m:r>
              </m:sub>
            </m:sSub>
          </m:num>
          <m:den>
            <m:f>
              <m:fPr>
                <m:ctrlPr>
                  <w:rPr>
                    <w:rFonts w:ascii="Cambria Math" w:eastAsia="Gulliver" w:hAnsi="Cambria Math" w:cs="Gulliver"/>
                    <w:i/>
                    <w:color w:val="000000"/>
                    <w:sz w:val="18"/>
                    <w:szCs w:val="18"/>
                    <w:lang w:val="en-US"/>
                  </w:rPr>
                </m:ctrlPr>
              </m:fPr>
              <m:num>
                <m:r>
                  <w:rPr>
                    <w:rFonts w:ascii="Cambria Math" w:eastAsia="Gulliver" w:hAnsi="Cambria Math" w:cs="Gulliver"/>
                    <w:color w:val="000000"/>
                    <w:sz w:val="18"/>
                    <w:szCs w:val="18"/>
                    <w:lang w:val="en-US"/>
                  </w:rPr>
                  <m:t>1</m:t>
                </m:r>
              </m:num>
              <m:den>
                <m:r>
                  <w:rPr>
                    <w:rFonts w:ascii="Cambria Math" w:eastAsia="Gulliver" w:hAnsi="Cambria Math" w:cs="Gulliver"/>
                    <w:color w:val="000000"/>
                    <w:sz w:val="18"/>
                    <w:szCs w:val="18"/>
                    <w:lang w:val="en-US"/>
                  </w:rPr>
                  <m:t>2</m:t>
                </m:r>
              </m:den>
            </m:f>
            <m:r>
              <w:rPr>
                <w:rFonts w:ascii="Cambria Math" w:eastAsia="Gulliver" w:hAnsi="Cambria Math" w:cs="Gulliver"/>
                <w:color w:val="000000"/>
                <w:sz w:val="18"/>
                <w:szCs w:val="18"/>
                <w:lang w:val="en-US"/>
              </w:rPr>
              <m:t xml:space="preserve"> ρ</m:t>
            </m:r>
            <m:d>
              <m:dPr>
                <m:ctrlPr>
                  <w:rPr>
                    <w:rFonts w:ascii="Cambria Math" w:eastAsia="Gulliver" w:hAnsi="Cambria Math" w:cs="Gulliver"/>
                    <w:i/>
                    <w:color w:val="000000"/>
                    <w:sz w:val="18"/>
                    <w:szCs w:val="18"/>
                    <w:lang w:val="en-US"/>
                  </w:rPr>
                </m:ctrlPr>
              </m:dPr>
              <m:e>
                <m:r>
                  <w:rPr>
                    <w:rFonts w:ascii="Cambria Math" w:eastAsia="Gulliver" w:hAnsi="Cambria Math" w:cs="Gulliver"/>
                    <w:color w:val="000000"/>
                    <w:sz w:val="18"/>
                    <w:szCs w:val="18"/>
                    <w:lang w:val="en-US"/>
                  </w:rPr>
                  <m:t>n D</m:t>
                </m:r>
              </m:e>
            </m:d>
            <m:r>
              <w:rPr>
                <w:rFonts w:ascii="Cambria Math" w:eastAsia="Gulliver" w:hAnsi="Cambria Math" w:cs="Gulliver"/>
                <w:color w:val="000000"/>
                <w:sz w:val="18"/>
                <w:szCs w:val="18"/>
                <w:lang w:val="en-US"/>
              </w:rPr>
              <m:t>²</m:t>
            </m:r>
          </m:den>
        </m:f>
      </m:oMath>
      <w:r w:rsidR="0057503F">
        <w:rPr>
          <w:rFonts w:ascii="Gulliver" w:eastAsia="Gulliver" w:hAnsi="Gulliver" w:cs="Gulliver"/>
          <w:color w:val="000000"/>
          <w:sz w:val="18"/>
          <w:szCs w:val="18"/>
          <w:lang w:val="en-US"/>
        </w:rPr>
        <w:tab/>
      </w:r>
      <w:r w:rsidR="0057503F">
        <w:rPr>
          <w:rFonts w:ascii="Gulliver" w:eastAsia="Gulliver" w:hAnsi="Gulliver" w:cs="Gulliver"/>
          <w:color w:val="000000"/>
          <w:sz w:val="18"/>
          <w:szCs w:val="18"/>
          <w:lang w:val="en-US"/>
        </w:rPr>
        <w:tab/>
      </w:r>
      <w:r w:rsidR="0057503F">
        <w:rPr>
          <w:rFonts w:ascii="Gulliver" w:eastAsia="Gulliver" w:hAnsi="Gulliver" w:cs="Gulliver"/>
          <w:color w:val="000000"/>
          <w:sz w:val="18"/>
          <w:szCs w:val="18"/>
          <w:lang w:val="en-US"/>
        </w:rPr>
        <w:tab/>
      </w:r>
      <w:r w:rsidR="0057503F">
        <w:rPr>
          <w:rFonts w:ascii="Gulliver" w:eastAsia="Gulliver" w:hAnsi="Gulliver" w:cs="Gulliver"/>
          <w:color w:val="000000"/>
          <w:sz w:val="18"/>
          <w:szCs w:val="18"/>
          <w:lang w:val="en-US"/>
        </w:rPr>
        <w:tab/>
        <w:t>(1)</w:t>
      </w:r>
    </w:p>
    <w:p w14:paraId="19AA646B" w14:textId="38DB2421" w:rsidR="0057503F" w:rsidRDefault="0057503F" w:rsidP="002C67C5">
      <w:pPr>
        <w:spacing w:after="0" w:line="240" w:lineRule="auto"/>
        <w:ind w:firstLine="426"/>
        <w:jc w:val="center"/>
        <w:rPr>
          <w:rFonts w:ascii="Gulliver" w:eastAsia="Gulliver" w:hAnsi="Gulliver" w:cs="Gulliver"/>
          <w:color w:val="000000"/>
          <w:sz w:val="18"/>
          <w:szCs w:val="18"/>
          <w:lang w:val="en-US"/>
        </w:rPr>
      </w:pPr>
    </w:p>
    <w:p w14:paraId="4A05D5DD" w14:textId="1159CBAB" w:rsidR="0057503F" w:rsidRDefault="0057503F" w:rsidP="002C67C5">
      <w:pPr>
        <w:spacing w:after="0" w:line="240" w:lineRule="auto"/>
        <w:ind w:firstLine="426"/>
        <w:jc w:val="center"/>
        <w:rPr>
          <w:rFonts w:ascii="Gulliver" w:eastAsia="Gulliver" w:hAnsi="Gulliver" w:cs="Gulliver"/>
          <w:color w:val="000000"/>
          <w:sz w:val="18"/>
          <w:szCs w:val="18"/>
          <w:lang w:val="en-US"/>
        </w:rPr>
      </w:pPr>
      <w:r>
        <w:rPr>
          <w:rFonts w:ascii="Gulliver" w:eastAsia="Gulliver" w:hAnsi="Gulliver" w:cs="Gulliver"/>
          <w:color w:val="000000"/>
          <w:sz w:val="18"/>
          <w:szCs w:val="18"/>
          <w:lang w:val="en-US"/>
        </w:rPr>
        <w:lastRenderedPageBreak/>
        <w:t xml:space="preserve">Cp = </w:t>
      </w:r>
      <m:oMath>
        <m:f>
          <m:fPr>
            <m:ctrlPr>
              <w:rPr>
                <w:rFonts w:ascii="Cambria Math" w:eastAsia="Gulliver" w:hAnsi="Cambria Math" w:cs="Gulliver"/>
                <w:i/>
                <w:color w:val="000000"/>
                <w:sz w:val="18"/>
                <w:szCs w:val="18"/>
                <w:lang w:val="en-US"/>
              </w:rPr>
            </m:ctrlPr>
          </m:fPr>
          <m:num>
            <m:r>
              <w:rPr>
                <w:rFonts w:ascii="Cambria Math" w:eastAsia="Gulliver" w:hAnsi="Cambria Math" w:cs="Gulliver"/>
                <w:color w:val="000000"/>
                <w:sz w:val="18"/>
                <w:szCs w:val="18"/>
                <w:lang w:val="en-US"/>
              </w:rPr>
              <m:t xml:space="preserve">P- </m:t>
            </m:r>
            <m:sSub>
              <m:sSubPr>
                <m:ctrlPr>
                  <w:rPr>
                    <w:rFonts w:ascii="Cambria Math" w:eastAsia="Gulliver" w:hAnsi="Cambria Math" w:cs="Gulliver"/>
                    <w:i/>
                    <w:color w:val="000000"/>
                    <w:sz w:val="18"/>
                    <w:szCs w:val="18"/>
                    <w:lang w:val="en-US"/>
                  </w:rPr>
                </m:ctrlPr>
              </m:sSubPr>
              <m:e>
                <m:r>
                  <w:rPr>
                    <w:rFonts w:ascii="Cambria Math" w:eastAsia="Gulliver" w:hAnsi="Cambria Math" w:cs="Gulliver"/>
                    <w:color w:val="000000"/>
                    <w:sz w:val="18"/>
                    <w:szCs w:val="18"/>
                    <w:lang w:val="en-US"/>
                  </w:rPr>
                  <m:t>P</m:t>
                </m:r>
              </m:e>
              <m:sub>
                <m:r>
                  <w:rPr>
                    <w:rFonts w:ascii="Cambria Math" w:eastAsia="Gulliver" w:hAnsi="Cambria Math" w:cs="Gulliver"/>
                    <w:color w:val="000000"/>
                    <w:sz w:val="18"/>
                    <w:szCs w:val="18"/>
                    <w:lang w:val="en-US"/>
                  </w:rPr>
                  <m:t>ref</m:t>
                </m:r>
              </m:sub>
            </m:sSub>
          </m:num>
          <m:den>
            <m:f>
              <m:fPr>
                <m:ctrlPr>
                  <w:rPr>
                    <w:rFonts w:ascii="Cambria Math" w:eastAsia="Gulliver" w:hAnsi="Cambria Math" w:cs="Gulliver"/>
                    <w:i/>
                    <w:color w:val="000000"/>
                    <w:sz w:val="18"/>
                    <w:szCs w:val="18"/>
                    <w:lang w:val="en-US"/>
                  </w:rPr>
                </m:ctrlPr>
              </m:fPr>
              <m:num>
                <m:r>
                  <w:rPr>
                    <w:rFonts w:ascii="Cambria Math" w:eastAsia="Gulliver" w:hAnsi="Cambria Math" w:cs="Gulliver"/>
                    <w:color w:val="000000"/>
                    <w:sz w:val="18"/>
                    <w:szCs w:val="18"/>
                    <w:lang w:val="en-US"/>
                  </w:rPr>
                  <m:t>1</m:t>
                </m:r>
              </m:num>
              <m:den>
                <m:r>
                  <w:rPr>
                    <w:rFonts w:ascii="Cambria Math" w:eastAsia="Gulliver" w:hAnsi="Cambria Math" w:cs="Gulliver"/>
                    <w:color w:val="000000"/>
                    <w:sz w:val="18"/>
                    <w:szCs w:val="18"/>
                    <w:lang w:val="en-US"/>
                  </w:rPr>
                  <m:t>2</m:t>
                </m:r>
              </m:den>
            </m:f>
            <m:r>
              <w:rPr>
                <w:rFonts w:ascii="Cambria Math" w:eastAsia="Gulliver" w:hAnsi="Cambria Math" w:cs="Gulliver"/>
                <w:color w:val="000000"/>
                <w:sz w:val="18"/>
                <w:szCs w:val="18"/>
                <w:lang w:val="en-US"/>
              </w:rPr>
              <m:t xml:space="preserve"> ρ </m:t>
            </m:r>
            <m:d>
              <m:dPr>
                <m:ctrlPr>
                  <w:rPr>
                    <w:rFonts w:ascii="Cambria Math" w:eastAsia="Gulliver" w:hAnsi="Cambria Math" w:cs="Gulliver"/>
                    <w:i/>
                    <w:color w:val="000000"/>
                    <w:sz w:val="18"/>
                    <w:szCs w:val="18"/>
                    <w:lang w:val="en-US"/>
                  </w:rPr>
                </m:ctrlPr>
              </m:dPr>
              <m:e>
                <m:r>
                  <w:rPr>
                    <w:rFonts w:ascii="Cambria Math" w:eastAsia="Gulliver" w:hAnsi="Cambria Math" w:cs="Gulliver"/>
                    <w:color w:val="000000"/>
                    <w:sz w:val="18"/>
                    <w:szCs w:val="18"/>
                    <w:lang w:val="en-US"/>
                  </w:rPr>
                  <m:t>n D</m:t>
                </m:r>
              </m:e>
            </m:d>
            <m:r>
              <w:rPr>
                <w:rFonts w:ascii="Cambria Math" w:eastAsia="Gulliver" w:hAnsi="Cambria Math" w:cs="Gulliver"/>
                <w:color w:val="000000"/>
                <w:sz w:val="18"/>
                <w:szCs w:val="18"/>
                <w:lang w:val="en-US"/>
              </w:rPr>
              <m:t>²</m:t>
            </m:r>
          </m:den>
        </m:f>
      </m:oMath>
      <w:r>
        <w:rPr>
          <w:rFonts w:ascii="Gulliver" w:eastAsia="Gulliver" w:hAnsi="Gulliver" w:cs="Gulliver"/>
          <w:color w:val="000000"/>
          <w:sz w:val="18"/>
          <w:szCs w:val="18"/>
          <w:lang w:val="en-US"/>
        </w:rPr>
        <w:tab/>
      </w:r>
      <w:r>
        <w:rPr>
          <w:rFonts w:ascii="Gulliver" w:eastAsia="Gulliver" w:hAnsi="Gulliver" w:cs="Gulliver"/>
          <w:color w:val="000000"/>
          <w:sz w:val="18"/>
          <w:szCs w:val="18"/>
          <w:lang w:val="en-US"/>
        </w:rPr>
        <w:tab/>
      </w:r>
      <w:r>
        <w:rPr>
          <w:rFonts w:ascii="Gulliver" w:eastAsia="Gulliver" w:hAnsi="Gulliver" w:cs="Gulliver"/>
          <w:color w:val="000000"/>
          <w:sz w:val="18"/>
          <w:szCs w:val="18"/>
          <w:lang w:val="en-US"/>
        </w:rPr>
        <w:tab/>
      </w:r>
      <w:r>
        <w:rPr>
          <w:rFonts w:ascii="Gulliver" w:eastAsia="Gulliver" w:hAnsi="Gulliver" w:cs="Gulliver"/>
          <w:color w:val="000000"/>
          <w:sz w:val="18"/>
          <w:szCs w:val="18"/>
          <w:lang w:val="en-US"/>
        </w:rPr>
        <w:tab/>
        <w:t>(2)</w:t>
      </w:r>
    </w:p>
    <w:p w14:paraId="6D94A5C1" w14:textId="039FAFD1" w:rsidR="000B02DD" w:rsidRDefault="000B02DD" w:rsidP="002C67C5">
      <w:pPr>
        <w:spacing w:after="0" w:line="240" w:lineRule="auto"/>
        <w:ind w:firstLine="426"/>
        <w:jc w:val="center"/>
        <w:rPr>
          <w:rFonts w:ascii="Gulliver" w:eastAsia="Gulliver" w:hAnsi="Gulliver" w:cs="Gulliver"/>
          <w:color w:val="000000"/>
          <w:sz w:val="18"/>
          <w:szCs w:val="18"/>
          <w:lang w:val="en-US"/>
        </w:rPr>
      </w:pPr>
    </w:p>
    <w:p w14:paraId="20288B4B" w14:textId="4E746FB9" w:rsidR="000B02DD" w:rsidRDefault="000B02DD" w:rsidP="002C67C5">
      <w:pPr>
        <w:spacing w:after="0" w:line="240" w:lineRule="auto"/>
        <w:ind w:firstLine="426"/>
        <w:jc w:val="center"/>
        <w:rPr>
          <w:rFonts w:ascii="Gulliver" w:eastAsia="Gulliver" w:hAnsi="Gulliver" w:cs="Gulliver"/>
          <w:color w:val="000000"/>
          <w:sz w:val="18"/>
          <w:szCs w:val="18"/>
          <w:lang w:val="en-US"/>
        </w:rPr>
      </w:pPr>
    </w:p>
    <w:p w14:paraId="63EEDDE1" w14:textId="2F3009DF" w:rsidR="000B02DD" w:rsidRPr="00B33D13" w:rsidRDefault="0057503F" w:rsidP="00B33D13">
      <w:pPr>
        <w:spacing w:after="0" w:line="240" w:lineRule="auto"/>
        <w:ind w:firstLine="426"/>
        <w:jc w:val="both"/>
        <w:rPr>
          <w:rFonts w:ascii="Gulliver" w:eastAsia="Gulliver" w:hAnsi="Gulliver" w:cs="Gulliver"/>
          <w:color w:val="000000"/>
          <w:sz w:val="18"/>
          <w:szCs w:val="18"/>
          <w:lang w:val="en-US"/>
        </w:rPr>
      </w:pPr>
      <w:r w:rsidRPr="0057503F">
        <w:rPr>
          <w:rFonts w:ascii="Gulliver" w:eastAsia="Gulliver" w:hAnsi="Gulliver" w:cs="Gulliver"/>
          <w:color w:val="000000"/>
          <w:sz w:val="18"/>
          <w:szCs w:val="18"/>
        </w:rPr>
        <w:t>where P</w:t>
      </w:r>
      <w:r w:rsidRPr="0057503F">
        <w:rPr>
          <w:rFonts w:ascii="Gulliver" w:eastAsia="Gulliver" w:hAnsi="Gulliver" w:cs="Gulliver"/>
          <w:color w:val="000000"/>
          <w:sz w:val="18"/>
          <w:szCs w:val="18"/>
          <w:vertAlign w:val="subscript"/>
        </w:rPr>
        <w:t xml:space="preserve">Ref </w:t>
      </w:r>
      <w:r w:rsidRPr="0057503F">
        <w:rPr>
          <w:rFonts w:ascii="Gulliver" w:eastAsia="Gulliver" w:hAnsi="Gulliver" w:cs="Gulliver"/>
          <w:color w:val="000000"/>
          <w:sz w:val="18"/>
          <w:szCs w:val="18"/>
        </w:rPr>
        <w:t>is the pressure used for reference, Pv is absolute vapor pressure, and P is the local pressure.</w:t>
      </w:r>
      <w:r>
        <w:rPr>
          <w:rFonts w:ascii="Gulliver" w:eastAsia="Gulliver" w:hAnsi="Gulliver" w:cs="Gulliver"/>
          <w:color w:val="000000"/>
          <w:sz w:val="18"/>
          <w:szCs w:val="18"/>
          <w:lang w:val="en-US"/>
        </w:rPr>
        <w:t xml:space="preserve"> </w:t>
      </w:r>
      <w:r w:rsidRPr="0057503F">
        <w:rPr>
          <w:rFonts w:ascii="Gulliver" w:eastAsia="Gulliver" w:hAnsi="Gulliver" w:cs="Gulliver"/>
          <w:color w:val="000000"/>
          <w:sz w:val="18"/>
          <w:szCs w:val="18"/>
        </w:rPr>
        <w:t xml:space="preserve">The basic principle of the cavitation inception criterion is classiﬁed based on </w:t>
      </w:r>
      <w:proofErr w:type="spellStart"/>
      <w:r w:rsidRPr="000B02DD">
        <w:rPr>
          <w:rFonts w:ascii="Gulliver" w:eastAsia="Gulliver" w:hAnsi="Gulliver" w:cs="Gulliver"/>
          <w:color w:val="000000"/>
          <w:sz w:val="18"/>
          <w:szCs w:val="18"/>
          <w:lang w:val="en-US"/>
        </w:rPr>
        <w:t>σn</w:t>
      </w:r>
      <w:proofErr w:type="spellEnd"/>
      <w:r w:rsidRPr="0057503F">
        <w:rPr>
          <w:rFonts w:ascii="Gulliver" w:eastAsia="Gulliver" w:hAnsi="Gulliver" w:cs="Gulliver"/>
          <w:color w:val="000000"/>
          <w:sz w:val="18"/>
          <w:szCs w:val="18"/>
        </w:rPr>
        <w:t xml:space="preserve"> and cp: If </w:t>
      </w:r>
      <w:proofErr w:type="spellStart"/>
      <w:r w:rsidRPr="000B02DD">
        <w:rPr>
          <w:rFonts w:ascii="Gulliver" w:eastAsia="Gulliver" w:hAnsi="Gulliver" w:cs="Gulliver"/>
          <w:color w:val="000000"/>
          <w:sz w:val="18"/>
          <w:szCs w:val="18"/>
          <w:lang w:val="en-US"/>
        </w:rPr>
        <w:t>σn</w:t>
      </w:r>
      <w:proofErr w:type="spellEnd"/>
      <w:r>
        <w:rPr>
          <w:rFonts w:ascii="Gulliver" w:eastAsia="Gulliver" w:hAnsi="Gulliver" w:cs="Gulliver"/>
          <w:color w:val="000000"/>
          <w:sz w:val="18"/>
          <w:szCs w:val="18"/>
          <w:lang w:val="en-US"/>
        </w:rPr>
        <w:t xml:space="preserve"> </w:t>
      </w:r>
      <w:r>
        <w:rPr>
          <w:rFonts w:ascii="Calibri" w:eastAsia="Gulliver" w:hAnsi="Calibri" w:cs="Calibri"/>
          <w:color w:val="000000"/>
          <w:sz w:val="18"/>
          <w:szCs w:val="18"/>
          <w:lang w:val="en-US"/>
        </w:rPr>
        <w:t>≤</w:t>
      </w:r>
      <w:r>
        <w:rPr>
          <w:rFonts w:ascii="Gulliver" w:eastAsia="Gulliver" w:hAnsi="Gulliver" w:cs="Gulliver"/>
          <w:color w:val="000000"/>
          <w:sz w:val="18"/>
          <w:szCs w:val="18"/>
          <w:lang w:val="en-US"/>
        </w:rPr>
        <w:t xml:space="preserve"> </w:t>
      </w:r>
      <w:r w:rsidRPr="0057503F">
        <w:rPr>
          <w:rFonts w:ascii="Gulliver" w:eastAsia="Gulliver" w:hAnsi="Gulliver" w:cs="Gulliver"/>
          <w:color w:val="000000"/>
          <w:sz w:val="18"/>
          <w:szCs w:val="18"/>
        </w:rPr>
        <w:t>cp,</w:t>
      </w:r>
      <w:r>
        <w:rPr>
          <w:rFonts w:ascii="Gulliver" w:eastAsia="Gulliver" w:hAnsi="Gulliver" w:cs="Gulliver"/>
          <w:color w:val="000000"/>
          <w:sz w:val="18"/>
          <w:szCs w:val="18"/>
          <w:lang w:val="en-US"/>
        </w:rPr>
        <w:t xml:space="preserve"> </w:t>
      </w:r>
      <w:r w:rsidRPr="0057503F">
        <w:rPr>
          <w:rFonts w:ascii="Gulliver" w:eastAsia="Gulliver" w:hAnsi="Gulliver" w:cs="Gulliver"/>
          <w:color w:val="000000"/>
          <w:sz w:val="18"/>
          <w:szCs w:val="18"/>
        </w:rPr>
        <w:t>cavitation will occur.</w:t>
      </w:r>
      <w:r w:rsidR="00B33D13">
        <w:rPr>
          <w:rFonts w:ascii="Gulliver" w:eastAsia="Gulliver" w:hAnsi="Gulliver" w:cs="Gulliver"/>
          <w:color w:val="000000"/>
          <w:sz w:val="18"/>
          <w:szCs w:val="18"/>
          <w:lang w:val="en-US"/>
        </w:rPr>
        <w:t xml:space="preserve"> </w:t>
      </w:r>
      <w:r w:rsidR="00B33D13" w:rsidRPr="00B33D13">
        <w:rPr>
          <w:rFonts w:ascii="Gulliver" w:eastAsia="Gulliver" w:hAnsi="Gulliver" w:cs="Gulliver"/>
          <w:color w:val="000000"/>
          <w:sz w:val="18"/>
          <w:szCs w:val="18"/>
          <w:lang w:val="en-US"/>
        </w:rPr>
        <w:t>The types of cavitation are determined by both the position on the propeller blade and their physical characteristics. Cavitation types related to blade location include back cavitation and face cavitation. On the other hand, cavitation types based on physical appearance encompass tip/hub vortex cavitation, sheet cavitation, bubble cavitation, root cavitation, propeller-hull vortex cavitation, and unsteady sheet cavitation. In this study, our primary focus is on examining sheet cavitation and bubble cavitation, aiming to minimize their occurrence on the propeller. These specific cavitation forms stem from low-pressure regions on the suction side of the blades. Cavitation can manifest on ship components when local pressures fall below the evaporation pressure of water. Due to the generation of high local velocities and low pressures, propellers stand as significant contributors to cavitation in marine vessels.</w:t>
      </w:r>
      <w:r w:rsidR="00B33D13">
        <w:rPr>
          <w:rFonts w:ascii="Gulliver" w:eastAsia="Gulliver" w:hAnsi="Gulliver" w:cs="Gulliver"/>
          <w:color w:val="000000"/>
          <w:sz w:val="18"/>
          <w:szCs w:val="18"/>
          <w:lang w:val="en-US"/>
        </w:rPr>
        <w:t xml:space="preserve"> </w:t>
      </w:r>
      <w:r w:rsidR="00B33D13" w:rsidRPr="00B33D13">
        <w:rPr>
          <w:rFonts w:ascii="Gulliver" w:eastAsia="Gulliver" w:hAnsi="Gulliver" w:cs="Gulliver"/>
          <w:color w:val="000000"/>
          <w:sz w:val="18"/>
          <w:szCs w:val="18"/>
          <w:lang w:val="en-US"/>
        </w:rPr>
        <w:t>Cavitation on propellers can result in detrimental effects, including performance degradation, noise, vibration, and erosion. This research primarily emphasizes mitigating blade erosion by minimizing cavitation while maintaining consistent propeller performance. Several approaches can be employed to reduce cavitation on the propeller, such as lowering blade rotational speed, adjusting shaft depth, utilizing anti-fouling measures, and reducing pitch.</w:t>
      </w:r>
      <w:r w:rsidR="00B33D13">
        <w:rPr>
          <w:rFonts w:ascii="Gulliver" w:eastAsia="Gulliver" w:hAnsi="Gulliver" w:cs="Gulliver"/>
          <w:color w:val="000000"/>
          <w:sz w:val="18"/>
          <w:szCs w:val="18"/>
          <w:lang w:val="en-US"/>
        </w:rPr>
        <w:t xml:space="preserve"> </w:t>
      </w:r>
      <w:r w:rsidR="00B33D13" w:rsidRPr="00B33D13">
        <w:rPr>
          <w:rFonts w:ascii="Gulliver" w:eastAsia="Gulliver" w:hAnsi="Gulliver" w:cs="Gulliver"/>
          <w:color w:val="000000"/>
          <w:sz w:val="18"/>
          <w:szCs w:val="18"/>
          <w:lang w:val="en-US"/>
        </w:rPr>
        <w:t>When decreasing the propeller's rotational speed to achieve a reduced local speed distribution around the blade, local pressure values tend to increase. This increase in local pressures offers an opportunity to surpass the vapor pressure of water, potentially minimizing cavitation. However, this reduction in rotational speed also leads to a loss in thrust. Compensating for this thrust loss can be achieved by enlarging the propeller diameter, although physical limitations may impede this solution in certain cases.</w:t>
      </w:r>
      <w:r w:rsidR="00B33D13">
        <w:rPr>
          <w:rFonts w:ascii="Gulliver" w:eastAsia="Gulliver" w:hAnsi="Gulliver" w:cs="Gulliver"/>
          <w:color w:val="000000"/>
          <w:sz w:val="18"/>
          <w:szCs w:val="18"/>
          <w:lang w:val="en-US"/>
        </w:rPr>
        <w:t xml:space="preserve"> </w:t>
      </w:r>
      <w:r w:rsidR="00B33D13" w:rsidRPr="00B33D13">
        <w:rPr>
          <w:rFonts w:ascii="Gulliver" w:eastAsia="Gulliver" w:hAnsi="Gulliver" w:cs="Gulliver"/>
          <w:color w:val="000000"/>
          <w:sz w:val="18"/>
          <w:szCs w:val="18"/>
          <w:lang w:val="en-US"/>
        </w:rPr>
        <w:t>Increasing the propeller's depth enhances hydrostatic pressure, consequently lowering the risk of cavitation occurrence. However, this depth-increasing approach may not always be applicable in the defined cases presented in this paper.</w:t>
      </w:r>
      <w:r w:rsidR="00B33D13">
        <w:rPr>
          <w:rFonts w:ascii="Gulliver" w:eastAsia="Gulliver" w:hAnsi="Gulliver" w:cs="Gulliver"/>
          <w:color w:val="000000"/>
          <w:sz w:val="18"/>
          <w:szCs w:val="18"/>
          <w:lang w:val="en-US"/>
        </w:rPr>
        <w:t xml:space="preserve"> </w:t>
      </w:r>
      <w:r w:rsidR="00B33D13" w:rsidRPr="00B33D13">
        <w:rPr>
          <w:rFonts w:ascii="Gulliver" w:eastAsia="Gulliver" w:hAnsi="Gulliver" w:cs="Gulliver"/>
          <w:color w:val="000000"/>
          <w:sz w:val="18"/>
          <w:szCs w:val="18"/>
          <w:lang w:val="en-US"/>
        </w:rPr>
        <w:t>Fouling increases the likelihood of cavitation and diminishes propeller efficiency. Nevertheless, if cavitation occurs in a new propeller, it signifies the necessity to modify propeller characteristics for cavitation reduction. This study specifically addresses cavitation reduction solutions for non-fouled propellers.</w:t>
      </w:r>
      <w:r w:rsidR="00B33D13">
        <w:rPr>
          <w:rFonts w:ascii="Gulliver" w:eastAsia="Gulliver" w:hAnsi="Gulliver" w:cs="Gulliver"/>
          <w:color w:val="000000"/>
          <w:sz w:val="18"/>
          <w:szCs w:val="18"/>
          <w:lang w:val="en-US"/>
        </w:rPr>
        <w:t xml:space="preserve"> </w:t>
      </w:r>
      <w:r w:rsidR="00B33D13" w:rsidRPr="00B33D13">
        <w:rPr>
          <w:rFonts w:ascii="Gulliver" w:eastAsia="Gulliver" w:hAnsi="Gulliver" w:cs="Gulliver"/>
          <w:color w:val="000000"/>
          <w:sz w:val="18"/>
          <w:szCs w:val="18"/>
          <w:lang w:val="en-US"/>
        </w:rPr>
        <w:t>In both fixed-pitch conventional propellers and controllable pitch propellers, reducing the angle of attack results in a higher local pressure distribution on the suction side of the blade. Figure 1 illustrates a typical pressure distribution on a blade section exhibiting a positive angle of attack.</w:t>
      </w:r>
    </w:p>
    <w:p w14:paraId="69C883ED" w14:textId="3D7443E0" w:rsidR="002C67C5" w:rsidRDefault="002C67C5" w:rsidP="002C67C5">
      <w:pPr>
        <w:spacing w:after="0" w:line="240" w:lineRule="auto"/>
        <w:ind w:firstLine="426"/>
        <w:jc w:val="center"/>
        <w:rPr>
          <w:rFonts w:ascii="Gulliver" w:eastAsia="Gulliver" w:hAnsi="Gulliver" w:cs="Gulliver"/>
          <w:color w:val="000000"/>
          <w:sz w:val="18"/>
          <w:szCs w:val="18"/>
        </w:rPr>
      </w:pPr>
    </w:p>
    <w:p w14:paraId="4D216D88" w14:textId="0CBB8437" w:rsidR="002C67C5" w:rsidRDefault="00B33D13" w:rsidP="002C67C5">
      <w:pPr>
        <w:spacing w:after="0" w:line="240" w:lineRule="auto"/>
        <w:ind w:firstLine="426"/>
        <w:jc w:val="center"/>
        <w:rPr>
          <w:rFonts w:ascii="Gulliver" w:eastAsia="Gulliver" w:hAnsi="Gulliver" w:cs="Gulliver"/>
          <w:color w:val="000000"/>
          <w:sz w:val="18"/>
          <w:szCs w:val="18"/>
        </w:rPr>
      </w:pPr>
      <w:r>
        <w:rPr>
          <w:noProof/>
        </w:rPr>
        <w:drawing>
          <wp:inline distT="0" distB="0" distL="0" distR="0" wp14:anchorId="10CBEBD4" wp14:editId="7A22E02E">
            <wp:extent cx="2457450" cy="1676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6979" t="31133" r="50144" b="16847"/>
                    <a:stretch/>
                  </pic:blipFill>
                  <pic:spPr bwMode="auto">
                    <a:xfrm>
                      <a:off x="0" y="0"/>
                      <a:ext cx="2457450" cy="1676400"/>
                    </a:xfrm>
                    <a:prstGeom prst="rect">
                      <a:avLst/>
                    </a:prstGeom>
                    <a:ln>
                      <a:noFill/>
                    </a:ln>
                    <a:extLst>
                      <a:ext uri="{53640926-AAD7-44D8-BBD7-CCE9431645EC}">
                        <a14:shadowObscured xmlns:a14="http://schemas.microsoft.com/office/drawing/2010/main"/>
                      </a:ext>
                    </a:extLst>
                  </pic:spPr>
                </pic:pic>
              </a:graphicData>
            </a:graphic>
          </wp:inline>
        </w:drawing>
      </w:r>
    </w:p>
    <w:p w14:paraId="35F1BB4E" w14:textId="15AB6C71" w:rsidR="002C67C5" w:rsidRDefault="002C67C5" w:rsidP="002C67C5">
      <w:pPr>
        <w:spacing w:after="0" w:line="240" w:lineRule="auto"/>
        <w:ind w:firstLine="426"/>
        <w:jc w:val="center"/>
        <w:rPr>
          <w:rFonts w:ascii="Gulliver" w:eastAsia="Gulliver" w:hAnsi="Gulliver" w:cs="Gulliver"/>
          <w:color w:val="000000"/>
          <w:sz w:val="18"/>
          <w:szCs w:val="18"/>
        </w:rPr>
      </w:pPr>
    </w:p>
    <w:p w14:paraId="6C6BDB01" w14:textId="3C7ABA9B" w:rsidR="002C67C5" w:rsidRDefault="002C67C5" w:rsidP="002C67C5">
      <w:pPr>
        <w:spacing w:after="0" w:line="240" w:lineRule="auto"/>
        <w:ind w:firstLine="426"/>
        <w:jc w:val="center"/>
        <w:rPr>
          <w:rFonts w:ascii="Gulliver" w:eastAsia="Gulliver" w:hAnsi="Gulliver" w:cs="Gulliver"/>
          <w:color w:val="000000"/>
          <w:sz w:val="18"/>
          <w:szCs w:val="18"/>
        </w:rPr>
      </w:pPr>
      <w:r w:rsidRPr="002C67C5">
        <w:rPr>
          <w:rFonts w:ascii="Gulliver" w:eastAsia="Gulliver" w:hAnsi="Gulliver" w:cs="Gulliver"/>
          <w:color w:val="000000"/>
          <w:sz w:val="18"/>
          <w:szCs w:val="18"/>
        </w:rPr>
        <w:t xml:space="preserve">Figure </w:t>
      </w:r>
      <w:r>
        <w:rPr>
          <w:rFonts w:ascii="Gulliver" w:eastAsia="Gulliver" w:hAnsi="Gulliver" w:cs="Gulliver"/>
          <w:color w:val="000000"/>
          <w:sz w:val="18"/>
          <w:szCs w:val="18"/>
          <w:lang w:val="en-US"/>
        </w:rPr>
        <w:t>3</w:t>
      </w:r>
      <w:r w:rsidRPr="002C67C5">
        <w:rPr>
          <w:rFonts w:ascii="Gulliver" w:eastAsia="Gulliver" w:hAnsi="Gulliver" w:cs="Gulliver"/>
          <w:color w:val="000000"/>
          <w:sz w:val="18"/>
          <w:szCs w:val="18"/>
        </w:rPr>
        <w:t xml:space="preserve">. </w:t>
      </w:r>
      <w:r w:rsidR="00B33D13" w:rsidRPr="00B33D13">
        <w:rPr>
          <w:rFonts w:ascii="Gulliver" w:eastAsia="Gulliver" w:hAnsi="Gulliver" w:cs="Gulliver"/>
          <w:color w:val="000000"/>
          <w:sz w:val="18"/>
          <w:szCs w:val="18"/>
        </w:rPr>
        <w:t xml:space="preserve">Typical pressure distribution on a blade </w:t>
      </w:r>
      <w:r w:rsidR="00B33D13" w:rsidRPr="00A077E7">
        <w:rPr>
          <w:rFonts w:ascii="Gulliver" w:eastAsia="Gulliver" w:hAnsi="Gulliver" w:cs="Gulliver"/>
          <w:sz w:val="18"/>
          <w:szCs w:val="18"/>
        </w:rPr>
        <w:t>section</w:t>
      </w:r>
      <w:r w:rsidR="008B02F5">
        <w:rPr>
          <w:rFonts w:ascii="Gulliver" w:eastAsia="Gulliver" w:hAnsi="Gulliver" w:cs="Gulliver"/>
          <w:sz w:val="18"/>
          <w:szCs w:val="18"/>
        </w:rPr>
        <w:fldChar w:fldCharType="begin" w:fldLock="1"/>
      </w:r>
      <w:r w:rsidR="00AE5AF9">
        <w:rPr>
          <w:rFonts w:ascii="Gulliver" w:eastAsia="Gulliver" w:hAnsi="Gulliver" w:cs="Gulliver"/>
          <w:sz w:val="18"/>
          <w:szCs w:val="18"/>
        </w:rPr>
        <w:instrText>ADDIN CSL_CITATION {"citationItems":[{"id":"ITEM-1","itemData":{"DOI":"10.2478/pomr-2021-0021","ISSN":"20837429","abstract":"Energy efficiency has become more important in every industry and daily life. Designing and building a more efficient marine vehicle can lead to lower fuel consumption and a longer lifetime for the components of the vehicle. Erosion caused by cavitation reduces the service life of the propeller and the related components in the propulsion and maneuvering system. Reducing cavitation leads to a longer life for these components. This paper aims to explain and investigate propeller blade cup as a cavitation reduction method for marine propellers. A cavitating no-cup propeller is created and analyzed then the cupped version of this propeller is generated and analyzed to compare with the no-cup propeller. Cavitation results of these propellers are investigated. In addition, the thrust, torque, and efficiency of the propellers are compared.","author":[{"dropping-particle":"","family":"Burak Samsul","given":"M.","non-dropping-particle":"","parse-names":false,"suffix":""}],"container-title":"Polish Maritime Research","id":"ITEM-1","issue":"2","issued":{"date-parts":[["2021"]]},"page":"54-62","title":"Blade Cup Method for Cavitation Reduction in Marine Propellers","type":"article-journal","volume":"28"},"uris":["http://www.mendeley.com/documents/?uuid=79e57865-36d3-413f-89db-29727ba5808b"]}],"mendeley":{"formattedCitation":"[14]","plainTextFormattedCitation":"[14]","previouslyFormattedCitation":"[13]"},"properties":{"noteIndex":0},"schema":"https://github.com/citation-style-language/schema/raw/master/csl-citation.json"}</w:instrText>
      </w:r>
      <w:r w:rsidR="008B02F5">
        <w:rPr>
          <w:rFonts w:ascii="Gulliver" w:eastAsia="Gulliver" w:hAnsi="Gulliver" w:cs="Gulliver"/>
          <w:sz w:val="18"/>
          <w:szCs w:val="18"/>
        </w:rPr>
        <w:fldChar w:fldCharType="separate"/>
      </w:r>
      <w:r w:rsidR="00AE5AF9" w:rsidRPr="00AE5AF9">
        <w:rPr>
          <w:rFonts w:ascii="Gulliver" w:eastAsia="Gulliver" w:hAnsi="Gulliver" w:cs="Gulliver"/>
          <w:noProof/>
          <w:sz w:val="18"/>
          <w:szCs w:val="18"/>
        </w:rPr>
        <w:t>[14]</w:t>
      </w:r>
      <w:r w:rsidR="008B02F5">
        <w:rPr>
          <w:rFonts w:ascii="Gulliver" w:eastAsia="Gulliver" w:hAnsi="Gulliver" w:cs="Gulliver"/>
          <w:sz w:val="18"/>
          <w:szCs w:val="18"/>
        </w:rPr>
        <w:fldChar w:fldCharType="end"/>
      </w:r>
      <w:r w:rsidR="00A077E7" w:rsidRPr="00A077E7">
        <w:rPr>
          <w:rFonts w:ascii="Gulliver" w:eastAsia="Gulliver" w:hAnsi="Gulliver" w:cs="Gulliver"/>
          <w:sz w:val="18"/>
          <w:szCs w:val="18"/>
          <w:lang w:val="en-US"/>
        </w:rPr>
        <w:t xml:space="preserve"> </w:t>
      </w:r>
    </w:p>
    <w:p w14:paraId="341DE05E" w14:textId="793555AE" w:rsidR="002C67C5" w:rsidRDefault="002C67C5" w:rsidP="002C67C5">
      <w:pPr>
        <w:spacing w:after="0" w:line="240" w:lineRule="auto"/>
        <w:ind w:firstLine="426"/>
        <w:rPr>
          <w:rFonts w:ascii="Gulliver" w:eastAsia="Gulliver" w:hAnsi="Gulliver" w:cs="Gulliver"/>
          <w:color w:val="000000"/>
          <w:sz w:val="18"/>
          <w:szCs w:val="18"/>
        </w:rPr>
      </w:pPr>
    </w:p>
    <w:p w14:paraId="0E24E4C2" w14:textId="02017E83" w:rsidR="002C67C5" w:rsidRPr="002C67C5" w:rsidRDefault="002C67C5" w:rsidP="002C67C5">
      <w:pPr>
        <w:numPr>
          <w:ilvl w:val="1"/>
          <w:numId w:val="1"/>
        </w:numPr>
        <w:pBdr>
          <w:top w:val="nil"/>
          <w:left w:val="nil"/>
          <w:bottom w:val="nil"/>
          <w:right w:val="nil"/>
          <w:between w:val="nil"/>
        </w:pBdr>
        <w:spacing w:after="0" w:line="240" w:lineRule="auto"/>
        <w:ind w:left="426" w:hanging="426"/>
        <w:jc w:val="both"/>
        <w:rPr>
          <w:rFonts w:ascii="Gulliver" w:eastAsia="Gulliver" w:hAnsi="Gulliver" w:cs="Gulliver"/>
          <w:b/>
          <w:color w:val="000000"/>
          <w:sz w:val="18"/>
          <w:szCs w:val="18"/>
        </w:rPr>
      </w:pPr>
      <w:r w:rsidRPr="002C67C5">
        <w:rPr>
          <w:rFonts w:ascii="Gulliver" w:eastAsia="Gulliver" w:hAnsi="Gulliver" w:cs="Gulliver"/>
          <w:b/>
          <w:color w:val="000000"/>
          <w:sz w:val="18"/>
          <w:szCs w:val="18"/>
        </w:rPr>
        <w:t>Efficiency on the propeller</w:t>
      </w:r>
    </w:p>
    <w:p w14:paraId="1D730140" w14:textId="5A7A4351" w:rsidR="002C67C5" w:rsidRDefault="00BC4EE4" w:rsidP="002C67C5">
      <w:pPr>
        <w:spacing w:after="0" w:line="240" w:lineRule="auto"/>
        <w:ind w:firstLine="426"/>
        <w:jc w:val="both"/>
        <w:rPr>
          <w:rFonts w:ascii="Gulliver" w:eastAsia="Gulliver" w:hAnsi="Gulliver" w:cs="Gulliver"/>
          <w:color w:val="000000"/>
          <w:sz w:val="18"/>
          <w:szCs w:val="18"/>
        </w:rPr>
      </w:pPr>
      <w:r w:rsidRPr="00BC4EE4">
        <w:rPr>
          <w:rFonts w:ascii="Gulliver" w:eastAsia="Gulliver" w:hAnsi="Gulliver" w:cs="Gulliver"/>
          <w:color w:val="000000"/>
          <w:sz w:val="18"/>
          <w:szCs w:val="18"/>
        </w:rPr>
        <w:t>These calculations help in evaluating how effectively a propeller converts power into thrust and how efficiently it operates in a given environment. Additional factors like cavitation, wake distribution, and blade design also influence propeller effectiveness and can be considered in a comprehensive analysis.</w:t>
      </w:r>
      <w:r>
        <w:rPr>
          <w:rFonts w:ascii="Gulliver" w:eastAsia="Gulliver" w:hAnsi="Gulliver" w:cs="Gulliver"/>
          <w:color w:val="000000"/>
          <w:sz w:val="18"/>
          <w:szCs w:val="18"/>
          <w:lang w:val="en-US"/>
        </w:rPr>
        <w:t xml:space="preserve"> </w:t>
      </w:r>
      <w:r w:rsidR="00D452B9" w:rsidRPr="00D452B9">
        <w:rPr>
          <w:rFonts w:ascii="Gulliver" w:eastAsia="Gulliver" w:hAnsi="Gulliver" w:cs="Gulliver"/>
          <w:color w:val="000000"/>
          <w:sz w:val="18"/>
          <w:szCs w:val="18"/>
          <w:lang w:val="en-US"/>
        </w:rPr>
        <w:t>Hull efficiency, also known as hull efficiency, refers to the effectiveness of a ship's hull in converting the propeller's generated thrust (T) at a certain water flow velocity (VA) entering the propeller's disc. Consequently, the ship moves at a speed Vs. The product of T and VA represents the horsepower delivered by the propeller, known as Thrust Horse Power (THP). On the other hand, the product of the total resistance of the ship (RT) and the ship's speed (Vs) represents the effective horsepower of the ship, known as Effective Horse Power (EHP). The ratio of EHP to THP is termed hull efficiency or hull effectiveness, indicating how effectively the hull converts the generated thrust into effective propulsion power, a critical factor in ship performance and design.</w:t>
      </w:r>
      <w:r w:rsidR="00D452B9">
        <w:rPr>
          <w:rFonts w:ascii="Gulliver" w:eastAsia="Gulliver" w:hAnsi="Gulliver" w:cs="Gulliver"/>
          <w:color w:val="000000"/>
          <w:sz w:val="18"/>
          <w:szCs w:val="18"/>
          <w:lang w:val="en-US"/>
        </w:rPr>
        <w:t xml:space="preserve"> </w:t>
      </w:r>
      <w:r w:rsidR="002C67C5" w:rsidRPr="002C67C5">
        <w:rPr>
          <w:rFonts w:ascii="Gulliver" w:eastAsia="Gulliver" w:hAnsi="Gulliver" w:cs="Gulliver"/>
          <w:color w:val="000000"/>
          <w:sz w:val="18"/>
          <w:szCs w:val="18"/>
        </w:rPr>
        <w:t>The phenomenon of propeller geometry forms provides information on the results of rotation and distribution of forces acting. As well as the structure of the propeller design illustrates the ability and effectiveness when the propeller is immersed in water</w:t>
      </w:r>
      <w:r w:rsidR="003636BB">
        <w:rPr>
          <w:rFonts w:ascii="Gulliver" w:eastAsia="Gulliver" w:hAnsi="Gulliver" w:cs="Gulliver"/>
          <w:color w:val="000000"/>
          <w:sz w:val="18"/>
          <w:szCs w:val="18"/>
          <w:lang w:val="en-US"/>
        </w:rPr>
        <w:t>.</w:t>
      </w:r>
      <w:r w:rsidR="002C67C5" w:rsidRPr="002C67C5">
        <w:rPr>
          <w:rFonts w:ascii="Gulliver" w:eastAsia="Gulliver" w:hAnsi="Gulliver" w:cs="Gulliver"/>
          <w:color w:val="000000"/>
          <w:sz w:val="18"/>
          <w:szCs w:val="18"/>
        </w:rPr>
        <w:t xml:space="preserve"> </w:t>
      </w:r>
    </w:p>
    <w:p w14:paraId="5B5B84D8" w14:textId="6104385F" w:rsidR="002C67C5" w:rsidRDefault="002C67C5" w:rsidP="003636BB">
      <w:pPr>
        <w:spacing w:after="0" w:line="240" w:lineRule="auto"/>
        <w:rPr>
          <w:rFonts w:ascii="Gulliver" w:eastAsia="Gulliver" w:hAnsi="Gulliver" w:cs="Gulliver"/>
          <w:color w:val="000000"/>
          <w:sz w:val="18"/>
          <w:szCs w:val="18"/>
        </w:rPr>
      </w:pPr>
    </w:p>
    <w:p w14:paraId="79F36F8C" w14:textId="36227924" w:rsidR="002C67C5" w:rsidRPr="00FC4539" w:rsidRDefault="00274453" w:rsidP="002C67C5">
      <w:pPr>
        <w:spacing w:after="0" w:line="240" w:lineRule="auto"/>
        <w:ind w:firstLine="426"/>
        <w:jc w:val="both"/>
        <w:rPr>
          <w:rFonts w:ascii="Gulliver" w:eastAsia="Gulliver" w:hAnsi="Gulliver" w:cs="Gulliver"/>
          <w:color w:val="000000"/>
          <w:sz w:val="18"/>
          <w:szCs w:val="18"/>
          <w:lang w:val="en-US"/>
        </w:rPr>
      </w:pPr>
      <w:r w:rsidRPr="00274453">
        <w:rPr>
          <w:rFonts w:ascii="Gulliver" w:eastAsia="Gulliver" w:hAnsi="Gulliver" w:cs="Gulliver"/>
          <w:color w:val="000000"/>
          <w:sz w:val="18"/>
          <w:szCs w:val="18"/>
        </w:rPr>
        <w:t>Certainly, calculating the effectiveness of propellers involves various parameters and methods. Here are some common calculations and factors used to determine propeller effectiveness</w:t>
      </w:r>
      <w:r>
        <w:rPr>
          <w:rFonts w:ascii="Gulliver" w:eastAsia="Gulliver" w:hAnsi="Gulliver" w:cs="Gulliver"/>
          <w:color w:val="000000"/>
          <w:sz w:val="18"/>
          <w:szCs w:val="18"/>
          <w:lang w:val="en-US"/>
        </w:rPr>
        <w:t xml:space="preserve"> </w:t>
      </w:r>
      <w:r w:rsidR="002C67C5" w:rsidRPr="002C67C5">
        <w:rPr>
          <w:rFonts w:ascii="Gulliver" w:eastAsia="Gulliver" w:hAnsi="Gulliver" w:cs="Gulliver"/>
          <w:color w:val="000000"/>
          <w:sz w:val="18"/>
          <w:szCs w:val="18"/>
        </w:rPr>
        <w:t xml:space="preserve">Reynolds number calculation from propeller </w:t>
      </w:r>
      <w:r w:rsidR="00FC4539">
        <w:rPr>
          <w:rFonts w:ascii="Gulliver" w:eastAsia="Gulliver" w:hAnsi="Gulliver" w:cs="Gulliver"/>
          <w:color w:val="000000"/>
          <w:sz w:val="18"/>
          <w:szCs w:val="18"/>
        </w:rPr>
        <w:fldChar w:fldCharType="begin" w:fldLock="1"/>
      </w:r>
      <w:r w:rsidR="00AE5AF9">
        <w:rPr>
          <w:rFonts w:ascii="Gulliver" w:eastAsia="Gulliver" w:hAnsi="Gulliver" w:cs="Gulliver"/>
          <w:color w:val="000000"/>
          <w:sz w:val="18"/>
          <w:szCs w:val="18"/>
        </w:rPr>
        <w:instrText>ADDIN CSL_CITATION {"citationItems":[{"id":"ITEM-1","itemData":{"DOI":"10.15662/ijareeie.2014.0312014","ISSN":"23203765","author":[{"dropping-particle":"","family":"ali","given":"N.Vis","non-dropping-particle":"","parse-names":false,"suffix":""},{"dropping-particle":"","family":"njan","given":"S.Nira","non-dropping-particle":"","parse-names":false,"suffix":""}],"container-title":"International Journal of Advanced Research in Electrical, Electronics and Instrumentation Engineering","id":"ITEM-1","issue":"12","issued":{"date-parts":[["2014"]]},"page":"13602-13611","title":"Optimized Electric Propulsion System Modeling and Simulation with Low Voltage DC Hybrid Power Systems","type":"article-journal","volume":"03"},"uris":["http://www.mendeley.com/documents/?uuid=da3fadd4-75d1-4932-abea-fe6bd07d4821"]}],"mendeley":{"formattedCitation":"[15]","plainTextFormattedCitation":"[15]","previouslyFormattedCitation":"[14]"},"properties":{"noteIndex":0},"schema":"https://github.com/citation-style-language/schema/raw/master/csl-citation.json"}</w:instrText>
      </w:r>
      <w:r w:rsidR="00FC4539">
        <w:rPr>
          <w:rFonts w:ascii="Gulliver" w:eastAsia="Gulliver" w:hAnsi="Gulliver" w:cs="Gulliver"/>
          <w:color w:val="000000"/>
          <w:sz w:val="18"/>
          <w:szCs w:val="18"/>
        </w:rPr>
        <w:fldChar w:fldCharType="separate"/>
      </w:r>
      <w:r w:rsidR="00AE5AF9" w:rsidRPr="00AE5AF9">
        <w:rPr>
          <w:rFonts w:ascii="Gulliver" w:eastAsia="Gulliver" w:hAnsi="Gulliver" w:cs="Gulliver"/>
          <w:noProof/>
          <w:color w:val="000000"/>
          <w:sz w:val="18"/>
          <w:szCs w:val="18"/>
        </w:rPr>
        <w:t>[15]</w:t>
      </w:r>
      <w:r w:rsidR="00FC4539">
        <w:rPr>
          <w:rFonts w:ascii="Gulliver" w:eastAsia="Gulliver" w:hAnsi="Gulliver" w:cs="Gulliver"/>
          <w:color w:val="000000"/>
          <w:sz w:val="18"/>
          <w:szCs w:val="18"/>
        </w:rPr>
        <w:fldChar w:fldCharType="end"/>
      </w:r>
      <w:r w:rsidR="00FC4539">
        <w:rPr>
          <w:rFonts w:ascii="Gulliver" w:eastAsia="Gulliver" w:hAnsi="Gulliver" w:cs="Gulliver"/>
          <w:color w:val="000000"/>
          <w:sz w:val="18"/>
          <w:szCs w:val="18"/>
          <w:lang w:val="en-US"/>
        </w:rPr>
        <w:t>.</w:t>
      </w:r>
    </w:p>
    <w:p w14:paraId="321CD149" w14:textId="77777777" w:rsidR="005C631D" w:rsidRDefault="005C631D">
      <w:pPr>
        <w:spacing w:after="0" w:line="240" w:lineRule="auto"/>
        <w:jc w:val="both"/>
        <w:rPr>
          <w:rFonts w:ascii="Gulliver" w:eastAsia="Gulliver" w:hAnsi="Gulliver" w:cs="Gulliver"/>
          <w:color w:val="000000"/>
          <w:sz w:val="18"/>
          <w:szCs w:val="18"/>
        </w:rPr>
      </w:pPr>
    </w:p>
    <w:p w14:paraId="3B306B69" w14:textId="58657F2A" w:rsidR="00B23FD4" w:rsidRPr="00B23FD4" w:rsidRDefault="00B23FD4" w:rsidP="00B23FD4">
      <w:pPr>
        <w:spacing w:after="0" w:line="240" w:lineRule="auto"/>
        <w:ind w:firstLine="426"/>
        <w:jc w:val="center"/>
        <w:rPr>
          <w:rFonts w:ascii="Gulliver" w:eastAsia="Gulliver" w:hAnsi="Gulliver" w:cs="Gulliver"/>
          <w:color w:val="000000"/>
          <w:sz w:val="18"/>
          <w:szCs w:val="18"/>
          <w:lang w:val="en-US"/>
        </w:rPr>
      </w:pPr>
      <w:r>
        <w:rPr>
          <w:rFonts w:ascii="Gulliver" w:eastAsia="Gulliver" w:hAnsi="Gulliver" w:cs="Gulliver"/>
          <w:color w:val="000000"/>
          <w:sz w:val="18"/>
          <w:szCs w:val="18"/>
          <w:lang w:val="en-US"/>
        </w:rPr>
        <w:t>Re</w:t>
      </w:r>
      <w:r>
        <w:rPr>
          <w:rFonts w:ascii="Gulliver" w:eastAsia="Gulliver" w:hAnsi="Gulliver" w:cs="Gulliver"/>
          <w:color w:val="000000"/>
          <w:sz w:val="18"/>
          <w:szCs w:val="18"/>
          <w:vertAlign w:val="subscript"/>
          <w:lang w:val="en-US"/>
        </w:rPr>
        <w:t>p</w:t>
      </w:r>
      <w:r>
        <w:rPr>
          <w:rFonts w:ascii="Gulliver" w:eastAsia="Gulliver" w:hAnsi="Gulliver" w:cs="Gulliver"/>
          <w:color w:val="000000"/>
          <w:sz w:val="18"/>
          <w:szCs w:val="18"/>
          <w:lang w:val="en-US"/>
        </w:rPr>
        <w:t xml:space="preserve">= </w:t>
      </w:r>
      <m:oMath>
        <m:f>
          <m:fPr>
            <m:ctrlPr>
              <w:rPr>
                <w:rFonts w:ascii="Cambria Math" w:eastAsia="Gulliver" w:hAnsi="Cambria Math" w:cs="Gulliver"/>
                <w:i/>
                <w:color w:val="000000"/>
                <w:sz w:val="18"/>
                <w:szCs w:val="18"/>
                <w:lang w:val="en-US"/>
              </w:rPr>
            </m:ctrlPr>
          </m:fPr>
          <m:num>
            <m:sSub>
              <m:sSubPr>
                <m:ctrlPr>
                  <w:rPr>
                    <w:rFonts w:ascii="Cambria Math" w:eastAsia="Gulliver" w:hAnsi="Cambria Math" w:cs="Gulliver"/>
                    <w:i/>
                    <w:color w:val="000000"/>
                    <w:sz w:val="18"/>
                    <w:szCs w:val="18"/>
                    <w:lang w:val="en-US"/>
                  </w:rPr>
                </m:ctrlPr>
              </m:sSubPr>
              <m:e>
                <m:r>
                  <w:rPr>
                    <w:rFonts w:ascii="Cambria Math" w:eastAsia="Gulliver" w:hAnsi="Cambria Math" w:cs="Gulliver"/>
                    <w:color w:val="000000"/>
                    <w:sz w:val="18"/>
                    <w:szCs w:val="18"/>
                    <w:lang w:val="en-US"/>
                  </w:rPr>
                  <m:t>l</m:t>
                </m:r>
              </m:e>
              <m:sub>
                <m:r>
                  <w:rPr>
                    <w:rFonts w:ascii="Cambria Math" w:eastAsia="Gulliver" w:hAnsi="Cambria Math" w:cs="Gulliver"/>
                    <w:color w:val="000000"/>
                    <w:sz w:val="18"/>
                    <w:szCs w:val="18"/>
                    <w:lang w:val="en-US"/>
                  </w:rPr>
                  <m:t xml:space="preserve">0,75  </m:t>
                </m:r>
              </m:sub>
            </m:sSub>
            <m:sSub>
              <m:sSubPr>
                <m:ctrlPr>
                  <w:rPr>
                    <w:rFonts w:ascii="Cambria Math" w:eastAsia="Gulliver" w:hAnsi="Cambria Math" w:cs="Gulliver"/>
                    <w:i/>
                    <w:color w:val="000000"/>
                    <w:sz w:val="18"/>
                    <w:szCs w:val="18"/>
                    <w:lang w:val="en-US"/>
                  </w:rPr>
                </m:ctrlPr>
              </m:sSubPr>
              <m:e>
                <m:r>
                  <w:rPr>
                    <w:rFonts w:ascii="Cambria Math" w:eastAsia="Gulliver" w:hAnsi="Cambria Math" w:cs="Gulliver"/>
                    <w:color w:val="000000"/>
                    <w:sz w:val="18"/>
                    <w:szCs w:val="18"/>
                    <w:lang w:val="en-US"/>
                  </w:rPr>
                  <m:t>V</m:t>
                </m:r>
              </m:e>
              <m:sub>
                <m:r>
                  <w:rPr>
                    <w:rFonts w:ascii="Cambria Math" w:eastAsia="Gulliver" w:hAnsi="Cambria Math" w:cs="Gulliver"/>
                    <w:color w:val="000000"/>
                    <w:sz w:val="18"/>
                    <w:szCs w:val="18"/>
                    <w:lang w:val="en-US"/>
                  </w:rPr>
                  <m:t>R</m:t>
                </m:r>
              </m:sub>
            </m:sSub>
          </m:num>
          <m:den>
            <m:r>
              <w:rPr>
                <w:rFonts w:ascii="Cambria Math" w:eastAsia="Gulliver" w:hAnsi="Cambria Math" w:cs="Gulliver"/>
                <w:color w:val="000000"/>
                <w:sz w:val="18"/>
                <w:szCs w:val="18"/>
                <w:lang w:val="en-US"/>
              </w:rPr>
              <m:t>V</m:t>
            </m:r>
          </m:den>
        </m:f>
      </m:oMath>
      <w:r>
        <w:rPr>
          <w:rFonts w:ascii="Gulliver" w:eastAsia="Gulliver" w:hAnsi="Gulliver" w:cs="Gulliver"/>
          <w:color w:val="000000"/>
          <w:sz w:val="18"/>
          <w:szCs w:val="18"/>
          <w:lang w:val="en-US"/>
        </w:rPr>
        <w:tab/>
      </w:r>
      <w:r>
        <w:rPr>
          <w:rFonts w:ascii="Gulliver" w:eastAsia="Gulliver" w:hAnsi="Gulliver" w:cs="Gulliver"/>
          <w:color w:val="000000"/>
          <w:sz w:val="18"/>
          <w:szCs w:val="18"/>
          <w:lang w:val="en-US"/>
        </w:rPr>
        <w:tab/>
      </w:r>
      <w:r>
        <w:rPr>
          <w:rFonts w:ascii="Gulliver" w:eastAsia="Gulliver" w:hAnsi="Gulliver" w:cs="Gulliver"/>
          <w:color w:val="000000"/>
          <w:sz w:val="18"/>
          <w:szCs w:val="18"/>
          <w:lang w:val="en-US"/>
        </w:rPr>
        <w:tab/>
        <w:t>(</w:t>
      </w:r>
      <w:r w:rsidR="00643161">
        <w:rPr>
          <w:rFonts w:ascii="Gulliver" w:eastAsia="Gulliver" w:hAnsi="Gulliver" w:cs="Gulliver"/>
          <w:color w:val="000000"/>
          <w:sz w:val="18"/>
          <w:szCs w:val="18"/>
          <w:lang w:val="en-US"/>
        </w:rPr>
        <w:t>3</w:t>
      </w:r>
      <w:r>
        <w:rPr>
          <w:rFonts w:ascii="Gulliver" w:eastAsia="Gulliver" w:hAnsi="Gulliver" w:cs="Gulliver"/>
          <w:color w:val="000000"/>
          <w:sz w:val="18"/>
          <w:szCs w:val="18"/>
          <w:lang w:val="en-US"/>
        </w:rPr>
        <w:t>)</w:t>
      </w:r>
    </w:p>
    <w:p w14:paraId="28140A9C" w14:textId="518D778E" w:rsidR="007D1045" w:rsidRPr="007D1045" w:rsidRDefault="007D1045" w:rsidP="007D1045">
      <w:pPr>
        <w:spacing w:after="0" w:line="240" w:lineRule="auto"/>
        <w:ind w:firstLine="426"/>
        <w:jc w:val="both"/>
        <w:rPr>
          <w:rFonts w:ascii="Gulliver" w:eastAsia="Gulliver" w:hAnsi="Gulliver" w:cs="Gulliver"/>
          <w:color w:val="000000"/>
          <w:sz w:val="18"/>
          <w:szCs w:val="18"/>
        </w:rPr>
      </w:pPr>
      <w:r w:rsidRPr="007D1045">
        <w:rPr>
          <w:rFonts w:ascii="Gulliver" w:eastAsia="Gulliver" w:hAnsi="Gulliver" w:cs="Gulliver"/>
          <w:color w:val="000000"/>
          <w:sz w:val="18"/>
          <w:szCs w:val="18"/>
        </w:rPr>
        <w:t>When :</w:t>
      </w:r>
    </w:p>
    <w:p w14:paraId="23E7BBFE" w14:textId="48AFB0EB" w:rsidR="007D1045" w:rsidRPr="007D1045" w:rsidRDefault="007D1045" w:rsidP="007D1045">
      <w:pPr>
        <w:spacing w:after="0" w:line="240" w:lineRule="auto"/>
        <w:ind w:firstLine="426"/>
        <w:jc w:val="both"/>
        <w:rPr>
          <w:rFonts w:ascii="Gulliver" w:eastAsia="Gulliver" w:hAnsi="Gulliver" w:cs="Gulliver"/>
          <w:color w:val="000000"/>
          <w:sz w:val="18"/>
          <w:szCs w:val="18"/>
        </w:rPr>
      </w:pPr>
      <w:r w:rsidRPr="007D1045">
        <w:rPr>
          <w:rFonts w:ascii="Gulliver" w:eastAsia="Gulliver" w:hAnsi="Gulliver" w:cs="Gulliver"/>
          <w:color w:val="000000"/>
          <w:sz w:val="18"/>
          <w:szCs w:val="18"/>
        </w:rPr>
        <w:t xml:space="preserve">    </w:t>
      </w:r>
      <w:r>
        <w:rPr>
          <w:rFonts w:ascii="Gulliver" w:eastAsia="Gulliver" w:hAnsi="Gulliver" w:cs="Gulliver"/>
          <w:color w:val="000000"/>
          <w:sz w:val="18"/>
          <w:szCs w:val="18"/>
          <w:lang w:val="en-US"/>
        </w:rPr>
        <w:t xml:space="preserve">  </w:t>
      </w:r>
      <m:oMath>
        <m:sSub>
          <m:sSubPr>
            <m:ctrlPr>
              <w:rPr>
                <w:rFonts w:ascii="Cambria Math" w:eastAsia="Calibri" w:hAnsi="Cambria Math" w:cs="Times New Roman"/>
                <w:i/>
              </w:rPr>
            </m:ctrlPr>
          </m:sSubPr>
          <m:e>
            <m:r>
              <w:rPr>
                <w:rFonts w:ascii="Cambria Math" w:hAnsi="Cambria Math"/>
              </w:rPr>
              <m:t>l</m:t>
            </m:r>
          </m:e>
          <m:sub>
            <m:r>
              <w:rPr>
                <w:rFonts w:ascii="Cambria Math" w:hAnsi="Cambria Math"/>
              </w:rPr>
              <m:t xml:space="preserve">0.75 </m:t>
            </m:r>
          </m:sub>
        </m:sSub>
      </m:oMath>
      <w:r>
        <w:rPr>
          <w:rFonts w:ascii="Gulliver" w:eastAsia="Gulliver" w:hAnsi="Gulliver" w:cs="Gulliver"/>
          <w:color w:val="000000"/>
          <w:sz w:val="18"/>
          <w:szCs w:val="18"/>
          <w:lang w:val="en-US"/>
        </w:rPr>
        <w:t xml:space="preserve"> </w:t>
      </w:r>
      <w:r>
        <w:rPr>
          <w:rFonts w:ascii="Gulliver" w:eastAsia="Gulliver" w:hAnsi="Gulliver" w:cs="Gulliver"/>
          <w:color w:val="000000"/>
          <w:sz w:val="18"/>
          <w:szCs w:val="18"/>
          <w:lang w:val="en-US"/>
        </w:rPr>
        <w:tab/>
        <w:t xml:space="preserve">= </w:t>
      </w:r>
      <w:r w:rsidR="00544837">
        <w:rPr>
          <w:rFonts w:ascii="Gulliver" w:eastAsia="Gulliver" w:hAnsi="Gulliver" w:cs="Gulliver"/>
          <w:color w:val="000000"/>
          <w:sz w:val="18"/>
          <w:szCs w:val="18"/>
          <w:lang w:val="en-US"/>
        </w:rPr>
        <w:t>length</w:t>
      </w:r>
      <w:r w:rsidRPr="007D1045">
        <w:rPr>
          <w:rFonts w:ascii="Gulliver" w:eastAsia="Gulliver" w:hAnsi="Gulliver" w:cs="Gulliver"/>
          <w:color w:val="000000"/>
          <w:sz w:val="18"/>
          <w:szCs w:val="18"/>
        </w:rPr>
        <w:t xml:space="preserve"> propeller </w:t>
      </w:r>
    </w:p>
    <w:p w14:paraId="0C23D765" w14:textId="420C0EB2" w:rsidR="007D1045" w:rsidRPr="007D1045" w:rsidRDefault="007D1045" w:rsidP="007D1045">
      <w:pPr>
        <w:spacing w:after="0" w:line="240" w:lineRule="auto"/>
        <w:ind w:firstLine="426"/>
        <w:jc w:val="both"/>
        <w:rPr>
          <w:rFonts w:ascii="Gulliver" w:eastAsia="Gulliver" w:hAnsi="Gulliver" w:cs="Gulliver"/>
          <w:color w:val="000000"/>
          <w:sz w:val="18"/>
          <w:szCs w:val="18"/>
        </w:rPr>
      </w:pPr>
      <w:r w:rsidRPr="007D1045">
        <w:rPr>
          <w:rFonts w:ascii="Gulliver" w:eastAsia="Gulliver" w:hAnsi="Gulliver" w:cs="Gulliver"/>
          <w:color w:val="000000"/>
          <w:sz w:val="18"/>
          <w:szCs w:val="18"/>
        </w:rPr>
        <w:t xml:space="preserve">    </w:t>
      </w:r>
      <m:oMath>
        <m:sSub>
          <m:sSubPr>
            <m:ctrlPr>
              <w:rPr>
                <w:rFonts w:ascii="Cambria Math" w:eastAsia="Calibri" w:hAnsi="Cambria Math" w:cs="Times New Roman"/>
                <w:i/>
              </w:rPr>
            </m:ctrlPr>
          </m:sSubPr>
          <m:e>
            <m:r>
              <w:rPr>
                <w:rFonts w:ascii="Cambria Math" w:hAnsi="Cambria Math"/>
              </w:rPr>
              <m:t>V</m:t>
            </m:r>
          </m:e>
          <m:sub>
            <m:r>
              <w:rPr>
                <w:rFonts w:ascii="Cambria Math" w:hAnsi="Cambria Math"/>
              </w:rPr>
              <m:t>R</m:t>
            </m:r>
          </m:sub>
        </m:sSub>
      </m:oMath>
      <w:r w:rsidRPr="00B75865">
        <w:rPr>
          <w:sz w:val="20"/>
          <w:szCs w:val="20"/>
        </w:rPr>
        <w:t xml:space="preserve">  </w:t>
      </w:r>
      <w:r>
        <w:rPr>
          <w:sz w:val="20"/>
          <w:szCs w:val="20"/>
        </w:rPr>
        <w:tab/>
      </w:r>
      <w:r w:rsidRPr="007D1045">
        <w:rPr>
          <w:rFonts w:ascii="Gulliver" w:eastAsia="Gulliver" w:hAnsi="Gulliver" w:cs="Gulliver"/>
          <w:color w:val="000000"/>
          <w:sz w:val="18"/>
          <w:szCs w:val="18"/>
        </w:rPr>
        <w:t>=</w:t>
      </w:r>
      <w:r w:rsidR="00544837">
        <w:rPr>
          <w:rFonts w:ascii="Gulliver" w:eastAsia="Gulliver" w:hAnsi="Gulliver" w:cs="Gulliver"/>
          <w:color w:val="000000"/>
          <w:sz w:val="18"/>
          <w:szCs w:val="18"/>
        </w:rPr>
        <w:t xml:space="preserve"> relativization</w:t>
      </w:r>
      <w:r w:rsidRPr="007D1045">
        <w:rPr>
          <w:rFonts w:ascii="Gulliver" w:eastAsia="Gulliver" w:hAnsi="Gulliver" w:cs="Gulliver"/>
          <w:color w:val="000000"/>
          <w:sz w:val="18"/>
          <w:szCs w:val="18"/>
        </w:rPr>
        <w:t xml:space="preserve"> speed </w:t>
      </w:r>
    </w:p>
    <w:p w14:paraId="560AE22E" w14:textId="77777777" w:rsidR="007D1045" w:rsidRPr="007D1045" w:rsidRDefault="007D1045" w:rsidP="007D1045">
      <w:pPr>
        <w:spacing w:after="0" w:line="240" w:lineRule="auto"/>
        <w:ind w:firstLine="426"/>
        <w:jc w:val="both"/>
        <w:rPr>
          <w:rFonts w:ascii="Gulliver" w:eastAsia="Gulliver" w:hAnsi="Gulliver" w:cs="Gulliver"/>
          <w:color w:val="000000"/>
          <w:sz w:val="18"/>
          <w:szCs w:val="18"/>
        </w:rPr>
      </w:pPr>
    </w:p>
    <w:p w14:paraId="7A93EA28" w14:textId="77777777" w:rsidR="007D1045" w:rsidRPr="007D1045" w:rsidRDefault="007D1045" w:rsidP="007D1045">
      <w:pPr>
        <w:spacing w:after="0" w:line="240" w:lineRule="auto"/>
        <w:ind w:firstLine="426"/>
        <w:jc w:val="both"/>
        <w:rPr>
          <w:rFonts w:ascii="Gulliver" w:eastAsia="Gulliver" w:hAnsi="Gulliver" w:cs="Gulliver"/>
          <w:color w:val="000000"/>
          <w:sz w:val="18"/>
          <w:szCs w:val="18"/>
        </w:rPr>
      </w:pPr>
      <w:r w:rsidRPr="007D1045">
        <w:rPr>
          <w:rFonts w:ascii="Gulliver" w:eastAsia="Gulliver" w:hAnsi="Gulliver" w:cs="Gulliver"/>
          <w:color w:val="000000"/>
          <w:sz w:val="18"/>
          <w:szCs w:val="18"/>
        </w:rPr>
        <w:t>-</w:t>
      </w:r>
      <w:r w:rsidRPr="007D1045">
        <w:rPr>
          <w:rFonts w:ascii="Gulliver" w:eastAsia="Gulliver" w:hAnsi="Gulliver" w:cs="Gulliver"/>
          <w:color w:val="000000"/>
          <w:sz w:val="18"/>
          <w:szCs w:val="18"/>
        </w:rPr>
        <w:tab/>
        <w:t>pitch  on propeller calculation:</w:t>
      </w:r>
    </w:p>
    <w:p w14:paraId="178AEC81" w14:textId="62AB7996" w:rsidR="007D1045" w:rsidRPr="007D1045" w:rsidRDefault="002F41B3" w:rsidP="00B23FD4">
      <w:pPr>
        <w:spacing w:after="0" w:line="240" w:lineRule="auto"/>
        <w:ind w:firstLine="426"/>
        <w:jc w:val="center"/>
        <w:rPr>
          <w:rFonts w:ascii="Gulliver" w:eastAsia="Gulliver" w:hAnsi="Gulliver" w:cs="Gulliver"/>
          <w:color w:val="000000"/>
          <w:sz w:val="18"/>
          <w:szCs w:val="18"/>
        </w:rPr>
      </w:pPr>
      <m:oMath>
        <m:f>
          <m:fPr>
            <m:ctrlPr>
              <w:rPr>
                <w:rFonts w:ascii="Cambria Math" w:eastAsia="Calibri" w:hAnsi="Times New Roman"/>
                <w:i/>
                <w:sz w:val="18"/>
                <w:szCs w:val="18"/>
              </w:rPr>
            </m:ctrlPr>
          </m:fPr>
          <m:num>
            <m:r>
              <m:rPr>
                <m:sty m:val="p"/>
              </m:rPr>
              <w:rPr>
                <w:rFonts w:ascii="Cambria Math" w:hAnsi="Times New Roman"/>
                <w:sz w:val="18"/>
                <w:szCs w:val="18"/>
              </w:rPr>
              <m:t>36</m:t>
            </m:r>
            <m:r>
              <w:rPr>
                <w:rFonts w:ascii="Cambria Math" w:hAnsi="Times New Roman"/>
                <w:sz w:val="18"/>
                <w:szCs w:val="18"/>
              </w:rPr>
              <m:t>0</m:t>
            </m:r>
          </m:num>
          <m:den>
            <m:r>
              <w:rPr>
                <w:rFonts w:ascii="Cambria Math" w:hAnsi="Cambria Math"/>
                <w:sz w:val="18"/>
                <w:szCs w:val="18"/>
              </w:rPr>
              <m:t>∝</m:t>
            </m:r>
          </m:den>
        </m:f>
        <m:r>
          <w:rPr>
            <w:rFonts w:ascii="Times New Roman" w:hAnsi="Times New Roman"/>
            <w:sz w:val="18"/>
            <w:szCs w:val="18"/>
          </w:rPr>
          <m:t>∆</m:t>
        </m:r>
        <m:r>
          <w:rPr>
            <w:rFonts w:ascii="Cambria Math" w:hAnsi="Cambria Math"/>
            <w:sz w:val="18"/>
            <w:szCs w:val="18"/>
          </w:rPr>
          <m:t>μ</m:t>
        </m:r>
      </m:oMath>
      <w:r w:rsidR="007D1045" w:rsidRPr="007D1045">
        <w:rPr>
          <w:rFonts w:ascii="Gulliver" w:eastAsia="Gulliver" w:hAnsi="Gulliver" w:cs="Gulliver"/>
          <w:color w:val="000000"/>
          <w:sz w:val="18"/>
          <w:szCs w:val="18"/>
        </w:rPr>
        <w:t xml:space="preserve">                 </w:t>
      </w:r>
      <w:r w:rsidR="007D1045">
        <w:rPr>
          <w:rFonts w:ascii="Gulliver" w:eastAsia="Gulliver" w:hAnsi="Gulliver" w:cs="Gulliver"/>
          <w:color w:val="000000"/>
          <w:sz w:val="18"/>
          <w:szCs w:val="18"/>
        </w:rPr>
        <w:tab/>
      </w:r>
      <w:r w:rsidR="007D1045">
        <w:rPr>
          <w:rFonts w:ascii="Gulliver" w:eastAsia="Gulliver" w:hAnsi="Gulliver" w:cs="Gulliver"/>
          <w:color w:val="000000"/>
          <w:sz w:val="18"/>
          <w:szCs w:val="18"/>
        </w:rPr>
        <w:tab/>
      </w:r>
      <w:r w:rsidR="007D1045" w:rsidRPr="007D1045">
        <w:rPr>
          <w:rFonts w:ascii="Gulliver" w:eastAsia="Gulliver" w:hAnsi="Gulliver" w:cs="Gulliver"/>
          <w:color w:val="000000"/>
          <w:sz w:val="18"/>
          <w:szCs w:val="18"/>
        </w:rPr>
        <w:t>(</w:t>
      </w:r>
      <w:r w:rsidR="00643161">
        <w:rPr>
          <w:rFonts w:ascii="Gulliver" w:eastAsia="Gulliver" w:hAnsi="Gulliver" w:cs="Gulliver"/>
          <w:color w:val="000000"/>
          <w:sz w:val="18"/>
          <w:szCs w:val="18"/>
          <w:lang w:val="en-US"/>
        </w:rPr>
        <w:t>4</w:t>
      </w:r>
      <w:r w:rsidR="007D1045" w:rsidRPr="007D1045">
        <w:rPr>
          <w:rFonts w:ascii="Gulliver" w:eastAsia="Gulliver" w:hAnsi="Gulliver" w:cs="Gulliver"/>
          <w:color w:val="000000"/>
          <w:sz w:val="18"/>
          <w:szCs w:val="18"/>
        </w:rPr>
        <w:t>)</w:t>
      </w:r>
    </w:p>
    <w:p w14:paraId="479FE0F6" w14:textId="77777777" w:rsidR="007D1045" w:rsidRPr="007D1045" w:rsidRDefault="007D1045" w:rsidP="007D1045">
      <w:pPr>
        <w:spacing w:after="0" w:line="240" w:lineRule="auto"/>
        <w:ind w:firstLine="426"/>
        <w:jc w:val="both"/>
        <w:rPr>
          <w:rFonts w:ascii="Gulliver" w:eastAsia="Gulliver" w:hAnsi="Gulliver" w:cs="Gulliver"/>
          <w:color w:val="000000"/>
          <w:sz w:val="18"/>
          <w:szCs w:val="18"/>
        </w:rPr>
      </w:pPr>
    </w:p>
    <w:p w14:paraId="5B861DE0" w14:textId="77777777" w:rsidR="007D1045" w:rsidRPr="007D1045" w:rsidRDefault="007D1045" w:rsidP="007D1045">
      <w:pPr>
        <w:spacing w:after="0" w:line="240" w:lineRule="auto"/>
        <w:ind w:firstLine="426"/>
        <w:jc w:val="both"/>
        <w:rPr>
          <w:rFonts w:ascii="Gulliver" w:eastAsia="Gulliver" w:hAnsi="Gulliver" w:cs="Gulliver"/>
          <w:color w:val="000000"/>
          <w:sz w:val="18"/>
          <w:szCs w:val="18"/>
        </w:rPr>
      </w:pPr>
      <w:r w:rsidRPr="007D1045">
        <w:rPr>
          <w:rFonts w:ascii="Gulliver" w:eastAsia="Gulliver" w:hAnsi="Gulliver" w:cs="Gulliver"/>
          <w:color w:val="000000"/>
          <w:sz w:val="18"/>
          <w:szCs w:val="18"/>
        </w:rPr>
        <w:t>When :</w:t>
      </w:r>
    </w:p>
    <w:p w14:paraId="4334F26A" w14:textId="34F56789" w:rsidR="007D1045" w:rsidRPr="007D1045" w:rsidRDefault="007D1045" w:rsidP="007D1045">
      <w:pPr>
        <w:spacing w:after="0" w:line="240" w:lineRule="auto"/>
        <w:ind w:firstLine="426"/>
        <w:jc w:val="both"/>
        <w:rPr>
          <w:rFonts w:ascii="Gulliver" w:eastAsia="Gulliver" w:hAnsi="Gulliver" w:cs="Gulliver"/>
          <w:color w:val="000000"/>
          <w:sz w:val="18"/>
          <w:szCs w:val="18"/>
        </w:rPr>
      </w:pPr>
      <w:r w:rsidRPr="007D1045">
        <w:rPr>
          <w:rFonts w:ascii="Gulliver" w:eastAsia="Gulliver" w:hAnsi="Gulliver" w:cs="Gulliver"/>
          <w:color w:val="000000"/>
          <w:sz w:val="18"/>
          <w:szCs w:val="18"/>
        </w:rPr>
        <w:t xml:space="preserve">  </w:t>
      </w:r>
      <m:oMath>
        <m:r>
          <w:rPr>
            <w:rFonts w:ascii="Cambria Math" w:hAnsi="Cambria Math"/>
            <w:sz w:val="18"/>
            <w:szCs w:val="18"/>
          </w:rPr>
          <m:t>∝</m:t>
        </m:r>
      </m:oMath>
      <w:r w:rsidRPr="007D1045">
        <w:rPr>
          <w:rFonts w:ascii="Gulliver" w:eastAsia="Gulliver" w:hAnsi="Gulliver" w:cs="Gulliver"/>
          <w:color w:val="000000"/>
          <w:sz w:val="18"/>
          <w:szCs w:val="18"/>
        </w:rPr>
        <w:t xml:space="preserve"> = blade thickness</w:t>
      </w:r>
    </w:p>
    <w:p w14:paraId="74598DEB" w14:textId="1B7AF86A" w:rsidR="007D1045" w:rsidRDefault="007D1045" w:rsidP="007D1045">
      <w:pPr>
        <w:spacing w:after="0" w:line="240" w:lineRule="auto"/>
        <w:ind w:firstLine="426"/>
        <w:jc w:val="both"/>
        <w:rPr>
          <w:rFonts w:ascii="Gulliver" w:eastAsia="Gulliver" w:hAnsi="Gulliver" w:cs="Gulliver"/>
          <w:color w:val="000000"/>
          <w:sz w:val="18"/>
          <w:szCs w:val="18"/>
        </w:rPr>
      </w:pPr>
      <m:oMath>
        <m:r>
          <w:rPr>
            <w:rFonts w:ascii="Cambria Math" w:hAnsi="Cambria Math"/>
          </w:rPr>
          <w:lastRenderedPageBreak/>
          <m:t xml:space="preserve">μ   </m:t>
        </m:r>
      </m:oMath>
      <w:r w:rsidRPr="007D1045">
        <w:rPr>
          <w:rFonts w:ascii="Gulliver" w:eastAsia="Gulliver" w:hAnsi="Gulliver" w:cs="Gulliver"/>
          <w:color w:val="000000"/>
          <w:sz w:val="18"/>
          <w:szCs w:val="18"/>
        </w:rPr>
        <w:t xml:space="preserve"> = pitch propeller blade</w:t>
      </w:r>
    </w:p>
    <w:p w14:paraId="5798AF08" w14:textId="41324FC0" w:rsidR="009A6369" w:rsidRDefault="009A6369" w:rsidP="007D1045">
      <w:pPr>
        <w:spacing w:after="0" w:line="240" w:lineRule="auto"/>
        <w:ind w:firstLine="426"/>
        <w:jc w:val="both"/>
        <w:rPr>
          <w:rFonts w:ascii="Gulliver" w:eastAsia="Gulliver" w:hAnsi="Gulliver" w:cs="Gulliver"/>
          <w:color w:val="000000"/>
          <w:sz w:val="18"/>
          <w:szCs w:val="18"/>
        </w:rPr>
      </w:pPr>
    </w:p>
    <w:p w14:paraId="088C3DF0" w14:textId="7F8A2CBD" w:rsidR="00274453" w:rsidRPr="00274453" w:rsidRDefault="00274453" w:rsidP="00274453">
      <w:pPr>
        <w:spacing w:after="0" w:line="240" w:lineRule="auto"/>
        <w:ind w:firstLine="426"/>
        <w:jc w:val="both"/>
        <w:rPr>
          <w:rFonts w:ascii="Gulliver" w:eastAsia="Gulliver" w:hAnsi="Gulliver" w:cs="Gulliver"/>
          <w:color w:val="000000"/>
          <w:sz w:val="18"/>
          <w:szCs w:val="18"/>
        </w:rPr>
      </w:pPr>
      <w:r w:rsidRPr="00274453">
        <w:rPr>
          <w:rFonts w:ascii="Gulliver" w:eastAsia="Gulliver" w:hAnsi="Gulliver" w:cs="Gulliver"/>
          <w:color w:val="000000"/>
          <w:sz w:val="18"/>
          <w:szCs w:val="18"/>
        </w:rPr>
        <w:t>Propeller efficiency is a key metric that assesses the effectiveness of a propeller in converting engine power into thrust. It is calculated as the ratio of useful thrust power to the input power.</w:t>
      </w:r>
    </w:p>
    <w:p w14:paraId="0730DAC9" w14:textId="2C07C9C2" w:rsidR="00274453" w:rsidRPr="00274453" w:rsidRDefault="00274453" w:rsidP="00274453">
      <w:pPr>
        <w:spacing w:after="0" w:line="240" w:lineRule="auto"/>
        <w:jc w:val="center"/>
        <w:rPr>
          <w:rFonts w:ascii="Gulliver" w:eastAsia="Gulliver" w:hAnsi="Gulliver" w:cs="Gulliver"/>
          <w:color w:val="000000"/>
          <w:sz w:val="18"/>
          <w:szCs w:val="18"/>
          <w:lang w:val="en-US"/>
        </w:rPr>
      </w:pPr>
      <w:r w:rsidRPr="00274453">
        <w:rPr>
          <w:rFonts w:ascii="Gulliver" w:eastAsia="Gulliver" w:hAnsi="Gulliver" w:cs="Gulliver"/>
          <w:color w:val="000000"/>
          <w:sz w:val="18"/>
          <w:szCs w:val="18"/>
        </w:rPr>
        <w:t xml:space="preserve">η = </w:t>
      </w:r>
      <m:oMath>
        <m:f>
          <m:fPr>
            <m:ctrlPr>
              <w:rPr>
                <w:rFonts w:ascii="Cambria Math" w:eastAsia="Gulliver" w:hAnsi="Cambria Math" w:cs="Gulliver"/>
                <w:i/>
                <w:color w:val="000000"/>
                <w:sz w:val="18"/>
                <w:szCs w:val="18"/>
              </w:rPr>
            </m:ctrlPr>
          </m:fPr>
          <m:num>
            <m:r>
              <w:rPr>
                <w:rFonts w:ascii="Cambria Math" w:eastAsia="Gulliver" w:hAnsi="Cambria Math" w:cs="Gulliver"/>
                <w:color w:val="000000"/>
                <w:sz w:val="18"/>
                <w:szCs w:val="18"/>
              </w:rPr>
              <m:t>T.V</m:t>
            </m:r>
          </m:num>
          <m:den>
            <m:r>
              <w:rPr>
                <w:rFonts w:ascii="Cambria Math" w:eastAsia="Gulliver" w:hAnsi="Cambria Math" w:cs="Gulliver"/>
                <w:color w:val="000000"/>
                <w:sz w:val="18"/>
                <w:szCs w:val="18"/>
              </w:rPr>
              <m:t>P</m:t>
            </m:r>
          </m:den>
        </m:f>
      </m:oMath>
      <w:r>
        <w:rPr>
          <w:rFonts w:ascii="Gulliver" w:eastAsia="Gulliver" w:hAnsi="Gulliver" w:cs="Gulliver"/>
          <w:color w:val="000000"/>
          <w:sz w:val="18"/>
          <w:szCs w:val="18"/>
        </w:rPr>
        <w:tab/>
      </w:r>
      <w:r>
        <w:rPr>
          <w:rFonts w:ascii="Gulliver" w:eastAsia="Gulliver" w:hAnsi="Gulliver" w:cs="Gulliver"/>
          <w:color w:val="000000"/>
          <w:sz w:val="18"/>
          <w:szCs w:val="18"/>
        </w:rPr>
        <w:tab/>
      </w:r>
      <w:r>
        <w:rPr>
          <w:rFonts w:ascii="Gulliver" w:eastAsia="Gulliver" w:hAnsi="Gulliver" w:cs="Gulliver"/>
          <w:color w:val="000000"/>
          <w:sz w:val="18"/>
          <w:szCs w:val="18"/>
        </w:rPr>
        <w:tab/>
      </w:r>
      <w:r>
        <w:rPr>
          <w:rFonts w:ascii="Gulliver" w:eastAsia="Gulliver" w:hAnsi="Gulliver" w:cs="Gulliver"/>
          <w:color w:val="000000"/>
          <w:sz w:val="18"/>
          <w:szCs w:val="18"/>
        </w:rPr>
        <w:tab/>
      </w:r>
      <w:r>
        <w:rPr>
          <w:rFonts w:ascii="Gulliver" w:eastAsia="Gulliver" w:hAnsi="Gulliver" w:cs="Gulliver"/>
          <w:color w:val="000000"/>
          <w:sz w:val="18"/>
          <w:szCs w:val="18"/>
          <w:lang w:val="en-US"/>
        </w:rPr>
        <w:t>(5)</w:t>
      </w:r>
    </w:p>
    <w:p w14:paraId="2FACA8DC" w14:textId="143B520B" w:rsidR="00274453" w:rsidRPr="00274453" w:rsidRDefault="00274453" w:rsidP="00274453">
      <w:pPr>
        <w:spacing w:after="0" w:line="240" w:lineRule="auto"/>
        <w:ind w:left="426"/>
        <w:jc w:val="both"/>
        <w:rPr>
          <w:rFonts w:ascii="Gulliver" w:eastAsia="Gulliver" w:hAnsi="Gulliver" w:cs="Gulliver"/>
          <w:color w:val="000000"/>
          <w:sz w:val="18"/>
          <w:szCs w:val="18"/>
          <w:lang w:val="en-US"/>
        </w:rPr>
      </w:pPr>
      <w:r>
        <w:rPr>
          <w:rFonts w:ascii="Gulliver" w:eastAsia="Gulliver" w:hAnsi="Gulliver" w:cs="Gulliver"/>
          <w:color w:val="000000"/>
          <w:sz w:val="18"/>
          <w:szCs w:val="18"/>
          <w:lang w:val="en-US"/>
        </w:rPr>
        <w:t>When:</w:t>
      </w:r>
    </w:p>
    <w:p w14:paraId="78460624" w14:textId="610D109D" w:rsidR="00274453" w:rsidRPr="00274453" w:rsidRDefault="00274453" w:rsidP="00274453">
      <w:pPr>
        <w:spacing w:after="0" w:line="240" w:lineRule="auto"/>
        <w:ind w:firstLine="426"/>
        <w:jc w:val="both"/>
        <w:rPr>
          <w:rFonts w:ascii="Gulliver" w:eastAsia="Gulliver" w:hAnsi="Gulliver" w:cs="Gulliver"/>
          <w:color w:val="000000"/>
          <w:sz w:val="18"/>
          <w:szCs w:val="18"/>
        </w:rPr>
      </w:pPr>
      <w:r w:rsidRPr="00274453">
        <w:rPr>
          <w:rFonts w:ascii="Gulliver" w:eastAsia="Gulliver" w:hAnsi="Gulliver" w:cs="Gulliver"/>
          <w:color w:val="000000"/>
          <w:sz w:val="18"/>
          <w:szCs w:val="18"/>
        </w:rPr>
        <w:t xml:space="preserve"> η</w:t>
      </w:r>
      <w:r>
        <w:rPr>
          <w:rFonts w:ascii="Gulliver" w:eastAsia="Gulliver" w:hAnsi="Gulliver" w:cs="Gulliver"/>
          <w:color w:val="000000"/>
          <w:sz w:val="18"/>
          <w:szCs w:val="18"/>
        </w:rPr>
        <w:tab/>
      </w:r>
      <w:r w:rsidRPr="00274453">
        <w:rPr>
          <w:rFonts w:ascii="Gulliver" w:eastAsia="Gulliver" w:hAnsi="Gulliver" w:cs="Gulliver"/>
          <w:color w:val="000000"/>
          <w:sz w:val="18"/>
          <w:szCs w:val="18"/>
        </w:rPr>
        <w:t>= Propeller efficiency</w:t>
      </w:r>
    </w:p>
    <w:p w14:paraId="51E02129" w14:textId="77777777" w:rsidR="00274453" w:rsidRDefault="00274453" w:rsidP="00274453">
      <w:pPr>
        <w:spacing w:after="0" w:line="240" w:lineRule="auto"/>
        <w:ind w:firstLine="426"/>
        <w:jc w:val="both"/>
        <w:rPr>
          <w:rFonts w:ascii="Gulliver" w:eastAsia="Gulliver" w:hAnsi="Gulliver" w:cs="Gulliver"/>
          <w:color w:val="000000"/>
          <w:sz w:val="18"/>
          <w:szCs w:val="18"/>
        </w:rPr>
      </w:pPr>
      <w:r w:rsidRPr="00274453">
        <w:rPr>
          <w:rFonts w:ascii="Gulliver" w:eastAsia="Gulliver" w:hAnsi="Gulliver" w:cs="Gulliver"/>
          <w:color w:val="000000"/>
          <w:sz w:val="18"/>
          <w:szCs w:val="18"/>
        </w:rPr>
        <w:t xml:space="preserve"> T</w:t>
      </w:r>
      <w:r>
        <w:rPr>
          <w:rFonts w:ascii="Gulliver" w:eastAsia="Gulliver" w:hAnsi="Gulliver" w:cs="Gulliver"/>
          <w:color w:val="000000"/>
          <w:sz w:val="18"/>
          <w:szCs w:val="18"/>
        </w:rPr>
        <w:tab/>
      </w:r>
      <w:r w:rsidRPr="00274453">
        <w:rPr>
          <w:rFonts w:ascii="Gulliver" w:eastAsia="Gulliver" w:hAnsi="Gulliver" w:cs="Gulliver"/>
          <w:color w:val="000000"/>
          <w:sz w:val="18"/>
          <w:szCs w:val="18"/>
        </w:rPr>
        <w:t>= Thrust (force generated by the propeller)</w:t>
      </w:r>
    </w:p>
    <w:p w14:paraId="45EDF12F" w14:textId="1208ED78" w:rsidR="00274453" w:rsidRPr="00274453" w:rsidRDefault="00274453" w:rsidP="00274453">
      <w:pPr>
        <w:spacing w:after="0" w:line="240" w:lineRule="auto"/>
        <w:ind w:firstLine="426"/>
        <w:jc w:val="both"/>
        <w:rPr>
          <w:rFonts w:ascii="Gulliver" w:eastAsia="Gulliver" w:hAnsi="Gulliver" w:cs="Gulliver"/>
          <w:color w:val="000000"/>
          <w:sz w:val="18"/>
          <w:szCs w:val="18"/>
        </w:rPr>
      </w:pPr>
      <w:r w:rsidRPr="00274453">
        <w:rPr>
          <w:rFonts w:ascii="Gulliver" w:eastAsia="Gulliver" w:hAnsi="Gulliver" w:cs="Gulliver"/>
          <w:color w:val="000000"/>
          <w:sz w:val="18"/>
          <w:szCs w:val="18"/>
        </w:rPr>
        <w:t>V</w:t>
      </w:r>
      <w:r>
        <w:rPr>
          <w:rFonts w:ascii="Gulliver" w:eastAsia="Gulliver" w:hAnsi="Gulliver" w:cs="Gulliver"/>
          <w:color w:val="000000"/>
          <w:sz w:val="18"/>
          <w:szCs w:val="18"/>
        </w:rPr>
        <w:tab/>
      </w:r>
      <w:r w:rsidRPr="00274453">
        <w:rPr>
          <w:rFonts w:ascii="Gulliver" w:eastAsia="Gulliver" w:hAnsi="Gulliver" w:cs="Gulliver"/>
          <w:color w:val="000000"/>
          <w:sz w:val="18"/>
          <w:szCs w:val="18"/>
        </w:rPr>
        <w:t>= Velocity of the water</w:t>
      </w:r>
    </w:p>
    <w:p w14:paraId="544A6E8A" w14:textId="06915F7D" w:rsidR="00274453" w:rsidRPr="00274453" w:rsidRDefault="00274453" w:rsidP="00274453">
      <w:pPr>
        <w:spacing w:after="0" w:line="240" w:lineRule="auto"/>
        <w:ind w:firstLine="426"/>
        <w:jc w:val="both"/>
        <w:rPr>
          <w:rFonts w:ascii="Gulliver" w:eastAsia="Gulliver" w:hAnsi="Gulliver" w:cs="Gulliver"/>
          <w:color w:val="000000"/>
          <w:sz w:val="18"/>
          <w:szCs w:val="18"/>
        </w:rPr>
      </w:pPr>
      <w:r w:rsidRPr="00274453">
        <w:rPr>
          <w:rFonts w:ascii="Gulliver" w:eastAsia="Gulliver" w:hAnsi="Gulliver" w:cs="Gulliver"/>
          <w:color w:val="000000"/>
          <w:sz w:val="18"/>
          <w:szCs w:val="18"/>
        </w:rPr>
        <w:t>P</w:t>
      </w:r>
      <w:r>
        <w:rPr>
          <w:rFonts w:ascii="Gulliver" w:eastAsia="Gulliver" w:hAnsi="Gulliver" w:cs="Gulliver"/>
          <w:color w:val="000000"/>
          <w:sz w:val="18"/>
          <w:szCs w:val="18"/>
        </w:rPr>
        <w:tab/>
      </w:r>
      <w:r w:rsidRPr="00274453">
        <w:rPr>
          <w:rFonts w:ascii="Gulliver" w:eastAsia="Gulliver" w:hAnsi="Gulliver" w:cs="Gulliver"/>
          <w:color w:val="000000"/>
          <w:sz w:val="18"/>
          <w:szCs w:val="18"/>
        </w:rPr>
        <w:t>= Power input</w:t>
      </w:r>
    </w:p>
    <w:p w14:paraId="467F9580" w14:textId="77777777" w:rsidR="00274453" w:rsidRPr="00274453" w:rsidRDefault="00274453" w:rsidP="00274453">
      <w:pPr>
        <w:spacing w:after="0" w:line="240" w:lineRule="auto"/>
        <w:ind w:firstLine="426"/>
        <w:jc w:val="both"/>
        <w:rPr>
          <w:rFonts w:ascii="Gulliver" w:eastAsia="Gulliver" w:hAnsi="Gulliver" w:cs="Gulliver"/>
          <w:color w:val="000000"/>
          <w:sz w:val="18"/>
          <w:szCs w:val="18"/>
        </w:rPr>
      </w:pPr>
    </w:p>
    <w:p w14:paraId="6C142C0B" w14:textId="4B072F2E" w:rsidR="00274453" w:rsidRDefault="00274453" w:rsidP="00274453">
      <w:pPr>
        <w:spacing w:after="0" w:line="240" w:lineRule="auto"/>
        <w:ind w:firstLine="426"/>
        <w:jc w:val="both"/>
        <w:rPr>
          <w:rFonts w:ascii="Gulliver" w:eastAsia="Gulliver" w:hAnsi="Gulliver" w:cs="Gulliver"/>
          <w:color w:val="000000"/>
          <w:sz w:val="18"/>
          <w:szCs w:val="18"/>
        </w:rPr>
      </w:pPr>
      <w:r w:rsidRPr="00274453">
        <w:rPr>
          <w:rFonts w:ascii="Gulliver" w:eastAsia="Gulliver" w:hAnsi="Gulliver" w:cs="Gulliver"/>
          <w:color w:val="000000"/>
          <w:sz w:val="18"/>
          <w:szCs w:val="18"/>
        </w:rPr>
        <w:t>Advance ratio is a dimensionless parameter that relates the speed of the vessel to the rotational speed of the propeller.</w:t>
      </w:r>
    </w:p>
    <w:p w14:paraId="6DA9DB10" w14:textId="77777777" w:rsidR="00274453" w:rsidRPr="00274453" w:rsidRDefault="00274453" w:rsidP="00274453">
      <w:pPr>
        <w:spacing w:after="0" w:line="240" w:lineRule="auto"/>
        <w:ind w:firstLine="426"/>
        <w:jc w:val="both"/>
        <w:rPr>
          <w:rFonts w:ascii="Gulliver" w:eastAsia="Gulliver" w:hAnsi="Gulliver" w:cs="Gulliver"/>
          <w:color w:val="000000"/>
          <w:sz w:val="18"/>
          <w:szCs w:val="18"/>
        </w:rPr>
      </w:pPr>
    </w:p>
    <w:p w14:paraId="5CEA9921" w14:textId="6D8A31D5" w:rsidR="00274453" w:rsidRPr="00274453" w:rsidRDefault="00274453" w:rsidP="00274453">
      <w:pPr>
        <w:spacing w:after="0" w:line="240" w:lineRule="auto"/>
        <w:jc w:val="center"/>
        <w:rPr>
          <w:rFonts w:ascii="Gulliver" w:eastAsia="Gulliver" w:hAnsi="Gulliver" w:cs="Gulliver"/>
          <w:color w:val="000000"/>
          <w:sz w:val="18"/>
          <w:szCs w:val="18"/>
          <w:lang w:val="en-US"/>
        </w:rPr>
      </w:pPr>
      <w:r w:rsidRPr="00274453">
        <w:rPr>
          <w:rFonts w:ascii="Gulliver" w:eastAsia="Gulliver" w:hAnsi="Gulliver" w:cs="Gulliver"/>
          <w:color w:val="000000"/>
          <w:sz w:val="18"/>
          <w:szCs w:val="18"/>
        </w:rPr>
        <w:t xml:space="preserve">J = </w:t>
      </w:r>
      <m:oMath>
        <m:f>
          <m:fPr>
            <m:ctrlPr>
              <w:rPr>
                <w:rFonts w:ascii="Cambria Math" w:eastAsia="Gulliver" w:hAnsi="Cambria Math" w:cs="Gulliver"/>
                <w:i/>
                <w:color w:val="000000"/>
                <w:sz w:val="18"/>
                <w:szCs w:val="18"/>
              </w:rPr>
            </m:ctrlPr>
          </m:fPr>
          <m:num>
            <m:r>
              <w:rPr>
                <w:rFonts w:ascii="Cambria Math" w:eastAsia="Gulliver" w:hAnsi="Cambria Math" w:cs="Gulliver"/>
                <w:color w:val="000000"/>
                <w:sz w:val="18"/>
                <w:szCs w:val="18"/>
              </w:rPr>
              <m:t>V</m:t>
            </m:r>
          </m:num>
          <m:den>
            <m:r>
              <w:rPr>
                <w:rFonts w:ascii="Cambria Math" w:eastAsia="Gulliver" w:hAnsi="Cambria Math" w:cs="Gulliver"/>
                <w:color w:val="000000"/>
                <w:sz w:val="18"/>
                <w:szCs w:val="18"/>
              </w:rPr>
              <m:t>n.D</m:t>
            </m:r>
          </m:den>
        </m:f>
      </m:oMath>
      <w:r>
        <w:rPr>
          <w:rFonts w:ascii="Gulliver" w:eastAsia="Gulliver" w:hAnsi="Gulliver" w:cs="Gulliver"/>
          <w:color w:val="000000"/>
          <w:sz w:val="18"/>
          <w:szCs w:val="18"/>
        </w:rPr>
        <w:tab/>
      </w:r>
      <w:r>
        <w:rPr>
          <w:rFonts w:ascii="Gulliver" w:eastAsia="Gulliver" w:hAnsi="Gulliver" w:cs="Gulliver"/>
          <w:color w:val="000000"/>
          <w:sz w:val="18"/>
          <w:szCs w:val="18"/>
        </w:rPr>
        <w:tab/>
      </w:r>
      <w:r>
        <w:rPr>
          <w:rFonts w:ascii="Gulliver" w:eastAsia="Gulliver" w:hAnsi="Gulliver" w:cs="Gulliver"/>
          <w:color w:val="000000"/>
          <w:sz w:val="18"/>
          <w:szCs w:val="18"/>
        </w:rPr>
        <w:tab/>
      </w:r>
      <w:r>
        <w:rPr>
          <w:rFonts w:ascii="Gulliver" w:eastAsia="Gulliver" w:hAnsi="Gulliver" w:cs="Gulliver"/>
          <w:color w:val="000000"/>
          <w:sz w:val="18"/>
          <w:szCs w:val="18"/>
        </w:rPr>
        <w:tab/>
      </w:r>
      <w:r>
        <w:rPr>
          <w:rFonts w:ascii="Gulliver" w:eastAsia="Gulliver" w:hAnsi="Gulliver" w:cs="Gulliver"/>
          <w:color w:val="000000"/>
          <w:sz w:val="18"/>
          <w:szCs w:val="18"/>
          <w:lang w:val="en-US"/>
        </w:rPr>
        <w:t>(6)</w:t>
      </w:r>
    </w:p>
    <w:p w14:paraId="7422D2B1" w14:textId="085D01C6" w:rsidR="00274453" w:rsidRPr="00274453" w:rsidRDefault="00274453" w:rsidP="00274453">
      <w:pPr>
        <w:spacing w:after="0" w:line="240" w:lineRule="auto"/>
        <w:ind w:left="426"/>
        <w:jc w:val="both"/>
        <w:rPr>
          <w:rFonts w:ascii="Gulliver" w:eastAsia="Gulliver" w:hAnsi="Gulliver" w:cs="Gulliver"/>
          <w:color w:val="000000"/>
          <w:sz w:val="18"/>
          <w:szCs w:val="18"/>
          <w:lang w:val="en-US"/>
        </w:rPr>
      </w:pPr>
      <w:r>
        <w:rPr>
          <w:rFonts w:ascii="Gulliver" w:eastAsia="Gulliver" w:hAnsi="Gulliver" w:cs="Gulliver"/>
          <w:color w:val="000000"/>
          <w:sz w:val="18"/>
          <w:szCs w:val="18"/>
          <w:lang w:val="en-US"/>
        </w:rPr>
        <w:t>When:</w:t>
      </w:r>
    </w:p>
    <w:p w14:paraId="2F018000" w14:textId="3A32AD43" w:rsidR="00274453" w:rsidRPr="00274453" w:rsidRDefault="00274453" w:rsidP="00274453">
      <w:pPr>
        <w:spacing w:after="0" w:line="240" w:lineRule="auto"/>
        <w:ind w:firstLine="426"/>
        <w:jc w:val="both"/>
        <w:rPr>
          <w:rFonts w:ascii="Gulliver" w:eastAsia="Gulliver" w:hAnsi="Gulliver" w:cs="Gulliver"/>
          <w:color w:val="000000"/>
          <w:sz w:val="18"/>
          <w:szCs w:val="18"/>
        </w:rPr>
      </w:pPr>
      <w:r w:rsidRPr="00274453">
        <w:rPr>
          <w:rFonts w:ascii="Gulliver" w:eastAsia="Gulliver" w:hAnsi="Gulliver" w:cs="Gulliver"/>
          <w:color w:val="000000"/>
          <w:sz w:val="18"/>
          <w:szCs w:val="18"/>
        </w:rPr>
        <w:t>J</w:t>
      </w:r>
      <w:r>
        <w:rPr>
          <w:rFonts w:ascii="Gulliver" w:eastAsia="Gulliver" w:hAnsi="Gulliver" w:cs="Gulliver"/>
          <w:color w:val="000000"/>
          <w:sz w:val="18"/>
          <w:szCs w:val="18"/>
        </w:rPr>
        <w:tab/>
      </w:r>
      <w:r w:rsidRPr="00274453">
        <w:rPr>
          <w:rFonts w:ascii="Gulliver" w:eastAsia="Gulliver" w:hAnsi="Gulliver" w:cs="Gulliver"/>
          <w:color w:val="000000"/>
          <w:sz w:val="18"/>
          <w:szCs w:val="18"/>
        </w:rPr>
        <w:t>= Advance ratio</w:t>
      </w:r>
    </w:p>
    <w:p w14:paraId="679840E3" w14:textId="00F6A63B" w:rsidR="00274453" w:rsidRPr="00274453" w:rsidRDefault="00274453" w:rsidP="00274453">
      <w:pPr>
        <w:spacing w:after="0" w:line="240" w:lineRule="auto"/>
        <w:ind w:firstLine="426"/>
        <w:jc w:val="both"/>
        <w:rPr>
          <w:rFonts w:ascii="Gulliver" w:eastAsia="Gulliver" w:hAnsi="Gulliver" w:cs="Gulliver"/>
          <w:color w:val="000000"/>
          <w:sz w:val="18"/>
          <w:szCs w:val="18"/>
        </w:rPr>
      </w:pPr>
      <w:r w:rsidRPr="00274453">
        <w:rPr>
          <w:rFonts w:ascii="Gulliver" w:eastAsia="Gulliver" w:hAnsi="Gulliver" w:cs="Gulliver"/>
          <w:color w:val="000000"/>
          <w:sz w:val="18"/>
          <w:szCs w:val="18"/>
        </w:rPr>
        <w:t>V</w:t>
      </w:r>
      <w:r>
        <w:rPr>
          <w:rFonts w:ascii="Gulliver" w:eastAsia="Gulliver" w:hAnsi="Gulliver" w:cs="Gulliver"/>
          <w:color w:val="000000"/>
          <w:sz w:val="18"/>
          <w:szCs w:val="18"/>
        </w:rPr>
        <w:tab/>
      </w:r>
      <w:r w:rsidRPr="00274453">
        <w:rPr>
          <w:rFonts w:ascii="Gulliver" w:eastAsia="Gulliver" w:hAnsi="Gulliver" w:cs="Gulliver"/>
          <w:color w:val="000000"/>
          <w:sz w:val="18"/>
          <w:szCs w:val="18"/>
        </w:rPr>
        <w:t>= Velocity of the vessel</w:t>
      </w:r>
    </w:p>
    <w:p w14:paraId="56FE29D7" w14:textId="28B27D8C" w:rsidR="00274453" w:rsidRPr="00274453" w:rsidRDefault="00274453" w:rsidP="00274453">
      <w:pPr>
        <w:spacing w:after="0" w:line="240" w:lineRule="auto"/>
        <w:ind w:firstLine="426"/>
        <w:jc w:val="both"/>
        <w:rPr>
          <w:rFonts w:ascii="Gulliver" w:eastAsia="Gulliver" w:hAnsi="Gulliver" w:cs="Gulliver"/>
          <w:color w:val="000000"/>
          <w:sz w:val="18"/>
          <w:szCs w:val="18"/>
        </w:rPr>
      </w:pPr>
      <w:r>
        <w:rPr>
          <w:rFonts w:ascii="Gulliver" w:eastAsia="Gulliver" w:hAnsi="Gulliver" w:cs="Gulliver"/>
          <w:color w:val="000000"/>
          <w:sz w:val="18"/>
          <w:szCs w:val="18"/>
          <w:lang w:val="en-US"/>
        </w:rPr>
        <w:t>n</w:t>
      </w:r>
      <w:r>
        <w:rPr>
          <w:rFonts w:ascii="Gulliver" w:eastAsia="Gulliver" w:hAnsi="Gulliver" w:cs="Gulliver"/>
          <w:color w:val="000000"/>
          <w:sz w:val="18"/>
          <w:szCs w:val="18"/>
        </w:rPr>
        <w:tab/>
      </w:r>
      <w:r w:rsidRPr="00274453">
        <w:rPr>
          <w:rFonts w:ascii="Gulliver" w:eastAsia="Gulliver" w:hAnsi="Gulliver" w:cs="Gulliver"/>
          <w:color w:val="000000"/>
          <w:sz w:val="18"/>
          <w:szCs w:val="18"/>
        </w:rPr>
        <w:t>= Rotational speed of the propeller</w:t>
      </w:r>
    </w:p>
    <w:p w14:paraId="6F981417" w14:textId="5F070637" w:rsidR="00274453" w:rsidRPr="00274453" w:rsidRDefault="00274453" w:rsidP="00274453">
      <w:pPr>
        <w:spacing w:after="0" w:line="240" w:lineRule="auto"/>
        <w:ind w:firstLine="426"/>
        <w:jc w:val="both"/>
        <w:rPr>
          <w:rFonts w:ascii="Gulliver" w:eastAsia="Gulliver" w:hAnsi="Gulliver" w:cs="Gulliver"/>
          <w:color w:val="000000"/>
          <w:sz w:val="18"/>
          <w:szCs w:val="18"/>
        </w:rPr>
      </w:pPr>
      <w:r w:rsidRPr="00274453">
        <w:rPr>
          <w:rFonts w:ascii="Gulliver" w:eastAsia="Gulliver" w:hAnsi="Gulliver" w:cs="Gulliver"/>
          <w:color w:val="000000"/>
          <w:sz w:val="18"/>
          <w:szCs w:val="18"/>
        </w:rPr>
        <w:t>D</w:t>
      </w:r>
      <w:r>
        <w:rPr>
          <w:rFonts w:ascii="Gulliver" w:eastAsia="Gulliver" w:hAnsi="Gulliver" w:cs="Gulliver"/>
          <w:color w:val="000000"/>
          <w:sz w:val="18"/>
          <w:szCs w:val="18"/>
        </w:rPr>
        <w:tab/>
      </w:r>
      <w:r w:rsidRPr="00274453">
        <w:rPr>
          <w:rFonts w:ascii="Gulliver" w:eastAsia="Gulliver" w:hAnsi="Gulliver" w:cs="Gulliver"/>
          <w:color w:val="000000"/>
          <w:sz w:val="18"/>
          <w:szCs w:val="18"/>
        </w:rPr>
        <w:t>= Diameter of the propeller</w:t>
      </w:r>
    </w:p>
    <w:p w14:paraId="3847A147" w14:textId="77777777" w:rsidR="00274453" w:rsidRPr="00274453" w:rsidRDefault="00274453" w:rsidP="00274453">
      <w:pPr>
        <w:spacing w:after="0" w:line="240" w:lineRule="auto"/>
        <w:ind w:firstLine="426"/>
        <w:jc w:val="both"/>
        <w:rPr>
          <w:rFonts w:ascii="Gulliver" w:eastAsia="Gulliver" w:hAnsi="Gulliver" w:cs="Gulliver"/>
          <w:color w:val="000000"/>
          <w:sz w:val="18"/>
          <w:szCs w:val="18"/>
        </w:rPr>
      </w:pPr>
    </w:p>
    <w:p w14:paraId="68400ECB" w14:textId="77777777" w:rsidR="00274453" w:rsidRDefault="00274453" w:rsidP="00274453">
      <w:pPr>
        <w:spacing w:after="0" w:line="240" w:lineRule="auto"/>
        <w:ind w:firstLine="426"/>
        <w:jc w:val="both"/>
        <w:rPr>
          <w:rFonts w:ascii="Gulliver" w:eastAsia="Gulliver" w:hAnsi="Gulliver" w:cs="Gulliver"/>
          <w:color w:val="000000"/>
          <w:sz w:val="18"/>
          <w:szCs w:val="18"/>
        </w:rPr>
      </w:pPr>
      <w:r w:rsidRPr="00274453">
        <w:rPr>
          <w:rFonts w:ascii="Gulliver" w:eastAsia="Gulliver" w:hAnsi="Gulliver" w:cs="Gulliver"/>
          <w:color w:val="000000"/>
          <w:sz w:val="18"/>
          <w:szCs w:val="18"/>
        </w:rPr>
        <w:t>Thrust coefficient is a dimensionless parameter representing the efficiency of a propeller in generating thrust. It is calculated as the ratio of thrust to the dynamic pressure and the swept area</w:t>
      </w:r>
    </w:p>
    <w:p w14:paraId="67ADF4B2" w14:textId="37CBB196" w:rsidR="00274453" w:rsidRPr="00274453" w:rsidRDefault="00274453" w:rsidP="00274453">
      <w:pPr>
        <w:spacing w:after="0" w:line="240" w:lineRule="auto"/>
        <w:jc w:val="center"/>
        <w:rPr>
          <w:rFonts w:ascii="Gulliver" w:eastAsia="Gulliver" w:hAnsi="Gulliver" w:cs="Gulliver"/>
          <w:color w:val="000000"/>
          <w:sz w:val="18"/>
          <w:szCs w:val="18"/>
          <w:lang w:val="en-US"/>
        </w:rPr>
      </w:pPr>
      <w:r w:rsidRPr="00274453">
        <w:rPr>
          <w:rFonts w:ascii="Gulliver" w:eastAsia="Gulliver" w:hAnsi="Gulliver" w:cs="Gulliver"/>
          <w:color w:val="000000"/>
          <w:sz w:val="18"/>
          <w:szCs w:val="18"/>
        </w:rPr>
        <w:t xml:space="preserve">CT = </w:t>
      </w:r>
      <m:oMath>
        <m:f>
          <m:fPr>
            <m:ctrlPr>
              <w:rPr>
                <w:rFonts w:ascii="Cambria Math" w:eastAsia="Gulliver" w:hAnsi="Cambria Math" w:cs="Gulliver"/>
                <w:i/>
                <w:color w:val="000000"/>
                <w:sz w:val="18"/>
                <w:szCs w:val="18"/>
              </w:rPr>
            </m:ctrlPr>
          </m:fPr>
          <m:num>
            <m:r>
              <w:rPr>
                <w:rFonts w:ascii="Cambria Math" w:eastAsia="Gulliver" w:hAnsi="Cambria Math" w:cs="Gulliver"/>
                <w:color w:val="000000"/>
                <w:sz w:val="18"/>
                <w:szCs w:val="18"/>
              </w:rPr>
              <m:t>T</m:t>
            </m:r>
          </m:num>
          <m:den>
            <m:r>
              <w:rPr>
                <w:rFonts w:ascii="Cambria Math" w:eastAsia="Gulliver" w:hAnsi="Cambria Math" w:cs="Gulliver"/>
                <w:color w:val="000000"/>
                <w:sz w:val="18"/>
                <w:szCs w:val="18"/>
              </w:rPr>
              <m:t xml:space="preserve">0,5ρ A </m:t>
            </m:r>
            <m:sSup>
              <m:sSupPr>
                <m:ctrlPr>
                  <w:rPr>
                    <w:rFonts w:ascii="Cambria Math" w:eastAsia="Gulliver" w:hAnsi="Cambria Math" w:cs="Gulliver"/>
                    <w:i/>
                    <w:color w:val="000000"/>
                    <w:sz w:val="18"/>
                    <w:szCs w:val="18"/>
                  </w:rPr>
                </m:ctrlPr>
              </m:sSupPr>
              <m:e>
                <m:r>
                  <w:rPr>
                    <w:rFonts w:ascii="Cambria Math" w:eastAsia="Gulliver" w:hAnsi="Cambria Math" w:cs="Gulliver"/>
                    <w:color w:val="000000"/>
                    <w:sz w:val="18"/>
                    <w:szCs w:val="18"/>
                  </w:rPr>
                  <m:t>V</m:t>
                </m:r>
              </m:e>
              <m:sup>
                <m:r>
                  <w:rPr>
                    <w:rFonts w:ascii="Cambria Math" w:eastAsia="Gulliver" w:hAnsi="Cambria Math" w:cs="Gulliver"/>
                    <w:color w:val="000000"/>
                    <w:sz w:val="18"/>
                    <w:szCs w:val="18"/>
                  </w:rPr>
                  <m:t>3</m:t>
                </m:r>
              </m:sup>
            </m:sSup>
            <m:r>
              <w:rPr>
                <w:rFonts w:ascii="Cambria Math" w:eastAsia="Gulliver" w:hAnsi="Cambria Math" w:cs="Gulliver"/>
                <w:color w:val="000000"/>
                <w:sz w:val="18"/>
                <w:szCs w:val="18"/>
              </w:rPr>
              <m:t xml:space="preserve"> </m:t>
            </m:r>
          </m:den>
        </m:f>
      </m:oMath>
      <w:r>
        <w:rPr>
          <w:rFonts w:ascii="Gulliver" w:eastAsia="Gulliver" w:hAnsi="Gulliver" w:cs="Gulliver"/>
          <w:color w:val="000000"/>
          <w:sz w:val="18"/>
          <w:szCs w:val="18"/>
        </w:rPr>
        <w:tab/>
      </w:r>
      <w:r>
        <w:rPr>
          <w:rFonts w:ascii="Gulliver" w:eastAsia="Gulliver" w:hAnsi="Gulliver" w:cs="Gulliver"/>
          <w:color w:val="000000"/>
          <w:sz w:val="18"/>
          <w:szCs w:val="18"/>
        </w:rPr>
        <w:tab/>
      </w:r>
      <w:r>
        <w:rPr>
          <w:rFonts w:ascii="Gulliver" w:eastAsia="Gulliver" w:hAnsi="Gulliver" w:cs="Gulliver"/>
          <w:color w:val="000000"/>
          <w:sz w:val="18"/>
          <w:szCs w:val="18"/>
        </w:rPr>
        <w:tab/>
      </w:r>
      <w:r>
        <w:rPr>
          <w:rFonts w:ascii="Gulliver" w:eastAsia="Gulliver" w:hAnsi="Gulliver" w:cs="Gulliver"/>
          <w:color w:val="000000"/>
          <w:sz w:val="18"/>
          <w:szCs w:val="18"/>
          <w:lang w:val="en-US"/>
        </w:rPr>
        <w:t>(7)</w:t>
      </w:r>
    </w:p>
    <w:p w14:paraId="12F71776" w14:textId="2155196C" w:rsidR="00274453" w:rsidRPr="00274453" w:rsidRDefault="00274453" w:rsidP="00274453">
      <w:pPr>
        <w:spacing w:after="0" w:line="240" w:lineRule="auto"/>
        <w:ind w:left="426"/>
        <w:jc w:val="both"/>
        <w:rPr>
          <w:rFonts w:ascii="Gulliver" w:eastAsia="Gulliver" w:hAnsi="Gulliver" w:cs="Gulliver"/>
          <w:color w:val="000000"/>
          <w:sz w:val="18"/>
          <w:szCs w:val="18"/>
          <w:lang w:val="en-US"/>
        </w:rPr>
      </w:pPr>
      <w:r>
        <w:rPr>
          <w:rFonts w:ascii="Gulliver" w:eastAsia="Gulliver" w:hAnsi="Gulliver" w:cs="Gulliver"/>
          <w:color w:val="000000"/>
          <w:sz w:val="18"/>
          <w:szCs w:val="18"/>
          <w:lang w:val="en-US"/>
        </w:rPr>
        <w:t>When:</w:t>
      </w:r>
    </w:p>
    <w:p w14:paraId="179145DB" w14:textId="7F5D1B4B" w:rsidR="00274453" w:rsidRPr="00274453" w:rsidRDefault="00274453" w:rsidP="00274453">
      <w:pPr>
        <w:spacing w:after="0" w:line="240" w:lineRule="auto"/>
        <w:ind w:firstLine="426"/>
        <w:jc w:val="both"/>
        <w:rPr>
          <w:rFonts w:ascii="Gulliver" w:eastAsia="Gulliver" w:hAnsi="Gulliver" w:cs="Gulliver"/>
          <w:color w:val="000000"/>
          <w:sz w:val="18"/>
          <w:szCs w:val="18"/>
        </w:rPr>
      </w:pPr>
      <w:r w:rsidRPr="00274453">
        <w:rPr>
          <w:rFonts w:ascii="Gulliver" w:eastAsia="Gulliver" w:hAnsi="Gulliver" w:cs="Gulliver"/>
          <w:color w:val="000000"/>
          <w:sz w:val="18"/>
          <w:szCs w:val="18"/>
        </w:rPr>
        <w:t>CT</w:t>
      </w:r>
      <w:r>
        <w:rPr>
          <w:rFonts w:ascii="Gulliver" w:eastAsia="Gulliver" w:hAnsi="Gulliver" w:cs="Gulliver"/>
          <w:color w:val="000000"/>
          <w:sz w:val="18"/>
          <w:szCs w:val="18"/>
        </w:rPr>
        <w:tab/>
      </w:r>
      <w:r w:rsidRPr="00274453">
        <w:rPr>
          <w:rFonts w:ascii="Gulliver" w:eastAsia="Gulliver" w:hAnsi="Gulliver" w:cs="Gulliver"/>
          <w:color w:val="000000"/>
          <w:sz w:val="18"/>
          <w:szCs w:val="18"/>
        </w:rPr>
        <w:t>= Thrust coefficient</w:t>
      </w:r>
    </w:p>
    <w:p w14:paraId="3B319955" w14:textId="709360AD" w:rsidR="00274453" w:rsidRPr="00274453" w:rsidRDefault="00274453" w:rsidP="00274453">
      <w:pPr>
        <w:spacing w:after="0" w:line="240" w:lineRule="auto"/>
        <w:ind w:firstLine="426"/>
        <w:jc w:val="both"/>
        <w:rPr>
          <w:rFonts w:ascii="Gulliver" w:eastAsia="Gulliver" w:hAnsi="Gulliver" w:cs="Gulliver"/>
          <w:color w:val="000000"/>
          <w:sz w:val="18"/>
          <w:szCs w:val="18"/>
        </w:rPr>
      </w:pPr>
      <w:r w:rsidRPr="00274453">
        <w:rPr>
          <w:rFonts w:ascii="Gulliver" w:eastAsia="Gulliver" w:hAnsi="Gulliver" w:cs="Gulliver"/>
          <w:color w:val="000000"/>
          <w:sz w:val="18"/>
          <w:szCs w:val="18"/>
        </w:rPr>
        <w:t>ρ</w:t>
      </w:r>
      <w:r>
        <w:rPr>
          <w:rFonts w:ascii="Gulliver" w:eastAsia="Gulliver" w:hAnsi="Gulliver" w:cs="Gulliver"/>
          <w:color w:val="000000"/>
          <w:sz w:val="18"/>
          <w:szCs w:val="18"/>
        </w:rPr>
        <w:tab/>
      </w:r>
      <w:r w:rsidRPr="00274453">
        <w:rPr>
          <w:rFonts w:ascii="Gulliver" w:eastAsia="Gulliver" w:hAnsi="Gulliver" w:cs="Gulliver"/>
          <w:color w:val="000000"/>
          <w:sz w:val="18"/>
          <w:szCs w:val="18"/>
        </w:rPr>
        <w:t>= Density of the water</w:t>
      </w:r>
    </w:p>
    <w:p w14:paraId="62599100" w14:textId="77777777" w:rsidR="00274453" w:rsidRDefault="00274453" w:rsidP="00274453">
      <w:pPr>
        <w:spacing w:after="0" w:line="240" w:lineRule="auto"/>
        <w:ind w:firstLine="426"/>
        <w:jc w:val="both"/>
        <w:rPr>
          <w:rFonts w:ascii="Gulliver" w:eastAsia="Gulliver" w:hAnsi="Gulliver" w:cs="Gulliver"/>
          <w:color w:val="000000"/>
          <w:sz w:val="18"/>
          <w:szCs w:val="18"/>
        </w:rPr>
      </w:pPr>
      <w:r w:rsidRPr="00274453">
        <w:rPr>
          <w:rFonts w:ascii="Gulliver" w:eastAsia="Gulliver" w:hAnsi="Gulliver" w:cs="Gulliver"/>
          <w:color w:val="000000"/>
          <w:sz w:val="18"/>
          <w:szCs w:val="18"/>
        </w:rPr>
        <w:t>A</w:t>
      </w:r>
      <w:r>
        <w:rPr>
          <w:rFonts w:ascii="Gulliver" w:eastAsia="Gulliver" w:hAnsi="Gulliver" w:cs="Gulliver"/>
          <w:color w:val="000000"/>
          <w:sz w:val="18"/>
          <w:szCs w:val="18"/>
        </w:rPr>
        <w:tab/>
      </w:r>
      <w:r w:rsidRPr="00274453">
        <w:rPr>
          <w:rFonts w:ascii="Gulliver" w:eastAsia="Gulliver" w:hAnsi="Gulliver" w:cs="Gulliver"/>
          <w:color w:val="000000"/>
          <w:sz w:val="18"/>
          <w:szCs w:val="18"/>
        </w:rPr>
        <w:t>= Swept area of the propeller blades</w:t>
      </w:r>
    </w:p>
    <w:p w14:paraId="60CC3C7D" w14:textId="77777777" w:rsidR="00274453" w:rsidRDefault="00274453" w:rsidP="00274453">
      <w:pPr>
        <w:spacing w:after="0" w:line="240" w:lineRule="auto"/>
        <w:ind w:firstLine="426"/>
        <w:jc w:val="both"/>
        <w:rPr>
          <w:rFonts w:ascii="Gulliver" w:eastAsia="Gulliver" w:hAnsi="Gulliver" w:cs="Gulliver"/>
          <w:color w:val="000000"/>
          <w:sz w:val="18"/>
          <w:szCs w:val="18"/>
        </w:rPr>
      </w:pPr>
    </w:p>
    <w:p w14:paraId="28754F3B" w14:textId="211C96A7" w:rsidR="00274453" w:rsidRPr="00274453" w:rsidRDefault="00274453" w:rsidP="00274453">
      <w:pPr>
        <w:spacing w:after="0" w:line="240" w:lineRule="auto"/>
        <w:ind w:firstLine="426"/>
        <w:jc w:val="both"/>
        <w:rPr>
          <w:rFonts w:ascii="Gulliver" w:eastAsia="Gulliver" w:hAnsi="Gulliver" w:cs="Gulliver"/>
          <w:color w:val="000000"/>
          <w:sz w:val="18"/>
          <w:szCs w:val="18"/>
        </w:rPr>
      </w:pPr>
      <w:r w:rsidRPr="00274453">
        <w:rPr>
          <w:rFonts w:ascii="Gulliver" w:eastAsia="Gulliver" w:hAnsi="Gulliver" w:cs="Gulliver"/>
          <w:color w:val="000000"/>
          <w:sz w:val="18"/>
          <w:szCs w:val="18"/>
        </w:rPr>
        <w:t>Power coefficient is a dimensionless parameter that signifies the efficiency of a propeller in converting power into thrust.</w:t>
      </w:r>
    </w:p>
    <w:p w14:paraId="376D40FB" w14:textId="7568D250" w:rsidR="00274453" w:rsidRPr="00274453" w:rsidRDefault="00274453" w:rsidP="00274453">
      <w:pPr>
        <w:spacing w:after="0" w:line="240" w:lineRule="auto"/>
        <w:jc w:val="center"/>
        <w:rPr>
          <w:rFonts w:ascii="Gulliver" w:eastAsia="Gulliver" w:hAnsi="Gulliver" w:cs="Gulliver"/>
          <w:color w:val="000000"/>
          <w:sz w:val="18"/>
          <w:szCs w:val="18"/>
          <w:lang w:val="en-US"/>
        </w:rPr>
      </w:pPr>
      <w:r w:rsidRPr="00274453">
        <w:rPr>
          <w:rFonts w:ascii="Gulliver" w:eastAsia="Gulliver" w:hAnsi="Gulliver" w:cs="Gulliver"/>
          <w:color w:val="000000"/>
          <w:sz w:val="18"/>
          <w:szCs w:val="18"/>
        </w:rPr>
        <w:t xml:space="preserve">CP = </w:t>
      </w:r>
      <m:oMath>
        <m:f>
          <m:fPr>
            <m:ctrlPr>
              <w:rPr>
                <w:rFonts w:ascii="Cambria Math" w:eastAsia="Gulliver" w:hAnsi="Cambria Math" w:cs="Gulliver"/>
                <w:i/>
                <w:color w:val="000000"/>
                <w:sz w:val="18"/>
                <w:szCs w:val="18"/>
              </w:rPr>
            </m:ctrlPr>
          </m:fPr>
          <m:num>
            <m:r>
              <w:rPr>
                <w:rFonts w:ascii="Cambria Math" w:eastAsia="Gulliver" w:hAnsi="Cambria Math" w:cs="Gulliver"/>
                <w:color w:val="000000"/>
                <w:sz w:val="18"/>
                <w:szCs w:val="18"/>
              </w:rPr>
              <m:t>P</m:t>
            </m:r>
          </m:num>
          <m:den>
            <m:r>
              <w:rPr>
                <w:rFonts w:ascii="Cambria Math" w:eastAsia="Gulliver" w:hAnsi="Cambria Math" w:cs="Gulliver"/>
                <w:color w:val="000000"/>
                <w:sz w:val="18"/>
                <w:szCs w:val="18"/>
              </w:rPr>
              <m:t xml:space="preserve">0,5ρ A </m:t>
            </m:r>
            <m:sSup>
              <m:sSupPr>
                <m:ctrlPr>
                  <w:rPr>
                    <w:rFonts w:ascii="Cambria Math" w:eastAsia="Gulliver" w:hAnsi="Cambria Math" w:cs="Gulliver"/>
                    <w:i/>
                    <w:color w:val="000000"/>
                    <w:sz w:val="18"/>
                    <w:szCs w:val="18"/>
                  </w:rPr>
                </m:ctrlPr>
              </m:sSupPr>
              <m:e>
                <m:r>
                  <w:rPr>
                    <w:rFonts w:ascii="Cambria Math" w:eastAsia="Gulliver" w:hAnsi="Cambria Math" w:cs="Gulliver"/>
                    <w:color w:val="000000"/>
                    <w:sz w:val="18"/>
                    <w:szCs w:val="18"/>
                  </w:rPr>
                  <m:t>V</m:t>
                </m:r>
              </m:e>
              <m:sup>
                <m:r>
                  <w:rPr>
                    <w:rFonts w:ascii="Cambria Math" w:eastAsia="Gulliver" w:hAnsi="Cambria Math" w:cs="Gulliver"/>
                    <w:color w:val="000000"/>
                    <w:sz w:val="18"/>
                    <w:szCs w:val="18"/>
                  </w:rPr>
                  <m:t>3</m:t>
                </m:r>
              </m:sup>
            </m:sSup>
            <m:r>
              <w:rPr>
                <w:rFonts w:ascii="Cambria Math" w:eastAsia="Gulliver" w:hAnsi="Cambria Math" w:cs="Gulliver"/>
                <w:color w:val="000000"/>
                <w:sz w:val="18"/>
                <w:szCs w:val="18"/>
              </w:rPr>
              <m:t xml:space="preserve"> </m:t>
            </m:r>
          </m:den>
        </m:f>
      </m:oMath>
      <w:r>
        <w:rPr>
          <w:rFonts w:ascii="Gulliver" w:eastAsia="Gulliver" w:hAnsi="Gulliver" w:cs="Gulliver"/>
          <w:color w:val="000000"/>
          <w:sz w:val="18"/>
          <w:szCs w:val="18"/>
        </w:rPr>
        <w:tab/>
      </w:r>
      <w:r>
        <w:rPr>
          <w:rFonts w:ascii="Gulliver" w:eastAsia="Gulliver" w:hAnsi="Gulliver" w:cs="Gulliver"/>
          <w:color w:val="000000"/>
          <w:sz w:val="18"/>
          <w:szCs w:val="18"/>
        </w:rPr>
        <w:tab/>
      </w:r>
      <w:r>
        <w:rPr>
          <w:rFonts w:ascii="Gulliver" w:eastAsia="Gulliver" w:hAnsi="Gulliver" w:cs="Gulliver"/>
          <w:color w:val="000000"/>
          <w:sz w:val="18"/>
          <w:szCs w:val="18"/>
        </w:rPr>
        <w:tab/>
      </w:r>
      <w:r>
        <w:rPr>
          <w:rFonts w:ascii="Gulliver" w:eastAsia="Gulliver" w:hAnsi="Gulliver" w:cs="Gulliver"/>
          <w:color w:val="000000"/>
          <w:sz w:val="18"/>
          <w:szCs w:val="18"/>
          <w:lang w:val="en-US"/>
        </w:rPr>
        <w:t>(8)</w:t>
      </w:r>
    </w:p>
    <w:p w14:paraId="346170E0" w14:textId="62BADD2D" w:rsidR="00274453" w:rsidRDefault="00274453" w:rsidP="00274453">
      <w:pPr>
        <w:spacing w:after="0" w:line="240" w:lineRule="auto"/>
        <w:ind w:left="426"/>
        <w:jc w:val="both"/>
        <w:rPr>
          <w:rFonts w:ascii="Gulliver" w:eastAsia="Gulliver" w:hAnsi="Gulliver" w:cs="Gulliver"/>
          <w:color w:val="000000"/>
          <w:sz w:val="18"/>
          <w:szCs w:val="18"/>
          <w:lang w:val="en-US"/>
        </w:rPr>
      </w:pPr>
      <w:r>
        <w:rPr>
          <w:rFonts w:ascii="Gulliver" w:eastAsia="Gulliver" w:hAnsi="Gulliver" w:cs="Gulliver"/>
          <w:color w:val="000000"/>
          <w:sz w:val="18"/>
          <w:szCs w:val="18"/>
          <w:lang w:val="en-US"/>
        </w:rPr>
        <w:t>When:</w:t>
      </w:r>
    </w:p>
    <w:p w14:paraId="7562C003" w14:textId="23A042C4" w:rsidR="00274453" w:rsidRPr="00274453" w:rsidRDefault="00274453" w:rsidP="00274453">
      <w:pPr>
        <w:spacing w:after="0" w:line="240" w:lineRule="auto"/>
        <w:ind w:firstLine="426"/>
        <w:jc w:val="both"/>
        <w:rPr>
          <w:rFonts w:ascii="Gulliver" w:eastAsia="Gulliver" w:hAnsi="Gulliver" w:cs="Gulliver"/>
          <w:color w:val="000000"/>
          <w:sz w:val="18"/>
          <w:szCs w:val="18"/>
        </w:rPr>
      </w:pPr>
      <w:r w:rsidRPr="00274453">
        <w:rPr>
          <w:rFonts w:ascii="Gulliver" w:eastAsia="Gulliver" w:hAnsi="Gulliver" w:cs="Gulliver"/>
          <w:color w:val="000000"/>
          <w:sz w:val="18"/>
          <w:szCs w:val="18"/>
        </w:rPr>
        <w:t>CP</w:t>
      </w:r>
      <w:r>
        <w:rPr>
          <w:rFonts w:ascii="Gulliver" w:eastAsia="Gulliver" w:hAnsi="Gulliver" w:cs="Gulliver"/>
          <w:color w:val="000000"/>
          <w:sz w:val="18"/>
          <w:szCs w:val="18"/>
        </w:rPr>
        <w:tab/>
      </w:r>
      <w:r w:rsidRPr="00274453">
        <w:rPr>
          <w:rFonts w:ascii="Gulliver" w:eastAsia="Gulliver" w:hAnsi="Gulliver" w:cs="Gulliver"/>
          <w:color w:val="000000"/>
          <w:sz w:val="18"/>
          <w:szCs w:val="18"/>
        </w:rPr>
        <w:t>= Power coefficient</w:t>
      </w:r>
    </w:p>
    <w:p w14:paraId="686D2355" w14:textId="1A0C46C5" w:rsidR="00274453" w:rsidRPr="00274453" w:rsidRDefault="00274453" w:rsidP="00274453">
      <w:pPr>
        <w:spacing w:after="0" w:line="240" w:lineRule="auto"/>
        <w:ind w:firstLine="426"/>
        <w:jc w:val="both"/>
        <w:rPr>
          <w:rFonts w:ascii="Gulliver" w:eastAsia="Gulliver" w:hAnsi="Gulliver" w:cs="Gulliver"/>
          <w:color w:val="000000"/>
          <w:sz w:val="18"/>
          <w:szCs w:val="18"/>
        </w:rPr>
      </w:pPr>
      <w:r w:rsidRPr="00274453">
        <w:rPr>
          <w:rFonts w:ascii="Gulliver" w:eastAsia="Gulliver" w:hAnsi="Gulliver" w:cs="Gulliver"/>
          <w:color w:val="000000"/>
          <w:sz w:val="18"/>
          <w:szCs w:val="18"/>
        </w:rPr>
        <w:t xml:space="preserve"> ρ</w:t>
      </w:r>
      <w:r>
        <w:rPr>
          <w:rFonts w:ascii="Gulliver" w:eastAsia="Gulliver" w:hAnsi="Gulliver" w:cs="Gulliver"/>
          <w:color w:val="000000"/>
          <w:sz w:val="18"/>
          <w:szCs w:val="18"/>
        </w:rPr>
        <w:tab/>
      </w:r>
      <w:r w:rsidRPr="00274453">
        <w:rPr>
          <w:rFonts w:ascii="Gulliver" w:eastAsia="Gulliver" w:hAnsi="Gulliver" w:cs="Gulliver"/>
          <w:color w:val="000000"/>
          <w:sz w:val="18"/>
          <w:szCs w:val="18"/>
        </w:rPr>
        <w:t>= Density of the water</w:t>
      </w:r>
    </w:p>
    <w:p w14:paraId="422A60FA" w14:textId="7949C07D" w:rsidR="00BC4EE4" w:rsidRDefault="00274453" w:rsidP="00274453">
      <w:pPr>
        <w:spacing w:after="0" w:line="240" w:lineRule="auto"/>
        <w:ind w:firstLine="426"/>
        <w:jc w:val="both"/>
        <w:rPr>
          <w:rFonts w:ascii="Gulliver" w:eastAsia="Gulliver" w:hAnsi="Gulliver" w:cs="Gulliver"/>
          <w:color w:val="000000"/>
          <w:sz w:val="18"/>
          <w:szCs w:val="18"/>
        </w:rPr>
      </w:pPr>
      <w:r w:rsidRPr="00274453">
        <w:rPr>
          <w:rFonts w:ascii="Gulliver" w:eastAsia="Gulliver" w:hAnsi="Gulliver" w:cs="Gulliver"/>
          <w:color w:val="000000"/>
          <w:sz w:val="18"/>
          <w:szCs w:val="18"/>
        </w:rPr>
        <w:t>A</w:t>
      </w:r>
      <w:r>
        <w:rPr>
          <w:rFonts w:ascii="Gulliver" w:eastAsia="Gulliver" w:hAnsi="Gulliver" w:cs="Gulliver"/>
          <w:color w:val="000000"/>
          <w:sz w:val="18"/>
          <w:szCs w:val="18"/>
        </w:rPr>
        <w:tab/>
      </w:r>
      <w:r w:rsidRPr="00274453">
        <w:rPr>
          <w:rFonts w:ascii="Gulliver" w:eastAsia="Gulliver" w:hAnsi="Gulliver" w:cs="Gulliver"/>
          <w:color w:val="000000"/>
          <w:sz w:val="18"/>
          <w:szCs w:val="18"/>
        </w:rPr>
        <w:t>= Swept area of the propeller blades</w:t>
      </w:r>
    </w:p>
    <w:p w14:paraId="1D6A68CF" w14:textId="77777777" w:rsidR="00274453" w:rsidRDefault="00274453" w:rsidP="00274453">
      <w:pPr>
        <w:spacing w:after="0" w:line="240" w:lineRule="auto"/>
        <w:ind w:firstLine="426"/>
        <w:jc w:val="both"/>
        <w:rPr>
          <w:rFonts w:ascii="Gulliver" w:eastAsia="Gulliver" w:hAnsi="Gulliver" w:cs="Gulliver"/>
          <w:color w:val="000000"/>
          <w:sz w:val="18"/>
          <w:szCs w:val="18"/>
        </w:rPr>
      </w:pPr>
    </w:p>
    <w:p w14:paraId="767F22EF" w14:textId="4BB092CD" w:rsidR="007D1045" w:rsidRPr="007D1045" w:rsidRDefault="007D1045" w:rsidP="007D1045">
      <w:pPr>
        <w:pStyle w:val="ListParagraph"/>
        <w:numPr>
          <w:ilvl w:val="1"/>
          <w:numId w:val="1"/>
        </w:numPr>
        <w:spacing w:after="0" w:line="240" w:lineRule="auto"/>
        <w:jc w:val="both"/>
        <w:rPr>
          <w:rFonts w:ascii="Gulliver" w:eastAsia="Gulliver" w:hAnsi="Gulliver" w:cs="Gulliver"/>
          <w:color w:val="000000"/>
          <w:sz w:val="18"/>
          <w:szCs w:val="18"/>
        </w:rPr>
      </w:pPr>
      <w:r w:rsidRPr="005D4CE5">
        <w:rPr>
          <w:b/>
          <w:sz w:val="20"/>
          <w:szCs w:val="20"/>
        </w:rPr>
        <w:t>Metal welding</w:t>
      </w:r>
    </w:p>
    <w:p w14:paraId="1695AA40" w14:textId="29040B92" w:rsidR="005C631D" w:rsidRPr="00952528" w:rsidRDefault="007D1045" w:rsidP="00952528">
      <w:pPr>
        <w:spacing w:after="0" w:line="240" w:lineRule="auto"/>
        <w:ind w:left="360" w:firstLine="360"/>
        <w:jc w:val="both"/>
        <w:rPr>
          <w:rFonts w:ascii="Gulliver" w:eastAsia="Gulliver" w:hAnsi="Gulliver" w:cs="Gulliver"/>
          <w:color w:val="000000"/>
          <w:sz w:val="18"/>
          <w:szCs w:val="18"/>
          <w:lang w:val="en-US"/>
        </w:rPr>
      </w:pPr>
      <w:r w:rsidRPr="007D1045">
        <w:rPr>
          <w:rFonts w:ascii="Gulliver" w:eastAsia="Gulliver" w:hAnsi="Gulliver" w:cs="Gulliver"/>
          <w:color w:val="000000"/>
          <w:sz w:val="18"/>
          <w:szCs w:val="18"/>
        </w:rPr>
        <w:t>Widening of the diameter can be done using the welding method on the propeller blade, see Figure 7. The preparation and implementation of connecting/welding were carried out using the cast metal welding method by melting bronze-based electrodes manually using heating with a cutting blender machine</w:t>
      </w:r>
      <w:r w:rsidR="00FC4539">
        <w:rPr>
          <w:rFonts w:ascii="Gulliver" w:eastAsia="Gulliver" w:hAnsi="Gulliver" w:cs="Gulliver"/>
          <w:color w:val="000000"/>
          <w:sz w:val="18"/>
          <w:szCs w:val="18"/>
          <w:lang w:val="en-US"/>
        </w:rPr>
        <w:t xml:space="preserve"> </w:t>
      </w:r>
      <w:r w:rsidR="00FC4539">
        <w:rPr>
          <w:rFonts w:ascii="Gulliver" w:eastAsia="Gulliver" w:hAnsi="Gulliver" w:cs="Gulliver"/>
          <w:color w:val="000000"/>
          <w:sz w:val="18"/>
          <w:szCs w:val="18"/>
          <w:lang w:val="en-US"/>
        </w:rPr>
        <w:fldChar w:fldCharType="begin" w:fldLock="1"/>
      </w:r>
      <w:r w:rsidR="00AE5AF9">
        <w:rPr>
          <w:rFonts w:ascii="Gulliver" w:eastAsia="Gulliver" w:hAnsi="Gulliver" w:cs="Gulliver"/>
          <w:color w:val="000000"/>
          <w:sz w:val="18"/>
          <w:szCs w:val="18"/>
          <w:lang w:val="en-US"/>
        </w:rPr>
        <w:instrText>ADDIN CSL_CITATION {"citationItems":[{"id":"ITEM-1","itemData":{"DOI":"10.1016/j.apenergy.2015.08.031","ISSN":"03062619","abstract":"Owing to the strict restrictions imposed by the Marine Pollution Protocol and the rapid development of renewable energy, the use of solar generation and energy storage systems in ship power systems has been increasingly attracting attention. However, the improper sizing of a hybrid power generation system in a ship power system will result in a high investment cost and increased greenhouse gas emission. This paper proposes a method for determining the optimal size of the photovoltaic (PV) generation system, the diesel generator and the energy storage system in a stand-alone ship power system that minimizes the investment cost, fuel cost and the CO2 emissions. The power generation from PV modules on a ship relies on the date, local time, time zone, longitude and latitude along a navigation route and is different from the conditions of power systems on land. Thus, a method, which takes the seasonal and geographical variation of solar irradiations and temperatures along the route from Dalian in China to Aden in Yemen into account, for correcting the output of PV modules is developed in this paper. The proposed method considers five conditions along the navigation route to model the total ship load. Four cases are studied in details to demonstrate the applicability of the proposed algorithm.","author":[{"dropping-particle":"","family":"Lan","given":"Hai","non-dropping-particle":"","parse-names":false,"suffix":""},{"dropping-particle":"","family":"Wen","given":"Shuli","non-dropping-particle":"","parse-names":false,"suffix":""},{"dropping-particle":"","family":"Hong","given":"Ying Yi","non-dropping-particle":"","parse-names":false,"suffix":""},{"dropping-particle":"","family":"Yu","given":"David C.","non-dropping-particle":"","parse-names":false,"suffix":""},{"dropping-particle":"","family":"Zhang","given":"Lijun","non-dropping-particle":"","parse-names":false,"suffix":""}],"container-title":"Applied Energy","id":"ITEM-1","issued":{"date-parts":[["2015"]]},"page":"26-34","publisher":"Elsevier Ltd","title":"Optimal sizing of hybrid PV/diesel/battery in ship power system","type":"article-journal","volume":"158"},"uris":["http://www.mendeley.com/documents/?uuid=c3d0fef1-6536-4f36-805d-0b141ff2aec8"]}],"mendeley":{"formattedCitation":"[16]","plainTextFormattedCitation":"[16]","previouslyFormattedCitation":"[15]"},"properties":{"noteIndex":0},"schema":"https://github.com/citation-style-language/schema/raw/master/csl-citation.json"}</w:instrText>
      </w:r>
      <w:r w:rsidR="00FC4539">
        <w:rPr>
          <w:rFonts w:ascii="Gulliver" w:eastAsia="Gulliver" w:hAnsi="Gulliver" w:cs="Gulliver"/>
          <w:color w:val="000000"/>
          <w:sz w:val="18"/>
          <w:szCs w:val="18"/>
          <w:lang w:val="en-US"/>
        </w:rPr>
        <w:fldChar w:fldCharType="separate"/>
      </w:r>
      <w:r w:rsidR="00AE5AF9" w:rsidRPr="00AE5AF9">
        <w:rPr>
          <w:rFonts w:ascii="Gulliver" w:eastAsia="Gulliver" w:hAnsi="Gulliver" w:cs="Gulliver"/>
          <w:noProof/>
          <w:color w:val="000000"/>
          <w:sz w:val="18"/>
          <w:szCs w:val="18"/>
          <w:lang w:val="en-US"/>
        </w:rPr>
        <w:t>[16]</w:t>
      </w:r>
      <w:r w:rsidR="00FC4539">
        <w:rPr>
          <w:rFonts w:ascii="Gulliver" w:eastAsia="Gulliver" w:hAnsi="Gulliver" w:cs="Gulliver"/>
          <w:color w:val="000000"/>
          <w:sz w:val="18"/>
          <w:szCs w:val="18"/>
          <w:lang w:val="en-US"/>
        </w:rPr>
        <w:fldChar w:fldCharType="end"/>
      </w:r>
      <w:r w:rsidRPr="007D1045">
        <w:rPr>
          <w:rFonts w:ascii="Gulliver" w:eastAsia="Gulliver" w:hAnsi="Gulliver" w:cs="Gulliver"/>
          <w:color w:val="000000"/>
          <w:sz w:val="18"/>
          <w:szCs w:val="18"/>
        </w:rPr>
        <w:t>. Using this method has several advantages other than because the material is nonferrous, so it is more effective to use this method</w:t>
      </w:r>
      <w:r w:rsidR="00BB7153" w:rsidRPr="007D1045">
        <w:rPr>
          <w:rFonts w:ascii="Gulliver" w:eastAsia="Gulliver" w:hAnsi="Gulliver" w:cs="Gulliver"/>
          <w:color w:val="000000"/>
          <w:sz w:val="18"/>
          <w:szCs w:val="18"/>
        </w:rPr>
        <w:t>.</w:t>
      </w:r>
      <w:r w:rsidR="00952528">
        <w:rPr>
          <w:rFonts w:ascii="Gulliver" w:eastAsia="Gulliver" w:hAnsi="Gulliver" w:cs="Gulliver"/>
          <w:color w:val="000000"/>
          <w:sz w:val="18"/>
          <w:szCs w:val="18"/>
          <w:lang w:val="en-US"/>
        </w:rPr>
        <w:t xml:space="preserve"> </w:t>
      </w:r>
      <w:r w:rsidR="00952528" w:rsidRPr="00952528">
        <w:rPr>
          <w:rFonts w:ascii="Gulliver" w:eastAsia="Gulliver" w:hAnsi="Gulliver" w:cs="Gulliver"/>
          <w:color w:val="000000"/>
          <w:sz w:val="18"/>
          <w:szCs w:val="18"/>
          <w:lang w:val="en-US"/>
        </w:rPr>
        <w:t>Manual arc welding is the most common welding technique used for welding propellers, irrespective of their material. Metal Inert Gas (MIG) welding is also employed. Additionally, Tungsten Inert Gas (TIG) welding is utilized with caution to prevent excessive heat concentration. For propellers made of casting CU1 and CU2 grades or with material thicknesses less than 30mm, the gas fusion welding method is applied.</w:t>
      </w:r>
      <w:r w:rsidR="00952528">
        <w:rPr>
          <w:rFonts w:ascii="Gulliver" w:eastAsia="Gulliver" w:hAnsi="Gulliver" w:cs="Gulliver"/>
          <w:color w:val="000000"/>
          <w:sz w:val="18"/>
          <w:szCs w:val="18"/>
          <w:lang w:val="en-US"/>
        </w:rPr>
        <w:t xml:space="preserve"> </w:t>
      </w:r>
      <w:r w:rsidR="00952528" w:rsidRPr="00952528">
        <w:rPr>
          <w:rFonts w:ascii="Gulliver" w:eastAsia="Gulliver" w:hAnsi="Gulliver" w:cs="Gulliver"/>
          <w:color w:val="000000"/>
          <w:sz w:val="18"/>
          <w:szCs w:val="18"/>
          <w:lang w:val="en-US"/>
        </w:rPr>
        <w:t>All propellers undergo welding in a down-hand position (1G) after being removed from the propeller shaft.</w:t>
      </w:r>
      <w:r w:rsidR="00952528">
        <w:rPr>
          <w:rFonts w:ascii="Gulliver" w:eastAsia="Gulliver" w:hAnsi="Gulliver" w:cs="Gulliver"/>
          <w:color w:val="000000"/>
          <w:sz w:val="18"/>
          <w:szCs w:val="18"/>
          <w:lang w:val="en-US"/>
        </w:rPr>
        <w:t xml:space="preserve"> </w:t>
      </w:r>
      <w:r w:rsidR="00952528" w:rsidRPr="00952528">
        <w:rPr>
          <w:rFonts w:ascii="Gulliver" w:eastAsia="Gulliver" w:hAnsi="Gulliver" w:cs="Gulliver"/>
          <w:color w:val="000000"/>
          <w:sz w:val="18"/>
          <w:szCs w:val="18"/>
          <w:lang w:val="en-US"/>
        </w:rPr>
        <w:t>It is essential to maintain a low inter</w:t>
      </w:r>
      <w:r w:rsidR="00A077E7">
        <w:rPr>
          <w:rFonts w:ascii="Gulliver" w:eastAsia="Gulliver" w:hAnsi="Gulliver" w:cs="Gulliver"/>
          <w:color w:val="000000"/>
          <w:sz w:val="18"/>
          <w:szCs w:val="18"/>
          <w:lang w:val="en-US"/>
        </w:rPr>
        <w:t xml:space="preserve"> </w:t>
      </w:r>
      <w:r w:rsidR="00952528" w:rsidRPr="00952528">
        <w:rPr>
          <w:rFonts w:ascii="Gulliver" w:eastAsia="Gulliver" w:hAnsi="Gulliver" w:cs="Gulliver"/>
          <w:color w:val="000000"/>
          <w:sz w:val="18"/>
          <w:szCs w:val="18"/>
          <w:lang w:val="en-US"/>
        </w:rPr>
        <w:t>pass temperature to minimize the risk of distortion and crack formation, especially for casting CU3 grade.</w:t>
      </w:r>
      <w:r w:rsidR="00952528">
        <w:rPr>
          <w:rFonts w:ascii="Gulliver" w:eastAsia="Gulliver" w:hAnsi="Gulliver" w:cs="Gulliver"/>
          <w:color w:val="000000"/>
          <w:sz w:val="18"/>
          <w:szCs w:val="18"/>
          <w:lang w:val="en-US"/>
        </w:rPr>
        <w:t xml:space="preserve"> </w:t>
      </w:r>
      <w:r w:rsidR="00952528" w:rsidRPr="00952528">
        <w:rPr>
          <w:rFonts w:ascii="Gulliver" w:eastAsia="Gulliver" w:hAnsi="Gulliver" w:cs="Gulliver"/>
          <w:color w:val="000000"/>
          <w:sz w:val="18"/>
          <w:szCs w:val="18"/>
          <w:lang w:val="en-US"/>
        </w:rPr>
        <w:t>A stress-relieving treatment is mandatory for all repair welds to mitigate stress corrosion cracking, except for casting CU3 grade. Stress-relieving treatment for casting CU3 grade is required in cases of significant repairs or when the filler metals used are susceptible to stress corrosion cracking.</w:t>
      </w:r>
    </w:p>
    <w:p w14:paraId="39C07E97" w14:textId="77777777" w:rsidR="007D1045" w:rsidRDefault="007D1045" w:rsidP="007D1045">
      <w:pPr>
        <w:spacing w:after="0" w:line="240" w:lineRule="auto"/>
        <w:ind w:left="360" w:firstLine="360"/>
        <w:jc w:val="both"/>
        <w:rPr>
          <w:rFonts w:ascii="Gulliver" w:eastAsia="Gulliver" w:hAnsi="Gulliver" w:cs="Gulliver"/>
          <w:color w:val="000000"/>
          <w:sz w:val="18"/>
          <w:szCs w:val="18"/>
        </w:rPr>
      </w:pPr>
    </w:p>
    <w:p w14:paraId="68449257" w14:textId="31188341" w:rsidR="007D1045" w:rsidRPr="007D1045" w:rsidRDefault="007D1045" w:rsidP="007D1045">
      <w:pPr>
        <w:pStyle w:val="ListParagraph"/>
        <w:numPr>
          <w:ilvl w:val="1"/>
          <w:numId w:val="1"/>
        </w:numPr>
        <w:spacing w:after="0" w:line="240" w:lineRule="auto"/>
        <w:jc w:val="both"/>
        <w:rPr>
          <w:rFonts w:ascii="Gulliver" w:eastAsia="Gulliver" w:hAnsi="Gulliver" w:cs="Gulliver"/>
          <w:color w:val="000000"/>
          <w:sz w:val="18"/>
          <w:szCs w:val="18"/>
        </w:rPr>
      </w:pPr>
      <w:r w:rsidRPr="007D1045">
        <w:rPr>
          <w:b/>
          <w:sz w:val="20"/>
          <w:szCs w:val="20"/>
        </w:rPr>
        <w:t>Balance propeller method</w:t>
      </w:r>
    </w:p>
    <w:p w14:paraId="14701188" w14:textId="717ABA95" w:rsidR="007D1045" w:rsidRPr="003636BB" w:rsidRDefault="007D1045" w:rsidP="007D1045">
      <w:pPr>
        <w:spacing w:after="0" w:line="240" w:lineRule="auto"/>
        <w:ind w:left="426" w:firstLine="294"/>
        <w:jc w:val="both"/>
        <w:rPr>
          <w:rFonts w:ascii="Gulliver" w:eastAsia="Gulliver" w:hAnsi="Gulliver" w:cs="Gulliver"/>
          <w:color w:val="000000"/>
          <w:sz w:val="18"/>
          <w:szCs w:val="18"/>
          <w:lang w:val="en-US"/>
        </w:rPr>
      </w:pPr>
      <w:r w:rsidRPr="007D1045">
        <w:rPr>
          <w:rFonts w:ascii="Gulliver" w:eastAsia="Gulliver" w:hAnsi="Gulliver" w:cs="Gulliver"/>
          <w:color w:val="000000"/>
          <w:sz w:val="18"/>
          <w:szCs w:val="18"/>
        </w:rPr>
        <w:t xml:space="preserve">This process is carried out after the propeller leaf has been repaired. Placing the propeller into a balancing bench was cleaned/polished. On the propeller blade, the welding results are reduced to balance, meaning that each propeller leaf has the same weight </w:t>
      </w:r>
      <w:r w:rsidR="00FC4539">
        <w:rPr>
          <w:rFonts w:ascii="Gulliver" w:eastAsia="Gulliver" w:hAnsi="Gulliver" w:cs="Gulliver"/>
          <w:color w:val="000000"/>
          <w:sz w:val="18"/>
          <w:szCs w:val="18"/>
        </w:rPr>
        <w:fldChar w:fldCharType="begin" w:fldLock="1"/>
      </w:r>
      <w:r w:rsidR="00AE5AF9">
        <w:rPr>
          <w:rFonts w:ascii="Gulliver" w:eastAsia="Gulliver" w:hAnsi="Gulliver" w:cs="Gulliver"/>
          <w:color w:val="000000"/>
          <w:sz w:val="18"/>
          <w:szCs w:val="18"/>
        </w:rPr>
        <w:instrText>ADDIN CSL_CITATION {"citationItems":[{"id":"ITEM-1","itemData":{"DOI":"10.12962/j23546026.y2014i1.383","abstract":"</w:instrText>
      </w:r>
      <w:r w:rsidR="00AE5AF9">
        <w:rPr>
          <w:rFonts w:ascii="Gulliver" w:eastAsia="Gulliver" w:hAnsi="Gulliver" w:cs="Gulliver"/>
          <w:color w:val="000000"/>
          <w:sz w:val="18"/>
          <w:szCs w:val="18"/>
        </w:rPr>
        <w:instrText> The application of hybrid technology for sea transportation in a way to reduce the use of fossil fuels and the effect of toxic gases into the atmosphere. In more details, the hybrid technology applies two sources or more of energy, namely conventional engine together with the consumption of fossil fuels, use of sail and solar cell panels in conjunction with the use of battery to store the energy gain. The attractiveness and successful application of catamaran form for passenger vessels has inspired naval architect to use it as fishing vessels due to its advantages such as having better transverse stability and providing wider deck-space area. The investigation was carried out both experimentally and numerically. Optimum geometry or ship hull is LOA=12.9m, LBP=11.85m, B=4.0m, H=1.5m, T=0.93m, selected from previous work. It is then followed by the selection of power combination and model testing and evaluation. The current work describes the development of hybrid technology for a catamaran fishing vessel using the combination of conventional diesel engine, the use of sail and solar-cell panels. The models were tested at speed equal to speed of real vessel at open sea from about 10 knots and the Froude numbers were about 0.48 obtained resistance value about 5,28kN and giving the effective power (PE) about 40 kW. Finally, discovered the combination of diesel engine and solar-sails have reached the optimum benefit of the hybrid concept is 40:60 Hybrid ratio. It's similar to use 16 kW M/E and 252 @180wp Solar panels placed on 50 m2 canopy areas, 110 m 2 sail areas and 0.504 ton weight can saving 6 liter/h and reduce the effect of toxic gases into the atmosphere. Stability and sea keeping of boat is good.","author":[{"dropping-particle":"","family":"Santosa","given":"Pramudya Imawan","non-dropping-particle":"","parse-names":false,"suffix":""},{"dropping-particle":"","family":"Utama","given":"I Ketut Arya Priya","non-dropping-particle":"","parse-names":false,"suffix":""}],"container-title":"IPTEK Journal of Proceedings Series","id":"ITEM-1","issue":"1","issued":{"date-parts":[["2014"]]},"page":"36-41","title":"An Investigation into Hybrid Catamaran Fishing Vessel: Combination of Diesel Engine, Sails and Solar Panels","type":"article-journal","volume":"0"},"uris":["http://www.mendeley.com/documents/?uuid=afa43cf9-5fff-47ea-8930-94a43870bb33"]}],"mendeley":{"formattedCitation":"[17]","plainTextFormattedCitation":"[17]","previouslyFormattedCitation":"[16]"},"properties":{"noteIndex":0},"schema":"https://github.com/citation-style-language/schema/raw/master/csl-citation.json"}</w:instrText>
      </w:r>
      <w:r w:rsidR="00FC4539">
        <w:rPr>
          <w:rFonts w:ascii="Gulliver" w:eastAsia="Gulliver" w:hAnsi="Gulliver" w:cs="Gulliver"/>
          <w:color w:val="000000"/>
          <w:sz w:val="18"/>
          <w:szCs w:val="18"/>
        </w:rPr>
        <w:fldChar w:fldCharType="separate"/>
      </w:r>
      <w:r w:rsidR="00AE5AF9" w:rsidRPr="00AE5AF9">
        <w:rPr>
          <w:rFonts w:ascii="Gulliver" w:eastAsia="Gulliver" w:hAnsi="Gulliver" w:cs="Gulliver"/>
          <w:noProof/>
          <w:color w:val="000000"/>
          <w:sz w:val="18"/>
          <w:szCs w:val="18"/>
        </w:rPr>
        <w:t>[17]</w:t>
      </w:r>
      <w:r w:rsidR="00FC4539">
        <w:rPr>
          <w:rFonts w:ascii="Gulliver" w:eastAsia="Gulliver" w:hAnsi="Gulliver" w:cs="Gulliver"/>
          <w:color w:val="000000"/>
          <w:sz w:val="18"/>
          <w:szCs w:val="18"/>
        </w:rPr>
        <w:fldChar w:fldCharType="end"/>
      </w:r>
      <w:r w:rsidRPr="007D1045">
        <w:rPr>
          <w:rFonts w:ascii="Gulliver" w:eastAsia="Gulliver" w:hAnsi="Gulliver" w:cs="Gulliver"/>
          <w:color w:val="000000"/>
          <w:sz w:val="18"/>
          <w:szCs w:val="18"/>
        </w:rPr>
        <w:t xml:space="preserve">. </w:t>
      </w:r>
      <w:r w:rsidR="000E1978" w:rsidRPr="000E1978">
        <w:rPr>
          <w:rFonts w:ascii="Gulliver" w:eastAsia="Gulliver" w:hAnsi="Gulliver" w:cs="Gulliver"/>
          <w:color w:val="000000"/>
          <w:sz w:val="18"/>
          <w:szCs w:val="18"/>
        </w:rPr>
        <w:t>Properly balancing the ship's propeller is essential for efficient and safe maritime operations. It helps reduce vibration, noise, and potential damage to the propulsion system, ensuring a smooth and reliable sailing experience.</w:t>
      </w:r>
      <w:r w:rsidR="000E1978">
        <w:rPr>
          <w:rFonts w:ascii="Gulliver" w:eastAsia="Gulliver" w:hAnsi="Gulliver" w:cs="Gulliver"/>
          <w:color w:val="000000"/>
          <w:sz w:val="18"/>
          <w:szCs w:val="18"/>
          <w:lang w:val="en-US"/>
        </w:rPr>
        <w:t xml:space="preserve"> </w:t>
      </w:r>
      <w:r w:rsidR="000E1978" w:rsidRPr="000E1978">
        <w:rPr>
          <w:rFonts w:ascii="Gulliver" w:eastAsia="Gulliver" w:hAnsi="Gulliver" w:cs="Gulliver"/>
          <w:color w:val="000000"/>
          <w:sz w:val="18"/>
          <w:szCs w:val="18"/>
          <w:lang w:val="en-US"/>
        </w:rPr>
        <w:t>The precision and accuracy of the calculations depend on the quality of the balancing equipment and the expertise of the individuals performing the balancing process. It's essential to follow safety protocols and use appropriate tools and equipment throughout the entire balancing procedure.</w:t>
      </w:r>
      <w:r w:rsidR="000E1978">
        <w:rPr>
          <w:rFonts w:ascii="Gulliver" w:eastAsia="Gulliver" w:hAnsi="Gulliver" w:cs="Gulliver"/>
          <w:color w:val="000000"/>
          <w:sz w:val="18"/>
          <w:szCs w:val="18"/>
          <w:lang w:val="en-US"/>
        </w:rPr>
        <w:t xml:space="preserve"> </w:t>
      </w:r>
      <w:r w:rsidRPr="007D1045">
        <w:rPr>
          <w:rFonts w:ascii="Gulliver" w:eastAsia="Gulliver" w:hAnsi="Gulliver" w:cs="Gulliver"/>
          <w:color w:val="000000"/>
          <w:sz w:val="18"/>
          <w:szCs w:val="18"/>
        </w:rPr>
        <w:t xml:space="preserve">Propeller balancing is done by placing a sign or number on each leaf of the propeller and then rotating in the direction or counterclockwise, see Figure </w:t>
      </w:r>
      <w:r w:rsidR="003636BB">
        <w:rPr>
          <w:rFonts w:ascii="Gulliver" w:eastAsia="Gulliver" w:hAnsi="Gulliver" w:cs="Gulliver"/>
          <w:color w:val="000000"/>
          <w:sz w:val="18"/>
          <w:szCs w:val="18"/>
          <w:lang w:val="en-US"/>
        </w:rPr>
        <w:t>4.</w:t>
      </w:r>
    </w:p>
    <w:p w14:paraId="4735336A" w14:textId="614377C4" w:rsidR="001D5775" w:rsidRDefault="001D5775" w:rsidP="001D5775">
      <w:pPr>
        <w:spacing w:after="0" w:line="240" w:lineRule="auto"/>
        <w:ind w:left="426" w:firstLine="294"/>
        <w:jc w:val="center"/>
      </w:pPr>
      <w:r>
        <w:lastRenderedPageBreak/>
        <w:fldChar w:fldCharType="begin"/>
      </w:r>
      <w:r>
        <w:instrText xml:space="preserve"> INCLUDEPICTURE "https://encrypted-tbn0.gstatic.com/images?q=tbn:ANd9GcQ5noTUMtluMvHRe79UDSGBe8HHFVdaKgEcRd8vYyhB01MYGFMb" \* MERGEFORMATINET </w:instrText>
      </w:r>
      <w:r>
        <w:fldChar w:fldCharType="separate"/>
      </w:r>
      <w:r w:rsidR="00216973">
        <w:fldChar w:fldCharType="begin"/>
      </w:r>
      <w:r w:rsidR="00216973">
        <w:instrText xml:space="preserve"> INCLUDEPICTURE  "https://encrypted-tbn0.gstatic.com/images?q=tbn:ANd9GcQ5noTUMtluMvHRe79UDSGBe8HHFVdaKgEcRd8vYyhB01MYGFMb" \* MERGEFORMATINET </w:instrText>
      </w:r>
      <w:r w:rsidR="00216973">
        <w:fldChar w:fldCharType="separate"/>
      </w:r>
      <w:r w:rsidR="009A5F35">
        <w:fldChar w:fldCharType="begin"/>
      </w:r>
      <w:r w:rsidR="009A5F35">
        <w:instrText xml:space="preserve"> INCLUDEPICTURE  "https://encrypted-tbn0.gstatic.com/images?q=tbn:ANd9GcQ5noTUMtluMvHRe79UDSGBe8HHFVdaKgEcRd8vYyhB01MYGFMb" \* MERGEFORMATINET </w:instrText>
      </w:r>
      <w:r w:rsidR="009A5F35">
        <w:fldChar w:fldCharType="separate"/>
      </w:r>
      <w:r w:rsidR="000340F8">
        <w:fldChar w:fldCharType="begin"/>
      </w:r>
      <w:r w:rsidR="000340F8">
        <w:instrText xml:space="preserve"> INCLUDEPICTURE  "https://encrypted-tbn0.gstatic.com/images?q=tbn:ANd9GcQ5noTUMtluMvHRe79UDSGBe8HHFVdaKgEcRd8vYyhB01MYGFMb" \* MERGEFORMATINET </w:instrText>
      </w:r>
      <w:r w:rsidR="000340F8">
        <w:fldChar w:fldCharType="separate"/>
      </w:r>
      <w:r w:rsidR="00D41245">
        <w:fldChar w:fldCharType="begin"/>
      </w:r>
      <w:r w:rsidR="00D41245">
        <w:instrText xml:space="preserve"> INCLUDEPICTURE  "https://encrypted-tbn0.gstatic.com/images?q=tbn:ANd9GcQ5noTUMtluMvHRe79UDSGBe8HHFVdaKgEcRd8vYyhB01MYGFMb" \* MERGEFORMATINET </w:instrText>
      </w:r>
      <w:r w:rsidR="00D41245">
        <w:fldChar w:fldCharType="separate"/>
      </w:r>
      <w:r w:rsidR="005C2CA7">
        <w:fldChar w:fldCharType="begin"/>
      </w:r>
      <w:r w:rsidR="005C2CA7">
        <w:instrText xml:space="preserve"> INCLUDEPICTURE  "https://encrypted-tbn0.gstatic.com/images?q=tbn:ANd9GcQ5noTUMtluMvHRe79UDSGBe8HHFVdaKgEcRd8vYyhB01MYGFMb" \* MERGEFORMATINET </w:instrText>
      </w:r>
      <w:r w:rsidR="005C2CA7">
        <w:fldChar w:fldCharType="separate"/>
      </w:r>
      <w:r w:rsidR="00A411F7">
        <w:fldChar w:fldCharType="begin"/>
      </w:r>
      <w:r w:rsidR="00A411F7">
        <w:instrText xml:space="preserve"> INCLUDEPICTURE  "https://encrypted-tbn0.gstatic.com/images?q=tbn:ANd9GcQ5noTUMtluMvHRe79UDSGBe8HHFVdaKgEcRd8vYyhB01MYGFMb" \* MERGEFORMATINET </w:instrText>
      </w:r>
      <w:r w:rsidR="00A411F7">
        <w:fldChar w:fldCharType="separate"/>
      </w:r>
      <w:r w:rsidR="002F41B3">
        <w:fldChar w:fldCharType="begin"/>
      </w:r>
      <w:r w:rsidR="002F41B3">
        <w:instrText xml:space="preserve"> </w:instrText>
      </w:r>
      <w:r w:rsidR="002F41B3">
        <w:instrText>INCLUDEPICTURE  "https://encrypted-tbn0.gstatic.com/images?q=tbn:ANd9GcQ5no</w:instrText>
      </w:r>
      <w:r w:rsidR="002F41B3">
        <w:instrText>TUMtluMvHRe79UDSGBe8HHFVdaKgEcRd8vYyhB01MYGFMb" \* MERGEFORMATINET</w:instrText>
      </w:r>
      <w:r w:rsidR="002F41B3">
        <w:instrText xml:space="preserve"> </w:instrText>
      </w:r>
      <w:r w:rsidR="002F41B3">
        <w:fldChar w:fldCharType="separate"/>
      </w:r>
      <w:r w:rsidR="002F2AF5">
        <w:pict w14:anchorId="5F024C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Related image" style="width:258.75pt;height:147pt">
            <v:imagedata r:id="rId18" r:href="rId19" chromakey="#acacac"/>
          </v:shape>
        </w:pict>
      </w:r>
      <w:r w:rsidR="002F41B3">
        <w:fldChar w:fldCharType="end"/>
      </w:r>
      <w:r w:rsidR="00A411F7">
        <w:fldChar w:fldCharType="end"/>
      </w:r>
      <w:r w:rsidR="005C2CA7">
        <w:fldChar w:fldCharType="end"/>
      </w:r>
      <w:r w:rsidR="00D41245">
        <w:fldChar w:fldCharType="end"/>
      </w:r>
      <w:r w:rsidR="000340F8">
        <w:fldChar w:fldCharType="end"/>
      </w:r>
      <w:r w:rsidR="009A5F35">
        <w:fldChar w:fldCharType="end"/>
      </w:r>
      <w:r w:rsidR="00216973">
        <w:fldChar w:fldCharType="end"/>
      </w:r>
      <w:r>
        <w:fldChar w:fldCharType="end"/>
      </w:r>
    </w:p>
    <w:p w14:paraId="440C7330" w14:textId="750BB0E7" w:rsidR="001D5775" w:rsidRDefault="001D5775" w:rsidP="001D5775">
      <w:pPr>
        <w:spacing w:after="0" w:line="240" w:lineRule="auto"/>
        <w:ind w:firstLine="426"/>
        <w:jc w:val="center"/>
        <w:rPr>
          <w:rFonts w:ascii="Gulliver" w:eastAsia="Gulliver" w:hAnsi="Gulliver" w:cs="Gulliver"/>
          <w:color w:val="000000"/>
          <w:sz w:val="18"/>
          <w:szCs w:val="18"/>
        </w:rPr>
      </w:pPr>
      <w:r w:rsidRPr="002C67C5">
        <w:rPr>
          <w:rFonts w:ascii="Gulliver" w:eastAsia="Gulliver" w:hAnsi="Gulliver" w:cs="Gulliver"/>
          <w:color w:val="000000"/>
          <w:sz w:val="18"/>
          <w:szCs w:val="18"/>
        </w:rPr>
        <w:t xml:space="preserve">Figure </w:t>
      </w:r>
      <w:r w:rsidR="003636BB">
        <w:rPr>
          <w:rFonts w:ascii="Gulliver" w:eastAsia="Gulliver" w:hAnsi="Gulliver" w:cs="Gulliver"/>
          <w:color w:val="000000"/>
          <w:sz w:val="18"/>
          <w:szCs w:val="18"/>
          <w:lang w:val="en-US"/>
        </w:rPr>
        <w:t>4</w:t>
      </w:r>
      <w:r w:rsidRPr="002C67C5">
        <w:rPr>
          <w:rFonts w:ascii="Gulliver" w:eastAsia="Gulliver" w:hAnsi="Gulliver" w:cs="Gulliver"/>
          <w:color w:val="000000"/>
          <w:sz w:val="18"/>
          <w:szCs w:val="18"/>
        </w:rPr>
        <w:t xml:space="preserve">. </w:t>
      </w:r>
      <w:r w:rsidRPr="001D5775">
        <w:rPr>
          <w:rFonts w:ascii="Gulliver" w:eastAsia="Gulliver" w:hAnsi="Gulliver" w:cs="Gulliver"/>
          <w:color w:val="000000"/>
          <w:sz w:val="18"/>
          <w:szCs w:val="18"/>
        </w:rPr>
        <w:t>Balancing propeller scheme [6]</w:t>
      </w:r>
    </w:p>
    <w:p w14:paraId="5CE39DEC" w14:textId="77777777" w:rsidR="009817A7" w:rsidRDefault="009817A7" w:rsidP="001D5775">
      <w:pPr>
        <w:spacing w:after="0" w:line="240" w:lineRule="auto"/>
        <w:ind w:firstLine="426"/>
        <w:jc w:val="both"/>
        <w:rPr>
          <w:rFonts w:ascii="Gulliver" w:eastAsia="Gulliver" w:hAnsi="Gulliver" w:cs="Gulliver"/>
          <w:color w:val="000000"/>
          <w:sz w:val="18"/>
          <w:szCs w:val="18"/>
        </w:rPr>
      </w:pPr>
    </w:p>
    <w:p w14:paraId="790D0676" w14:textId="79AE21AF" w:rsidR="001D5775" w:rsidRPr="001D5775" w:rsidRDefault="001D5775" w:rsidP="001D5775">
      <w:pPr>
        <w:spacing w:after="0" w:line="240" w:lineRule="auto"/>
        <w:ind w:firstLine="426"/>
        <w:jc w:val="both"/>
        <w:rPr>
          <w:rFonts w:ascii="Gulliver" w:eastAsia="Gulliver" w:hAnsi="Gulliver" w:cs="Gulliver"/>
          <w:color w:val="000000"/>
          <w:sz w:val="18"/>
          <w:szCs w:val="18"/>
        </w:rPr>
      </w:pPr>
      <w:r w:rsidRPr="001D5775">
        <w:rPr>
          <w:rFonts w:ascii="Gulliver" w:eastAsia="Gulliver" w:hAnsi="Gulliver" w:cs="Gulliver"/>
          <w:color w:val="000000"/>
          <w:sz w:val="18"/>
          <w:szCs w:val="18"/>
        </w:rPr>
        <w:t xml:space="preserve">Data and </w:t>
      </w:r>
      <w:r w:rsidR="00544837">
        <w:rPr>
          <w:rFonts w:ascii="Gulliver" w:eastAsia="Gulliver" w:hAnsi="Gulliver" w:cs="Gulliver"/>
          <w:color w:val="000000"/>
          <w:sz w:val="18"/>
          <w:szCs w:val="18"/>
        </w:rPr>
        <w:t>Dimension</w:t>
      </w:r>
      <w:r w:rsidRPr="001D5775">
        <w:rPr>
          <w:rFonts w:ascii="Gulliver" w:eastAsia="Gulliver" w:hAnsi="Gulliver" w:cs="Gulliver"/>
          <w:color w:val="000000"/>
          <w:sz w:val="18"/>
          <w:szCs w:val="18"/>
        </w:rPr>
        <w:t xml:space="preserve"> of Ship. </w:t>
      </w:r>
    </w:p>
    <w:p w14:paraId="03BDD342" w14:textId="77777777" w:rsidR="001D5775" w:rsidRPr="001D5775" w:rsidRDefault="001D5775" w:rsidP="001D5775">
      <w:pPr>
        <w:spacing w:after="0" w:line="240" w:lineRule="auto"/>
        <w:ind w:firstLine="426"/>
        <w:jc w:val="both"/>
        <w:rPr>
          <w:rFonts w:ascii="Gulliver" w:eastAsia="Gulliver" w:hAnsi="Gulliver" w:cs="Gulliver"/>
          <w:color w:val="000000"/>
          <w:sz w:val="18"/>
          <w:szCs w:val="18"/>
        </w:rPr>
      </w:pPr>
      <w:r w:rsidRPr="001D5775">
        <w:rPr>
          <w:rFonts w:ascii="Gulliver" w:eastAsia="Gulliver" w:hAnsi="Gulliver" w:cs="Gulliver"/>
          <w:color w:val="000000"/>
          <w:sz w:val="18"/>
          <w:szCs w:val="18"/>
        </w:rPr>
        <w:t xml:space="preserve">Ship name </w:t>
      </w:r>
      <w:r w:rsidRPr="001D5775">
        <w:rPr>
          <w:rFonts w:ascii="Gulliver" w:eastAsia="Gulliver" w:hAnsi="Gulliver" w:cs="Gulliver"/>
          <w:color w:val="000000"/>
          <w:sz w:val="18"/>
          <w:szCs w:val="18"/>
        </w:rPr>
        <w:tab/>
      </w:r>
      <w:r w:rsidRPr="001D5775">
        <w:rPr>
          <w:rFonts w:ascii="Gulliver" w:eastAsia="Gulliver" w:hAnsi="Gulliver" w:cs="Gulliver"/>
          <w:color w:val="000000"/>
          <w:sz w:val="18"/>
          <w:szCs w:val="18"/>
        </w:rPr>
        <w:tab/>
      </w:r>
      <w:r w:rsidRPr="001D5775">
        <w:rPr>
          <w:rFonts w:ascii="Gulliver" w:eastAsia="Gulliver" w:hAnsi="Gulliver" w:cs="Gulliver"/>
          <w:color w:val="000000"/>
          <w:sz w:val="18"/>
          <w:szCs w:val="18"/>
        </w:rPr>
        <w:tab/>
        <w:t>:MV. KENDHAGA NUSANTARA 6</w:t>
      </w:r>
    </w:p>
    <w:p w14:paraId="245E3E28" w14:textId="06E8640C" w:rsidR="001D5775" w:rsidRPr="001D5775" w:rsidRDefault="001D5775" w:rsidP="001D5775">
      <w:pPr>
        <w:spacing w:after="0" w:line="240" w:lineRule="auto"/>
        <w:ind w:firstLine="426"/>
        <w:jc w:val="both"/>
        <w:rPr>
          <w:rFonts w:ascii="Gulliver" w:eastAsia="Gulliver" w:hAnsi="Gulliver" w:cs="Gulliver"/>
          <w:color w:val="000000"/>
          <w:sz w:val="18"/>
          <w:szCs w:val="18"/>
        </w:rPr>
      </w:pPr>
      <w:r w:rsidRPr="001D5775">
        <w:rPr>
          <w:rFonts w:ascii="Gulliver" w:eastAsia="Gulliver" w:hAnsi="Gulliver" w:cs="Gulliver"/>
          <w:color w:val="000000"/>
          <w:sz w:val="18"/>
          <w:szCs w:val="18"/>
        </w:rPr>
        <w:t>GT / NT</w:t>
      </w:r>
      <w:r w:rsidRPr="001D5775">
        <w:rPr>
          <w:rFonts w:ascii="Gulliver" w:eastAsia="Gulliver" w:hAnsi="Gulliver" w:cs="Gulliver"/>
          <w:color w:val="000000"/>
          <w:sz w:val="18"/>
          <w:szCs w:val="18"/>
        </w:rPr>
        <w:tab/>
      </w:r>
      <w:r w:rsidRPr="001D5775">
        <w:rPr>
          <w:rFonts w:ascii="Gulliver" w:eastAsia="Gulliver" w:hAnsi="Gulliver" w:cs="Gulliver"/>
          <w:color w:val="000000"/>
          <w:sz w:val="18"/>
          <w:szCs w:val="18"/>
        </w:rPr>
        <w:tab/>
      </w:r>
      <w:r w:rsidRPr="001D5775">
        <w:rPr>
          <w:rFonts w:ascii="Gulliver" w:eastAsia="Gulliver" w:hAnsi="Gulliver" w:cs="Gulliver"/>
          <w:color w:val="000000"/>
          <w:sz w:val="18"/>
          <w:szCs w:val="18"/>
        </w:rPr>
        <w:tab/>
        <w:t>: 1766 GT / 530 NT</w:t>
      </w:r>
    </w:p>
    <w:p w14:paraId="4E833A54" w14:textId="77777777" w:rsidR="001D5775" w:rsidRPr="001D5775" w:rsidRDefault="001D5775" w:rsidP="001D5775">
      <w:pPr>
        <w:spacing w:after="0" w:line="240" w:lineRule="auto"/>
        <w:ind w:firstLine="426"/>
        <w:jc w:val="both"/>
        <w:rPr>
          <w:rFonts w:ascii="Gulliver" w:eastAsia="Gulliver" w:hAnsi="Gulliver" w:cs="Gulliver"/>
          <w:color w:val="000000"/>
          <w:sz w:val="18"/>
          <w:szCs w:val="18"/>
        </w:rPr>
      </w:pPr>
      <w:r w:rsidRPr="001D5775">
        <w:rPr>
          <w:rFonts w:ascii="Gulliver" w:eastAsia="Gulliver" w:hAnsi="Gulliver" w:cs="Gulliver"/>
          <w:color w:val="000000"/>
          <w:sz w:val="18"/>
          <w:szCs w:val="18"/>
        </w:rPr>
        <w:t>IMO Number / Reg</w:t>
      </w:r>
      <w:r w:rsidRPr="001D5775">
        <w:rPr>
          <w:rFonts w:ascii="Gulliver" w:eastAsia="Gulliver" w:hAnsi="Gulliver" w:cs="Gulliver"/>
          <w:color w:val="000000"/>
          <w:sz w:val="18"/>
          <w:szCs w:val="18"/>
        </w:rPr>
        <w:tab/>
      </w:r>
      <w:r w:rsidRPr="001D5775">
        <w:rPr>
          <w:rFonts w:ascii="Gulliver" w:eastAsia="Gulliver" w:hAnsi="Gulliver" w:cs="Gulliver"/>
          <w:color w:val="000000"/>
          <w:sz w:val="18"/>
          <w:szCs w:val="18"/>
        </w:rPr>
        <w:tab/>
        <w:t>: 9840441/22993</w:t>
      </w:r>
    </w:p>
    <w:p w14:paraId="1B619264" w14:textId="1C52D99B" w:rsidR="001D5775" w:rsidRPr="001D5775" w:rsidRDefault="001D5775" w:rsidP="001D5775">
      <w:pPr>
        <w:spacing w:after="0" w:line="240" w:lineRule="auto"/>
        <w:ind w:firstLine="426"/>
        <w:jc w:val="both"/>
        <w:rPr>
          <w:rFonts w:ascii="Gulliver" w:eastAsia="Gulliver" w:hAnsi="Gulliver" w:cs="Gulliver"/>
          <w:color w:val="000000"/>
          <w:sz w:val="18"/>
          <w:szCs w:val="18"/>
        </w:rPr>
      </w:pPr>
      <w:r w:rsidRPr="001D5775">
        <w:rPr>
          <w:rFonts w:ascii="Gulliver" w:eastAsia="Gulliver" w:hAnsi="Gulliver" w:cs="Gulliver"/>
          <w:color w:val="000000"/>
          <w:sz w:val="18"/>
          <w:szCs w:val="18"/>
        </w:rPr>
        <w:t xml:space="preserve">Ship type           </w:t>
      </w:r>
      <w:r w:rsidRPr="001D5775">
        <w:rPr>
          <w:rFonts w:ascii="Gulliver" w:eastAsia="Gulliver" w:hAnsi="Gulliver" w:cs="Gulliver"/>
          <w:color w:val="000000"/>
          <w:sz w:val="18"/>
          <w:szCs w:val="18"/>
        </w:rPr>
        <w:tab/>
      </w:r>
      <w:r w:rsidRPr="001D5775">
        <w:rPr>
          <w:rFonts w:ascii="Gulliver" w:eastAsia="Gulliver" w:hAnsi="Gulliver" w:cs="Gulliver"/>
          <w:color w:val="000000"/>
          <w:sz w:val="18"/>
          <w:szCs w:val="18"/>
        </w:rPr>
        <w:tab/>
        <w:t>: Container Ship Twin Screws</w:t>
      </w:r>
    </w:p>
    <w:p w14:paraId="0939D30F" w14:textId="3172E075" w:rsidR="001D5775" w:rsidRPr="001D5775" w:rsidRDefault="001D5775" w:rsidP="001D5775">
      <w:pPr>
        <w:spacing w:after="0" w:line="240" w:lineRule="auto"/>
        <w:ind w:firstLine="426"/>
        <w:jc w:val="both"/>
        <w:rPr>
          <w:rFonts w:ascii="Gulliver" w:eastAsia="Gulliver" w:hAnsi="Gulliver" w:cs="Gulliver"/>
          <w:color w:val="000000"/>
          <w:sz w:val="18"/>
          <w:szCs w:val="18"/>
        </w:rPr>
      </w:pPr>
      <w:r w:rsidRPr="001D5775">
        <w:rPr>
          <w:rFonts w:ascii="Gulliver" w:eastAsia="Gulliver" w:hAnsi="Gulliver" w:cs="Gulliver"/>
          <w:color w:val="000000"/>
          <w:sz w:val="18"/>
          <w:szCs w:val="18"/>
        </w:rPr>
        <w:t>Builder shipyard</w:t>
      </w:r>
      <w:r w:rsidRPr="001D5775">
        <w:rPr>
          <w:rFonts w:ascii="Gulliver" w:eastAsia="Gulliver" w:hAnsi="Gulliver" w:cs="Gulliver"/>
          <w:color w:val="000000"/>
          <w:sz w:val="18"/>
          <w:szCs w:val="18"/>
        </w:rPr>
        <w:tab/>
      </w:r>
      <w:r w:rsidRPr="001D5775">
        <w:rPr>
          <w:rFonts w:ascii="Gulliver" w:eastAsia="Gulliver" w:hAnsi="Gulliver" w:cs="Gulliver"/>
          <w:color w:val="000000"/>
          <w:sz w:val="18"/>
          <w:szCs w:val="18"/>
        </w:rPr>
        <w:tab/>
        <w:t xml:space="preserve">: PT. Janata Marina Indah Semarang </w:t>
      </w:r>
    </w:p>
    <w:p w14:paraId="0A6299EE" w14:textId="1F19B77B" w:rsidR="001D5775" w:rsidRPr="001D5775" w:rsidRDefault="001D5775" w:rsidP="001D5775">
      <w:pPr>
        <w:spacing w:after="0" w:line="240" w:lineRule="auto"/>
        <w:ind w:firstLine="426"/>
        <w:jc w:val="both"/>
        <w:rPr>
          <w:rFonts w:ascii="Gulliver" w:eastAsia="Gulliver" w:hAnsi="Gulliver" w:cs="Gulliver"/>
          <w:color w:val="000000"/>
          <w:sz w:val="18"/>
          <w:szCs w:val="18"/>
        </w:rPr>
      </w:pPr>
      <w:r w:rsidRPr="001D5775">
        <w:rPr>
          <w:rFonts w:ascii="Gulliver" w:eastAsia="Gulliver" w:hAnsi="Gulliver" w:cs="Gulliver"/>
          <w:color w:val="000000"/>
          <w:sz w:val="18"/>
          <w:szCs w:val="18"/>
        </w:rPr>
        <w:t>Place, year of construction</w:t>
      </w:r>
      <w:r w:rsidRPr="001D5775">
        <w:rPr>
          <w:rFonts w:ascii="Gulliver" w:eastAsia="Gulliver" w:hAnsi="Gulliver" w:cs="Gulliver"/>
          <w:color w:val="000000"/>
          <w:sz w:val="18"/>
          <w:szCs w:val="18"/>
        </w:rPr>
        <w:tab/>
        <w:t>: Semarang, 2018</w:t>
      </w:r>
    </w:p>
    <w:p w14:paraId="03B7EAC6" w14:textId="77777777" w:rsidR="001D5775" w:rsidRPr="001D5775" w:rsidRDefault="001D5775" w:rsidP="001D5775">
      <w:pPr>
        <w:spacing w:after="0" w:line="240" w:lineRule="auto"/>
        <w:ind w:firstLine="426"/>
        <w:jc w:val="both"/>
        <w:rPr>
          <w:rFonts w:ascii="Gulliver" w:eastAsia="Gulliver" w:hAnsi="Gulliver" w:cs="Gulliver"/>
          <w:color w:val="000000"/>
          <w:sz w:val="18"/>
          <w:szCs w:val="18"/>
        </w:rPr>
      </w:pPr>
      <w:r w:rsidRPr="001D5775">
        <w:rPr>
          <w:rFonts w:ascii="Gulliver" w:eastAsia="Gulliver" w:hAnsi="Gulliver" w:cs="Gulliver"/>
          <w:color w:val="000000"/>
          <w:sz w:val="18"/>
          <w:szCs w:val="18"/>
        </w:rPr>
        <w:t>Indonesian flag Class</w:t>
      </w:r>
      <w:r w:rsidRPr="001D5775">
        <w:rPr>
          <w:rFonts w:ascii="Gulliver" w:eastAsia="Gulliver" w:hAnsi="Gulliver" w:cs="Gulliver"/>
          <w:color w:val="000000"/>
          <w:sz w:val="18"/>
          <w:szCs w:val="18"/>
        </w:rPr>
        <w:tab/>
      </w:r>
      <w:r w:rsidRPr="001D5775">
        <w:rPr>
          <w:rFonts w:ascii="Gulliver" w:eastAsia="Gulliver" w:hAnsi="Gulliver" w:cs="Gulliver"/>
          <w:color w:val="000000"/>
          <w:sz w:val="18"/>
          <w:szCs w:val="18"/>
        </w:rPr>
        <w:tab/>
        <w:t>: BKI</w:t>
      </w:r>
    </w:p>
    <w:p w14:paraId="41B660F5" w14:textId="77777777" w:rsidR="001D5775" w:rsidRPr="001D5775" w:rsidRDefault="001D5775" w:rsidP="001D5775">
      <w:pPr>
        <w:spacing w:after="0" w:line="240" w:lineRule="auto"/>
        <w:ind w:firstLine="426"/>
        <w:jc w:val="both"/>
        <w:rPr>
          <w:rFonts w:ascii="Gulliver" w:eastAsia="Gulliver" w:hAnsi="Gulliver" w:cs="Gulliver"/>
          <w:color w:val="000000"/>
          <w:sz w:val="18"/>
          <w:szCs w:val="18"/>
        </w:rPr>
      </w:pPr>
      <w:r w:rsidRPr="001D5775">
        <w:rPr>
          <w:rFonts w:ascii="Gulliver" w:eastAsia="Gulliver" w:hAnsi="Gulliver" w:cs="Gulliver"/>
          <w:color w:val="000000"/>
          <w:sz w:val="18"/>
          <w:szCs w:val="18"/>
        </w:rPr>
        <w:t>Port of Registration</w:t>
      </w:r>
      <w:r w:rsidRPr="001D5775">
        <w:rPr>
          <w:rFonts w:ascii="Gulliver" w:eastAsia="Gulliver" w:hAnsi="Gulliver" w:cs="Gulliver"/>
          <w:color w:val="000000"/>
          <w:sz w:val="18"/>
          <w:szCs w:val="18"/>
        </w:rPr>
        <w:tab/>
      </w:r>
      <w:r w:rsidRPr="001D5775">
        <w:rPr>
          <w:rFonts w:ascii="Gulliver" w:eastAsia="Gulliver" w:hAnsi="Gulliver" w:cs="Gulliver"/>
          <w:color w:val="000000"/>
          <w:sz w:val="18"/>
          <w:szCs w:val="18"/>
        </w:rPr>
        <w:tab/>
        <w:t>: Semarang</w:t>
      </w:r>
    </w:p>
    <w:p w14:paraId="32E25430" w14:textId="76D74B30" w:rsidR="001D5775" w:rsidRPr="001D5775" w:rsidRDefault="001D5775" w:rsidP="007474EE">
      <w:pPr>
        <w:spacing w:after="0" w:line="240" w:lineRule="auto"/>
        <w:ind w:firstLine="426"/>
        <w:jc w:val="both"/>
        <w:rPr>
          <w:rFonts w:ascii="Gulliver" w:eastAsia="Gulliver" w:hAnsi="Gulliver" w:cs="Gulliver"/>
          <w:color w:val="000000"/>
          <w:sz w:val="18"/>
          <w:szCs w:val="18"/>
        </w:rPr>
      </w:pPr>
      <w:r w:rsidRPr="001D5775">
        <w:rPr>
          <w:rFonts w:ascii="Gulliver" w:eastAsia="Gulliver" w:hAnsi="Gulliver" w:cs="Gulliver"/>
          <w:color w:val="000000"/>
          <w:sz w:val="18"/>
          <w:szCs w:val="18"/>
        </w:rPr>
        <w:t>Load capacity</w:t>
      </w:r>
      <w:r w:rsidRPr="001D5775">
        <w:rPr>
          <w:rFonts w:ascii="Gulliver" w:eastAsia="Gulliver" w:hAnsi="Gulliver" w:cs="Gulliver"/>
          <w:color w:val="000000"/>
          <w:sz w:val="18"/>
          <w:szCs w:val="18"/>
        </w:rPr>
        <w:tab/>
      </w:r>
      <w:r w:rsidRPr="001D5775">
        <w:rPr>
          <w:rFonts w:ascii="Gulliver" w:eastAsia="Gulliver" w:hAnsi="Gulliver" w:cs="Gulliver"/>
          <w:color w:val="000000"/>
          <w:sz w:val="18"/>
          <w:szCs w:val="18"/>
        </w:rPr>
        <w:tab/>
      </w:r>
      <w:r w:rsidRPr="001D5775">
        <w:rPr>
          <w:rFonts w:ascii="Gulliver" w:eastAsia="Gulliver" w:hAnsi="Gulliver" w:cs="Gulliver"/>
          <w:color w:val="000000"/>
          <w:sz w:val="18"/>
          <w:szCs w:val="18"/>
        </w:rPr>
        <w:tab/>
        <w:t>: 100 Teus</w:t>
      </w:r>
    </w:p>
    <w:p w14:paraId="2FC4816B" w14:textId="38A0AE65" w:rsidR="001D5775" w:rsidRPr="001D5775" w:rsidRDefault="001D5775" w:rsidP="001D5775">
      <w:pPr>
        <w:spacing w:after="0" w:line="240" w:lineRule="auto"/>
        <w:ind w:firstLine="426"/>
        <w:jc w:val="both"/>
        <w:rPr>
          <w:rFonts w:ascii="Gulliver" w:eastAsia="Gulliver" w:hAnsi="Gulliver" w:cs="Gulliver"/>
          <w:color w:val="000000"/>
          <w:sz w:val="18"/>
          <w:szCs w:val="18"/>
        </w:rPr>
      </w:pPr>
      <w:r w:rsidRPr="001D5775">
        <w:rPr>
          <w:rFonts w:ascii="Gulliver" w:eastAsia="Gulliver" w:hAnsi="Gulliver" w:cs="Gulliver"/>
          <w:color w:val="000000"/>
          <w:sz w:val="18"/>
          <w:szCs w:val="18"/>
        </w:rPr>
        <w:t>Main Dimension</w:t>
      </w:r>
      <w:r w:rsidRPr="001D5775">
        <w:rPr>
          <w:rFonts w:ascii="Gulliver" w:eastAsia="Gulliver" w:hAnsi="Gulliver" w:cs="Gulliver"/>
          <w:color w:val="000000"/>
          <w:sz w:val="18"/>
          <w:szCs w:val="18"/>
        </w:rPr>
        <w:tab/>
      </w:r>
      <w:r w:rsidRPr="001D5775">
        <w:rPr>
          <w:rFonts w:ascii="Gulliver" w:eastAsia="Gulliver" w:hAnsi="Gulliver" w:cs="Gulliver"/>
          <w:color w:val="000000"/>
          <w:sz w:val="18"/>
          <w:szCs w:val="18"/>
        </w:rPr>
        <w:tab/>
        <w:t>:</w:t>
      </w:r>
    </w:p>
    <w:p w14:paraId="20A5A064" w14:textId="074F21D3" w:rsidR="001D5775" w:rsidRPr="001D5775" w:rsidRDefault="001D5775" w:rsidP="001D5775">
      <w:pPr>
        <w:spacing w:after="0" w:line="240" w:lineRule="auto"/>
        <w:ind w:firstLine="426"/>
        <w:jc w:val="both"/>
        <w:rPr>
          <w:rFonts w:ascii="Gulliver" w:eastAsia="Gulliver" w:hAnsi="Gulliver" w:cs="Gulliver"/>
          <w:color w:val="000000"/>
          <w:sz w:val="18"/>
          <w:szCs w:val="18"/>
        </w:rPr>
      </w:pPr>
      <w:r w:rsidRPr="001D5775">
        <w:rPr>
          <w:rFonts w:ascii="Gulliver" w:eastAsia="Gulliver" w:hAnsi="Gulliver" w:cs="Gulliver"/>
          <w:color w:val="000000"/>
          <w:sz w:val="18"/>
          <w:szCs w:val="18"/>
        </w:rPr>
        <w:t>Overall length</w:t>
      </w:r>
      <w:r w:rsidRPr="001D5775">
        <w:rPr>
          <w:rFonts w:ascii="Gulliver" w:eastAsia="Gulliver" w:hAnsi="Gulliver" w:cs="Gulliver"/>
          <w:color w:val="000000"/>
          <w:sz w:val="18"/>
          <w:szCs w:val="18"/>
        </w:rPr>
        <w:tab/>
      </w:r>
      <w:r w:rsidRPr="001D5775">
        <w:rPr>
          <w:rFonts w:ascii="Gulliver" w:eastAsia="Gulliver" w:hAnsi="Gulliver" w:cs="Gulliver"/>
          <w:color w:val="000000"/>
          <w:sz w:val="18"/>
          <w:szCs w:val="18"/>
        </w:rPr>
        <w:tab/>
        <w:t>: 74.05 M</w:t>
      </w:r>
    </w:p>
    <w:p w14:paraId="0D06F0DA" w14:textId="77777777" w:rsidR="001D5775" w:rsidRPr="001D5775" w:rsidRDefault="001D5775" w:rsidP="001D5775">
      <w:pPr>
        <w:spacing w:after="0" w:line="240" w:lineRule="auto"/>
        <w:ind w:firstLine="426"/>
        <w:jc w:val="both"/>
        <w:rPr>
          <w:rFonts w:ascii="Gulliver" w:eastAsia="Gulliver" w:hAnsi="Gulliver" w:cs="Gulliver"/>
          <w:color w:val="000000"/>
          <w:sz w:val="18"/>
          <w:szCs w:val="18"/>
        </w:rPr>
      </w:pPr>
      <w:r w:rsidRPr="001D5775">
        <w:rPr>
          <w:rFonts w:ascii="Gulliver" w:eastAsia="Gulliver" w:hAnsi="Gulliver" w:cs="Gulliver"/>
          <w:color w:val="000000"/>
          <w:sz w:val="18"/>
          <w:szCs w:val="18"/>
        </w:rPr>
        <w:t>Length between perpendicular</w:t>
      </w:r>
      <w:r w:rsidRPr="001D5775">
        <w:rPr>
          <w:rFonts w:ascii="Gulliver" w:eastAsia="Gulliver" w:hAnsi="Gulliver" w:cs="Gulliver"/>
          <w:color w:val="000000"/>
          <w:sz w:val="18"/>
          <w:szCs w:val="18"/>
        </w:rPr>
        <w:tab/>
        <w:t>: 69.20 M</w:t>
      </w:r>
    </w:p>
    <w:p w14:paraId="5E528A79" w14:textId="01D159EC" w:rsidR="001D5775" w:rsidRPr="001D5775" w:rsidRDefault="001D5775" w:rsidP="001D5775">
      <w:pPr>
        <w:spacing w:after="0" w:line="240" w:lineRule="auto"/>
        <w:ind w:firstLine="426"/>
        <w:jc w:val="both"/>
        <w:rPr>
          <w:rFonts w:ascii="Gulliver" w:eastAsia="Gulliver" w:hAnsi="Gulliver" w:cs="Gulliver"/>
          <w:color w:val="000000"/>
          <w:sz w:val="18"/>
          <w:szCs w:val="18"/>
        </w:rPr>
      </w:pPr>
      <w:r w:rsidRPr="001D5775">
        <w:rPr>
          <w:rFonts w:ascii="Gulliver" w:eastAsia="Gulliver" w:hAnsi="Gulliver" w:cs="Gulliver"/>
          <w:color w:val="000000"/>
          <w:sz w:val="18"/>
          <w:szCs w:val="18"/>
        </w:rPr>
        <w:t>Maximum width</w:t>
      </w:r>
      <w:r w:rsidRPr="001D5775">
        <w:rPr>
          <w:rFonts w:ascii="Gulliver" w:eastAsia="Gulliver" w:hAnsi="Gulliver" w:cs="Gulliver"/>
          <w:color w:val="000000"/>
          <w:sz w:val="18"/>
          <w:szCs w:val="18"/>
        </w:rPr>
        <w:tab/>
      </w:r>
      <w:r w:rsidRPr="001D5775">
        <w:rPr>
          <w:rFonts w:ascii="Gulliver" w:eastAsia="Gulliver" w:hAnsi="Gulliver" w:cs="Gulliver"/>
          <w:color w:val="000000"/>
          <w:sz w:val="18"/>
          <w:szCs w:val="18"/>
        </w:rPr>
        <w:tab/>
        <w:t>: 17.20 M</w:t>
      </w:r>
    </w:p>
    <w:p w14:paraId="6D52789A" w14:textId="57736409" w:rsidR="001D5775" w:rsidRDefault="001D5775" w:rsidP="001D5775">
      <w:pPr>
        <w:spacing w:after="0" w:line="240" w:lineRule="auto"/>
        <w:ind w:firstLine="426"/>
        <w:jc w:val="both"/>
        <w:rPr>
          <w:rFonts w:ascii="Gulliver" w:eastAsia="Gulliver" w:hAnsi="Gulliver" w:cs="Gulliver"/>
          <w:color w:val="000000"/>
          <w:sz w:val="18"/>
          <w:szCs w:val="18"/>
        </w:rPr>
      </w:pPr>
      <w:r w:rsidRPr="001D5775">
        <w:rPr>
          <w:rFonts w:ascii="Gulliver" w:eastAsia="Gulliver" w:hAnsi="Gulliver" w:cs="Gulliver"/>
          <w:color w:val="000000"/>
          <w:sz w:val="18"/>
          <w:szCs w:val="18"/>
        </w:rPr>
        <w:t>Height</w:t>
      </w:r>
      <w:r w:rsidRPr="001D5775">
        <w:rPr>
          <w:rFonts w:ascii="Gulliver" w:eastAsia="Gulliver" w:hAnsi="Gulliver" w:cs="Gulliver"/>
          <w:color w:val="000000"/>
          <w:sz w:val="18"/>
          <w:szCs w:val="18"/>
        </w:rPr>
        <w:tab/>
      </w:r>
      <w:r w:rsidRPr="001D5775">
        <w:rPr>
          <w:rFonts w:ascii="Gulliver" w:eastAsia="Gulliver" w:hAnsi="Gulliver" w:cs="Gulliver"/>
          <w:color w:val="000000"/>
          <w:sz w:val="18"/>
          <w:szCs w:val="18"/>
        </w:rPr>
        <w:tab/>
      </w:r>
      <w:r w:rsidRPr="001D5775">
        <w:rPr>
          <w:rFonts w:ascii="Gulliver" w:eastAsia="Gulliver" w:hAnsi="Gulliver" w:cs="Gulliver"/>
          <w:color w:val="000000"/>
          <w:sz w:val="18"/>
          <w:szCs w:val="18"/>
        </w:rPr>
        <w:tab/>
        <w:t>: 4.90 M</w:t>
      </w:r>
    </w:p>
    <w:p w14:paraId="0E5A94D5" w14:textId="77777777" w:rsidR="001D5775" w:rsidRPr="007D1045" w:rsidRDefault="001D5775" w:rsidP="001D5775">
      <w:pPr>
        <w:spacing w:after="0" w:line="240" w:lineRule="auto"/>
        <w:ind w:left="426" w:firstLine="294"/>
        <w:jc w:val="center"/>
        <w:rPr>
          <w:rFonts w:ascii="Gulliver" w:eastAsia="Gulliver" w:hAnsi="Gulliver" w:cs="Gulliver"/>
          <w:color w:val="000000"/>
          <w:sz w:val="18"/>
          <w:szCs w:val="18"/>
        </w:rPr>
      </w:pPr>
    </w:p>
    <w:p w14:paraId="06B10CBB" w14:textId="77777777" w:rsidR="005C631D" w:rsidRDefault="005C631D" w:rsidP="00AE5AF9">
      <w:pPr>
        <w:spacing w:after="0" w:line="240" w:lineRule="auto"/>
        <w:jc w:val="both"/>
        <w:rPr>
          <w:rFonts w:ascii="Gulliver" w:eastAsia="Gulliver" w:hAnsi="Gulliver" w:cs="Gulliver"/>
          <w:color w:val="000000"/>
          <w:sz w:val="18"/>
          <w:szCs w:val="18"/>
        </w:rPr>
      </w:pPr>
    </w:p>
    <w:p w14:paraId="6E02DCE9" w14:textId="720AE3DF" w:rsidR="005C631D" w:rsidRDefault="00BB7153" w:rsidP="003636BB">
      <w:pPr>
        <w:numPr>
          <w:ilvl w:val="0"/>
          <w:numId w:val="1"/>
        </w:numPr>
        <w:pBdr>
          <w:top w:val="nil"/>
          <w:left w:val="nil"/>
          <w:bottom w:val="nil"/>
          <w:right w:val="nil"/>
          <w:between w:val="nil"/>
        </w:pBdr>
        <w:spacing w:after="0" w:line="240" w:lineRule="auto"/>
        <w:ind w:left="360"/>
        <w:rPr>
          <w:rFonts w:ascii="Gulliver" w:eastAsia="Gulliver" w:hAnsi="Gulliver" w:cs="Gulliver"/>
          <w:b/>
          <w:color w:val="000000"/>
          <w:sz w:val="18"/>
          <w:szCs w:val="18"/>
        </w:rPr>
      </w:pPr>
      <w:r>
        <w:rPr>
          <w:rFonts w:ascii="Gulliver" w:eastAsia="Gulliver" w:hAnsi="Gulliver" w:cs="Gulliver"/>
          <w:b/>
          <w:color w:val="000000"/>
          <w:sz w:val="18"/>
          <w:szCs w:val="18"/>
        </w:rPr>
        <w:t>Results and Discussion</w:t>
      </w:r>
    </w:p>
    <w:p w14:paraId="31655613" w14:textId="1F408ADF" w:rsidR="007474EE" w:rsidRPr="007474EE" w:rsidRDefault="007474EE" w:rsidP="006A0B5B">
      <w:pPr>
        <w:pBdr>
          <w:top w:val="nil"/>
          <w:left w:val="nil"/>
          <w:bottom w:val="nil"/>
          <w:right w:val="nil"/>
          <w:between w:val="nil"/>
        </w:pBdr>
        <w:spacing w:after="0" w:line="240" w:lineRule="auto"/>
        <w:ind w:left="360"/>
        <w:jc w:val="both"/>
        <w:rPr>
          <w:rFonts w:ascii="Gulliver" w:eastAsia="Gulliver" w:hAnsi="Gulliver" w:cs="Gulliver"/>
          <w:bCs/>
          <w:color w:val="000000"/>
          <w:sz w:val="18"/>
          <w:szCs w:val="18"/>
          <w:lang w:val="en-US"/>
        </w:rPr>
      </w:pPr>
      <w:r w:rsidRPr="007474EE">
        <w:rPr>
          <w:rFonts w:ascii="Gulliver" w:eastAsia="Gulliver" w:hAnsi="Gulliver" w:cs="Gulliver"/>
          <w:bCs/>
          <w:color w:val="000000"/>
          <w:sz w:val="18"/>
          <w:szCs w:val="18"/>
          <w:lang w:val="en-US"/>
        </w:rPr>
        <w:t>This section explains the steps taken, including propeller repair manual work in the workshop. It was followed by balancing the propeller. Once it is complete, the propeller is reinstalled to the stern of the ship, and trial docking is carried out. Furthermore, in the trial docking activity, we can find the propeller pitch calculation complete details in the following discussion.</w:t>
      </w:r>
    </w:p>
    <w:p w14:paraId="373E888D" w14:textId="7FC2FFAB" w:rsidR="005C631D" w:rsidRPr="007474EE" w:rsidRDefault="001D5775" w:rsidP="007474EE">
      <w:pPr>
        <w:numPr>
          <w:ilvl w:val="1"/>
          <w:numId w:val="1"/>
        </w:numPr>
        <w:pBdr>
          <w:top w:val="nil"/>
          <w:left w:val="nil"/>
          <w:bottom w:val="nil"/>
          <w:right w:val="nil"/>
          <w:between w:val="nil"/>
        </w:pBdr>
        <w:spacing w:after="0" w:line="240" w:lineRule="auto"/>
        <w:ind w:left="426" w:hanging="426"/>
        <w:jc w:val="both"/>
        <w:rPr>
          <w:rFonts w:ascii="Gulliver" w:eastAsia="Gulliver" w:hAnsi="Gulliver" w:cs="Gulliver"/>
          <w:b/>
          <w:color w:val="000000"/>
          <w:sz w:val="18"/>
          <w:szCs w:val="18"/>
        </w:rPr>
      </w:pPr>
      <w:r w:rsidRPr="001D5775">
        <w:rPr>
          <w:rFonts w:ascii="Gulliver" w:eastAsia="Gulliver" w:hAnsi="Gulliver" w:cs="Gulliver"/>
          <w:b/>
          <w:color w:val="000000"/>
          <w:sz w:val="18"/>
          <w:szCs w:val="18"/>
        </w:rPr>
        <w:t xml:space="preserve">Propeller </w:t>
      </w:r>
      <w:r>
        <w:rPr>
          <w:rFonts w:ascii="Gulliver" w:eastAsia="Gulliver" w:hAnsi="Gulliver" w:cs="Gulliver"/>
          <w:b/>
          <w:color w:val="000000"/>
          <w:sz w:val="18"/>
          <w:szCs w:val="18"/>
          <w:lang w:val="en-US"/>
        </w:rPr>
        <w:t>R</w:t>
      </w:r>
      <w:r w:rsidRPr="001D5775">
        <w:rPr>
          <w:rFonts w:ascii="Gulliver" w:eastAsia="Gulliver" w:hAnsi="Gulliver" w:cs="Gulliver"/>
          <w:b/>
          <w:color w:val="000000"/>
          <w:sz w:val="18"/>
          <w:szCs w:val="18"/>
        </w:rPr>
        <w:t>eparation</w:t>
      </w:r>
    </w:p>
    <w:p w14:paraId="4698AFD8" w14:textId="361EB7F5" w:rsidR="001D5775" w:rsidRPr="001D5775" w:rsidRDefault="001D5775" w:rsidP="001D5775">
      <w:pPr>
        <w:spacing w:after="0" w:line="240" w:lineRule="auto"/>
        <w:ind w:firstLine="426"/>
        <w:jc w:val="both"/>
        <w:rPr>
          <w:rFonts w:ascii="Gulliver" w:eastAsia="Gulliver" w:hAnsi="Gulliver" w:cs="Gulliver"/>
          <w:color w:val="000000"/>
          <w:sz w:val="18"/>
          <w:szCs w:val="18"/>
        </w:rPr>
      </w:pPr>
      <w:r w:rsidRPr="001D5775">
        <w:rPr>
          <w:rFonts w:ascii="Gulliver" w:eastAsia="Gulliver" w:hAnsi="Gulliver" w:cs="Gulliver"/>
          <w:color w:val="000000"/>
          <w:sz w:val="18"/>
          <w:szCs w:val="18"/>
        </w:rPr>
        <w:t>The propeller design influences the level of effectiveness and suppresses the amount of cavitation that occurs. This design proves propeller leaf-making and repair methods influence efficiency</w:t>
      </w:r>
      <w:r w:rsidR="00FC4539">
        <w:rPr>
          <w:rFonts w:ascii="Gulliver" w:eastAsia="Gulliver" w:hAnsi="Gulliver" w:cs="Gulliver"/>
          <w:color w:val="000000"/>
          <w:sz w:val="18"/>
          <w:szCs w:val="18"/>
          <w:lang w:val="en-US"/>
        </w:rPr>
        <w:t xml:space="preserve"> </w:t>
      </w:r>
      <w:r w:rsidR="00FC4539">
        <w:rPr>
          <w:rFonts w:ascii="Gulliver" w:eastAsia="Gulliver" w:hAnsi="Gulliver" w:cs="Gulliver"/>
          <w:color w:val="000000"/>
          <w:sz w:val="18"/>
          <w:szCs w:val="18"/>
          <w:lang w:val="en-US"/>
        </w:rPr>
        <w:fldChar w:fldCharType="begin" w:fldLock="1"/>
      </w:r>
      <w:r w:rsidR="00AE5AF9">
        <w:rPr>
          <w:rFonts w:ascii="Gulliver" w:eastAsia="Gulliver" w:hAnsi="Gulliver" w:cs="Gulliver"/>
          <w:color w:val="000000"/>
          <w:sz w:val="18"/>
          <w:szCs w:val="18"/>
          <w:lang w:val="en-US"/>
        </w:rPr>
        <w:instrText>ADDIN CSL_CITATION {"citationItems":[{"id":"ITEM-1","itemData":{"DOI":"10.1016/j.proeng.2017.08.144","ISSN":"18777058","abstract":"This paper presents a methodology to design a solar power boat with the aim to determine the size of photovoltaic (PV) system with minimum cost. Two stages optimization procedures have been proposed. First stage is a simplified ship size optimization based on the existing ship design for obtaining minimum propulsion power by using Golden search section algorithm. Second stage is optimization of PV system size for obtaining the number of photovoltaic (PV) module and battery with minimum cost by using Simplex algorithm. A leisure passenger catamaran boat operated in Taiwan with 42 person capacity is chosen as a case study. The service speed of the boat is 5 knots with total duration of cruising around 5 hours. 280 watt Multi-crystalline PV module and 12 volt 90 Ah Lead-Acid Battery is chosen for this case. From the simulation, it is obtained that the optimal ship has 32 PV modules (8.96 kW), 32 batteries (34.56 kWh), 14.44 meter length of water line, 4.37 meter breadth, 0.852 meter draught, and 16.258 ton of total displacement with the PV system annual capital cost around USD3,557.","author":[{"dropping-particle":"","family":"Nasirudin","given":"Ahmad","non-dropping-particle":"","parse-names":false,"suffix":""},{"dropping-particle":"","family":"Chao","given":"Ru Min","non-dropping-particle":"","parse-names":false,"suffix":""},{"dropping-particle":"","family":"Utama","given":"I. Ketut Aria Pria","non-dropping-particle":"","parse-names":false,"suffix":""}],"container-title":"Procedia Engineering","id":"ITEM-1","issued":{"date-parts":[["2017"]]},"page":"260-267","publisher":"The Author(s)","title":"Solar powered boat design optimization","type":"article-journal","volume":"194"},"uris":["http://www.mendeley.com/documents/?uuid=0006d14a-6127-41f8-85b5-645ad3656f2b"]}],"mendeley":{"formattedCitation":"[18]","plainTextFormattedCitation":"[18]","previouslyFormattedCitation":"[17]"},"properties":{"noteIndex":0},"schema":"https://github.com/citation-style-language/schema/raw/master/csl-citation.json"}</w:instrText>
      </w:r>
      <w:r w:rsidR="00FC4539">
        <w:rPr>
          <w:rFonts w:ascii="Gulliver" w:eastAsia="Gulliver" w:hAnsi="Gulliver" w:cs="Gulliver"/>
          <w:color w:val="000000"/>
          <w:sz w:val="18"/>
          <w:szCs w:val="18"/>
          <w:lang w:val="en-US"/>
        </w:rPr>
        <w:fldChar w:fldCharType="separate"/>
      </w:r>
      <w:r w:rsidR="00AE5AF9" w:rsidRPr="00AE5AF9">
        <w:rPr>
          <w:rFonts w:ascii="Gulliver" w:eastAsia="Gulliver" w:hAnsi="Gulliver" w:cs="Gulliver"/>
          <w:noProof/>
          <w:color w:val="000000"/>
          <w:sz w:val="18"/>
          <w:szCs w:val="18"/>
          <w:lang w:val="en-US"/>
        </w:rPr>
        <w:t>[18]</w:t>
      </w:r>
      <w:r w:rsidR="00FC4539">
        <w:rPr>
          <w:rFonts w:ascii="Gulliver" w:eastAsia="Gulliver" w:hAnsi="Gulliver" w:cs="Gulliver"/>
          <w:color w:val="000000"/>
          <w:sz w:val="18"/>
          <w:szCs w:val="18"/>
          <w:lang w:val="en-US"/>
        </w:rPr>
        <w:fldChar w:fldCharType="end"/>
      </w:r>
      <w:r w:rsidRPr="001D5775">
        <w:rPr>
          <w:rFonts w:ascii="Gulliver" w:eastAsia="Gulliver" w:hAnsi="Gulliver" w:cs="Gulliver"/>
          <w:color w:val="000000"/>
          <w:sz w:val="18"/>
          <w:szCs w:val="18"/>
        </w:rPr>
        <w:t>. Based on studies in previous studies, the performance cases of these vessels can be carried out between ways by changing the size of the propeller, using the method:</w:t>
      </w:r>
    </w:p>
    <w:p w14:paraId="6A9EBC05" w14:textId="31EB303B" w:rsidR="001D5775" w:rsidRPr="001D5775" w:rsidRDefault="001D5775" w:rsidP="001D5775">
      <w:pPr>
        <w:pStyle w:val="ListParagraph"/>
        <w:numPr>
          <w:ilvl w:val="0"/>
          <w:numId w:val="3"/>
        </w:numPr>
        <w:spacing w:after="0" w:line="240" w:lineRule="auto"/>
        <w:jc w:val="both"/>
        <w:rPr>
          <w:rFonts w:ascii="Gulliver" w:eastAsia="Gulliver" w:hAnsi="Gulliver" w:cs="Gulliver"/>
          <w:color w:val="000000"/>
          <w:sz w:val="18"/>
          <w:szCs w:val="18"/>
        </w:rPr>
      </w:pPr>
      <w:r w:rsidRPr="001D5775">
        <w:rPr>
          <w:rFonts w:ascii="Gulliver" w:eastAsia="Gulliver" w:hAnsi="Gulliver" w:cs="Gulliver"/>
          <w:color w:val="000000"/>
          <w:sz w:val="18"/>
          <w:szCs w:val="18"/>
        </w:rPr>
        <w:t>Before repairs are carried out, the propeller blade is grinding/polished to make cracks or surface defects more clearly visible.</w:t>
      </w:r>
    </w:p>
    <w:p w14:paraId="17B66F93" w14:textId="7D7ACAAB" w:rsidR="001D5775" w:rsidRPr="009817A7" w:rsidRDefault="001D5775" w:rsidP="009817A7">
      <w:pPr>
        <w:pStyle w:val="ListParagraph"/>
        <w:numPr>
          <w:ilvl w:val="0"/>
          <w:numId w:val="3"/>
        </w:numPr>
        <w:spacing w:after="0" w:line="240" w:lineRule="auto"/>
        <w:jc w:val="both"/>
        <w:rPr>
          <w:rFonts w:ascii="Gulliver" w:eastAsia="Gulliver" w:hAnsi="Gulliver" w:cs="Gulliver"/>
          <w:color w:val="000000"/>
          <w:sz w:val="18"/>
          <w:szCs w:val="18"/>
        </w:rPr>
      </w:pPr>
      <w:r w:rsidRPr="001D5775">
        <w:rPr>
          <w:rFonts w:ascii="Gulliver" w:eastAsia="Gulliver" w:hAnsi="Gulliver" w:cs="Gulliver"/>
          <w:color w:val="000000"/>
          <w:sz w:val="18"/>
          <w:szCs w:val="18"/>
        </w:rPr>
        <w:t>The casting welding is done using a cutting blender machine, by the bronze electrodes, then melting them on the propeller leaf tip,</w:t>
      </w:r>
      <w:r w:rsidRPr="001D5775">
        <w:rPr>
          <w:rFonts w:ascii="Gulliver" w:eastAsia="Gulliver" w:hAnsi="Gulliver" w:cs="Gulliver"/>
          <w:color w:val="000000"/>
          <w:sz w:val="18"/>
          <w:szCs w:val="18"/>
          <w:lang w:val="en-US"/>
        </w:rPr>
        <w:t xml:space="preserve"> </w:t>
      </w:r>
      <w:r w:rsidRPr="001D5775">
        <w:rPr>
          <w:rFonts w:ascii="Gulliver" w:eastAsia="Gulliver" w:hAnsi="Gulliver" w:cs="Gulliver"/>
          <w:color w:val="000000"/>
          <w:sz w:val="18"/>
          <w:szCs w:val="18"/>
        </w:rPr>
        <w:t xml:space="preserve">see Figure </w:t>
      </w:r>
      <w:r w:rsidR="003636BB">
        <w:rPr>
          <w:rFonts w:ascii="Gulliver" w:eastAsia="Gulliver" w:hAnsi="Gulliver" w:cs="Gulliver"/>
          <w:color w:val="000000"/>
          <w:sz w:val="18"/>
          <w:szCs w:val="18"/>
          <w:lang w:val="en-US"/>
        </w:rPr>
        <w:t>5</w:t>
      </w:r>
      <w:r w:rsidRPr="001D5775">
        <w:rPr>
          <w:rFonts w:ascii="Gulliver" w:eastAsia="Gulliver" w:hAnsi="Gulliver" w:cs="Gulliver"/>
          <w:color w:val="000000"/>
          <w:sz w:val="18"/>
          <w:szCs w:val="18"/>
        </w:rPr>
        <w:t>.</w:t>
      </w:r>
    </w:p>
    <w:p w14:paraId="23701F35" w14:textId="12270A81" w:rsidR="001D5775" w:rsidRPr="001D5775" w:rsidRDefault="001D5775" w:rsidP="001D5775">
      <w:pPr>
        <w:pStyle w:val="ListParagraph"/>
        <w:numPr>
          <w:ilvl w:val="0"/>
          <w:numId w:val="3"/>
        </w:numPr>
        <w:spacing w:after="0" w:line="240" w:lineRule="auto"/>
        <w:jc w:val="both"/>
        <w:rPr>
          <w:rFonts w:ascii="Gulliver" w:eastAsia="Gulliver" w:hAnsi="Gulliver" w:cs="Gulliver"/>
          <w:color w:val="000000"/>
          <w:sz w:val="18"/>
          <w:szCs w:val="18"/>
        </w:rPr>
      </w:pPr>
      <w:r w:rsidRPr="001D5775">
        <w:rPr>
          <w:rFonts w:ascii="Gulliver" w:eastAsia="Gulliver" w:hAnsi="Gulliver" w:cs="Gulliver"/>
          <w:color w:val="000000"/>
          <w:sz w:val="18"/>
          <w:szCs w:val="18"/>
        </w:rPr>
        <w:t xml:space="preserve">The addition of width is done so that a pitch is fulfilled so that the effectiveness of the propeller can be fulfilled in line with the planned speed of the ship </w:t>
      </w:r>
      <w:r w:rsidR="00FC4539">
        <w:rPr>
          <w:rFonts w:ascii="Gulliver" w:eastAsia="Gulliver" w:hAnsi="Gulliver" w:cs="Gulliver"/>
          <w:color w:val="000000"/>
          <w:sz w:val="18"/>
          <w:szCs w:val="18"/>
        </w:rPr>
        <w:fldChar w:fldCharType="begin" w:fldLock="1"/>
      </w:r>
      <w:r w:rsidR="00AE5AF9">
        <w:rPr>
          <w:rFonts w:ascii="Gulliver" w:eastAsia="Gulliver" w:hAnsi="Gulliver" w:cs="Gulliver"/>
          <w:color w:val="000000"/>
          <w:sz w:val="18"/>
          <w:szCs w:val="18"/>
        </w:rPr>
        <w:instrText>ADDIN CSL_CITATION {"citationItems":[{"id":"ITEM-1","itemData":{"DOI":"10.1016/j.energy.2012.11.004","ISSN":"03605442","abstract":"This paper presents the experimental results from the operation of a proto-type green ship in Geoje island, South Korea. As Korea is a peninsula situated between the continent and the sea, its location is ideal for utilizing PV/diesel green ship. After ground testing with a stand-alone PV (photovoltaic) generation system, this PV system was added to a conventional diesel ship. The proto-type green ship consisted of a photovoltaic (PV) generation system, diesel engine, battery energy storage, hybrid control system, and a stand-alone and grid-connected inverter. The aim of the green ship was not only to minimize fuel consumption but also to support the power grid as DG (distributed generation) connected to the smart grid (in land) and micro-grid (in island) in the near future. At the end of this paper, environmental, economic and sensitivity analysis would be discussed mainly based on experimental results. © 2012.","author":[{"dropping-particle":"","family":"Lee","given":"Kyoung Jun","non-dropping-particle":"","parse-names":false,"suffix":""},{"dropping-particle":"","family":"Shin","given":"Dongsul","non-dropping-particle":"","parse-names":false,"suffix":""},{"dropping-particle":"","family":"Yoo","given":"Dong Wook","non-dropping-particle":"","parse-names":false,"suffix":""},{"dropping-particle":"","family":"Choi","given":"Han Kyu","non-dropping-particle":"","parse-names":false,"suffix":""},{"dropping-particle":"","family":"Kim","given":"Hee Je","non-dropping-particle":"","parse-names":false,"suffix":""}],"container-title":"Energy","id":"ITEM-1","issue":"1","issued":{"date-parts":[["2013"]]},"page":"475-483","publisher":"Elsevier Ltd","title":"Hybrid photovoltaic/diesel green ship operating in standalone and grid-connected mode - Experimental investigation","type":"article-journal","volume":"49"},"uris":["http://www.mendeley.com/documents/?uuid=959e79ff-ee2d-4322-9334-fe9fe1922ab3"]}],"mendeley":{"formattedCitation":"[19]","plainTextFormattedCitation":"[19]","previouslyFormattedCitation":"[18]"},"properties":{"noteIndex":0},"schema":"https://github.com/citation-style-language/schema/raw/master/csl-citation.json"}</w:instrText>
      </w:r>
      <w:r w:rsidR="00FC4539">
        <w:rPr>
          <w:rFonts w:ascii="Gulliver" w:eastAsia="Gulliver" w:hAnsi="Gulliver" w:cs="Gulliver"/>
          <w:color w:val="000000"/>
          <w:sz w:val="18"/>
          <w:szCs w:val="18"/>
        </w:rPr>
        <w:fldChar w:fldCharType="separate"/>
      </w:r>
      <w:r w:rsidR="00AE5AF9" w:rsidRPr="00AE5AF9">
        <w:rPr>
          <w:rFonts w:ascii="Gulliver" w:eastAsia="Gulliver" w:hAnsi="Gulliver" w:cs="Gulliver"/>
          <w:noProof/>
          <w:color w:val="000000"/>
          <w:sz w:val="18"/>
          <w:szCs w:val="18"/>
        </w:rPr>
        <w:t>[19]</w:t>
      </w:r>
      <w:r w:rsidR="00FC4539">
        <w:rPr>
          <w:rFonts w:ascii="Gulliver" w:eastAsia="Gulliver" w:hAnsi="Gulliver" w:cs="Gulliver"/>
          <w:color w:val="000000"/>
          <w:sz w:val="18"/>
          <w:szCs w:val="18"/>
        </w:rPr>
        <w:fldChar w:fldCharType="end"/>
      </w:r>
      <w:r w:rsidRPr="001D5775">
        <w:rPr>
          <w:rFonts w:ascii="Gulliver" w:eastAsia="Gulliver" w:hAnsi="Gulliver" w:cs="Gulliver"/>
          <w:color w:val="000000"/>
          <w:sz w:val="18"/>
          <w:szCs w:val="18"/>
        </w:rPr>
        <w:t>.</w:t>
      </w:r>
    </w:p>
    <w:p w14:paraId="2BBBA8D8" w14:textId="38AD4D99" w:rsidR="002005CD" w:rsidRPr="003636BB" w:rsidRDefault="001D5775" w:rsidP="003636BB">
      <w:pPr>
        <w:pStyle w:val="ListParagraph"/>
        <w:numPr>
          <w:ilvl w:val="0"/>
          <w:numId w:val="3"/>
        </w:numPr>
        <w:spacing w:after="0" w:line="240" w:lineRule="auto"/>
        <w:jc w:val="both"/>
        <w:rPr>
          <w:rFonts w:ascii="Gulliver" w:eastAsia="Gulliver" w:hAnsi="Gulliver" w:cs="Gulliver"/>
          <w:color w:val="000000"/>
          <w:sz w:val="18"/>
          <w:szCs w:val="18"/>
        </w:rPr>
      </w:pPr>
      <w:r w:rsidRPr="001D5775">
        <w:rPr>
          <w:rFonts w:ascii="Gulliver" w:eastAsia="Gulliver" w:hAnsi="Gulliver" w:cs="Gulliver"/>
          <w:color w:val="000000"/>
          <w:sz w:val="18"/>
          <w:szCs w:val="18"/>
        </w:rPr>
        <w:t>After adding material, grinding is done to form a proportional propeller blade.</w:t>
      </w:r>
    </w:p>
    <w:p w14:paraId="391BA0C6" w14:textId="607D62D8" w:rsidR="009817A7" w:rsidRPr="001D5775" w:rsidRDefault="009817A7" w:rsidP="009817A7">
      <w:pPr>
        <w:pStyle w:val="ListParagraph"/>
        <w:spacing w:after="0" w:line="240" w:lineRule="auto"/>
        <w:ind w:left="1146"/>
        <w:jc w:val="center"/>
        <w:rPr>
          <w:rFonts w:ascii="Gulliver" w:eastAsia="Gulliver" w:hAnsi="Gulliver" w:cs="Gulliver"/>
          <w:color w:val="000000"/>
          <w:sz w:val="18"/>
          <w:szCs w:val="18"/>
        </w:rPr>
      </w:pPr>
      <w:r w:rsidRPr="008A76A7">
        <w:rPr>
          <w:noProof/>
          <w:sz w:val="20"/>
          <w:szCs w:val="20"/>
        </w:rPr>
        <w:drawing>
          <wp:inline distT="0" distB="0" distL="0" distR="0" wp14:anchorId="73F3ABE9" wp14:editId="5C221549">
            <wp:extent cx="2037600" cy="2718000"/>
            <wp:effectExtent l="0" t="0" r="1270" b="6350"/>
            <wp:docPr id="5" name="Picture 5" descr="WhatsApp Image 2018-12-04 at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WhatsApp Image 2018-12-04 at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37600" cy="2718000"/>
                    </a:xfrm>
                    <a:prstGeom prst="rect">
                      <a:avLst/>
                    </a:prstGeom>
                    <a:noFill/>
                    <a:ln>
                      <a:noFill/>
                    </a:ln>
                  </pic:spPr>
                </pic:pic>
              </a:graphicData>
            </a:graphic>
          </wp:inline>
        </w:drawing>
      </w:r>
      <w:r w:rsidR="00867FE7">
        <w:rPr>
          <w:rFonts w:ascii="Gulliver" w:eastAsia="Gulliver" w:hAnsi="Gulliver" w:cs="Gulliver"/>
          <w:color w:val="000000"/>
          <w:sz w:val="18"/>
          <w:szCs w:val="18"/>
        </w:rPr>
        <w:tab/>
      </w:r>
      <w:r w:rsidR="00867FE7" w:rsidRPr="00867FE7">
        <w:rPr>
          <w:noProof/>
        </w:rPr>
        <w:drawing>
          <wp:inline distT="0" distB="0" distL="0" distR="0" wp14:anchorId="4545E677" wp14:editId="2F3695EB">
            <wp:extent cx="3031200" cy="247320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55301" t="13137" r="13520" b="41615"/>
                    <a:stretch/>
                  </pic:blipFill>
                  <pic:spPr bwMode="auto">
                    <a:xfrm>
                      <a:off x="0" y="0"/>
                      <a:ext cx="3031200" cy="2473200"/>
                    </a:xfrm>
                    <a:prstGeom prst="rect">
                      <a:avLst/>
                    </a:prstGeom>
                    <a:ln>
                      <a:noFill/>
                    </a:ln>
                    <a:extLst>
                      <a:ext uri="{53640926-AAD7-44D8-BBD7-CCE9431645EC}">
                        <a14:shadowObscured xmlns:a14="http://schemas.microsoft.com/office/drawing/2010/main"/>
                      </a:ext>
                    </a:extLst>
                  </pic:spPr>
                </pic:pic>
              </a:graphicData>
            </a:graphic>
          </wp:inline>
        </w:drawing>
      </w:r>
    </w:p>
    <w:p w14:paraId="3CE0E03A" w14:textId="674BB068" w:rsidR="001D5775" w:rsidRDefault="001D5775" w:rsidP="001D5775">
      <w:pPr>
        <w:spacing w:after="0" w:line="240" w:lineRule="auto"/>
        <w:ind w:firstLine="426"/>
        <w:jc w:val="both"/>
        <w:rPr>
          <w:rFonts w:ascii="Gulliver" w:eastAsia="Gulliver" w:hAnsi="Gulliver" w:cs="Gulliver"/>
          <w:color w:val="000000"/>
          <w:sz w:val="18"/>
          <w:szCs w:val="18"/>
        </w:rPr>
      </w:pPr>
    </w:p>
    <w:p w14:paraId="7267371C" w14:textId="52356889" w:rsidR="00867FE7" w:rsidRPr="00867FE7" w:rsidRDefault="009817A7" w:rsidP="00867FE7">
      <w:pPr>
        <w:spacing w:after="0" w:line="240" w:lineRule="auto"/>
        <w:ind w:left="720" w:firstLine="720"/>
        <w:rPr>
          <w:rFonts w:ascii="Gulliver" w:eastAsia="Gulliver" w:hAnsi="Gulliver" w:cs="Gulliver"/>
          <w:color w:val="000000"/>
          <w:sz w:val="18"/>
          <w:szCs w:val="18"/>
          <w:lang w:val="en-US"/>
        </w:rPr>
      </w:pPr>
      <w:bookmarkStart w:id="2" w:name="_Hlk146200105"/>
      <w:r w:rsidRPr="009817A7">
        <w:rPr>
          <w:rFonts w:ascii="Gulliver" w:eastAsia="Gulliver" w:hAnsi="Gulliver" w:cs="Gulliver"/>
          <w:color w:val="000000"/>
          <w:sz w:val="18"/>
          <w:szCs w:val="18"/>
        </w:rPr>
        <w:t xml:space="preserve">Figure </w:t>
      </w:r>
      <w:r w:rsidR="003636BB">
        <w:rPr>
          <w:rFonts w:ascii="Gulliver" w:eastAsia="Gulliver" w:hAnsi="Gulliver" w:cs="Gulliver"/>
          <w:color w:val="000000"/>
          <w:sz w:val="18"/>
          <w:szCs w:val="18"/>
          <w:lang w:val="en-US"/>
        </w:rPr>
        <w:t>5</w:t>
      </w:r>
      <w:r w:rsidRPr="009817A7">
        <w:rPr>
          <w:rFonts w:ascii="Gulliver" w:eastAsia="Gulliver" w:hAnsi="Gulliver" w:cs="Gulliver"/>
          <w:color w:val="000000"/>
          <w:sz w:val="18"/>
          <w:szCs w:val="18"/>
        </w:rPr>
        <w:t>. Reparation</w:t>
      </w:r>
      <w:r>
        <w:rPr>
          <w:rFonts w:ascii="Gulliver" w:eastAsia="Gulliver" w:hAnsi="Gulliver" w:cs="Gulliver"/>
          <w:color w:val="000000"/>
          <w:sz w:val="18"/>
          <w:szCs w:val="18"/>
          <w:lang w:val="en-US"/>
        </w:rPr>
        <w:t xml:space="preserve"> </w:t>
      </w:r>
      <w:r w:rsidR="00867FE7">
        <w:rPr>
          <w:rFonts w:ascii="Gulliver" w:eastAsia="Gulliver" w:hAnsi="Gulliver" w:cs="Gulliver"/>
          <w:color w:val="000000"/>
          <w:sz w:val="18"/>
          <w:szCs w:val="18"/>
          <w:lang w:val="en-US"/>
        </w:rPr>
        <w:t>P</w:t>
      </w:r>
      <w:r w:rsidRPr="009817A7">
        <w:rPr>
          <w:rFonts w:ascii="Gulliver" w:eastAsia="Gulliver" w:hAnsi="Gulliver" w:cs="Gulliver"/>
          <w:color w:val="000000"/>
          <w:sz w:val="18"/>
          <w:szCs w:val="18"/>
        </w:rPr>
        <w:t>ropeller</w:t>
      </w:r>
      <w:r w:rsidR="00867FE7">
        <w:rPr>
          <w:rFonts w:ascii="Gulliver" w:eastAsia="Gulliver" w:hAnsi="Gulliver" w:cs="Gulliver"/>
          <w:color w:val="000000"/>
          <w:sz w:val="18"/>
          <w:szCs w:val="18"/>
        </w:rPr>
        <w:tab/>
      </w:r>
      <w:r w:rsidR="00867FE7">
        <w:rPr>
          <w:rFonts w:ascii="Gulliver" w:eastAsia="Gulliver" w:hAnsi="Gulliver" w:cs="Gulliver"/>
          <w:color w:val="000000"/>
          <w:sz w:val="18"/>
          <w:szCs w:val="18"/>
        </w:rPr>
        <w:tab/>
      </w:r>
      <w:r w:rsidR="00867FE7">
        <w:rPr>
          <w:rFonts w:ascii="Gulliver" w:eastAsia="Gulliver" w:hAnsi="Gulliver" w:cs="Gulliver"/>
          <w:color w:val="000000"/>
          <w:sz w:val="18"/>
          <w:szCs w:val="18"/>
        </w:rPr>
        <w:tab/>
      </w:r>
      <w:r w:rsidR="00867FE7" w:rsidRPr="009817A7">
        <w:rPr>
          <w:rFonts w:ascii="Gulliver" w:eastAsia="Gulliver" w:hAnsi="Gulliver" w:cs="Gulliver"/>
          <w:color w:val="000000"/>
          <w:sz w:val="18"/>
          <w:szCs w:val="18"/>
        </w:rPr>
        <w:t xml:space="preserve">Figure </w:t>
      </w:r>
      <w:r w:rsidR="003636BB">
        <w:rPr>
          <w:rFonts w:ascii="Gulliver" w:eastAsia="Gulliver" w:hAnsi="Gulliver" w:cs="Gulliver"/>
          <w:color w:val="000000"/>
          <w:sz w:val="18"/>
          <w:szCs w:val="18"/>
          <w:lang w:val="en-US"/>
        </w:rPr>
        <w:t>6</w:t>
      </w:r>
      <w:r w:rsidR="00867FE7" w:rsidRPr="009817A7">
        <w:rPr>
          <w:rFonts w:ascii="Gulliver" w:eastAsia="Gulliver" w:hAnsi="Gulliver" w:cs="Gulliver"/>
          <w:color w:val="000000"/>
          <w:sz w:val="18"/>
          <w:szCs w:val="18"/>
        </w:rPr>
        <w:t xml:space="preserve">. </w:t>
      </w:r>
      <w:r w:rsidR="00867FE7">
        <w:rPr>
          <w:rFonts w:ascii="Gulliver" w:eastAsia="Gulliver" w:hAnsi="Gulliver" w:cs="Gulliver"/>
          <w:color w:val="000000"/>
          <w:sz w:val="18"/>
          <w:szCs w:val="18"/>
          <w:lang w:val="en-US"/>
        </w:rPr>
        <w:t>The Process of Widening Propeller’s Blades</w:t>
      </w:r>
    </w:p>
    <w:p w14:paraId="5DBB64CA" w14:textId="0DAE4A5B" w:rsidR="009817A7" w:rsidRDefault="009817A7" w:rsidP="00867FE7">
      <w:pPr>
        <w:spacing w:after="0" w:line="240" w:lineRule="auto"/>
        <w:ind w:left="720" w:firstLine="720"/>
        <w:rPr>
          <w:rFonts w:ascii="Gulliver" w:eastAsia="Gulliver" w:hAnsi="Gulliver" w:cs="Gulliver"/>
          <w:color w:val="000000"/>
          <w:sz w:val="18"/>
          <w:szCs w:val="18"/>
        </w:rPr>
      </w:pPr>
    </w:p>
    <w:bookmarkEnd w:id="2"/>
    <w:p w14:paraId="7DB8394E" w14:textId="0DEFB28C" w:rsidR="002F2AF5" w:rsidRDefault="002F2AF5" w:rsidP="002F2AF5">
      <w:pPr>
        <w:pStyle w:val="ListParagraph"/>
        <w:numPr>
          <w:ilvl w:val="1"/>
          <w:numId w:val="1"/>
        </w:numPr>
        <w:rPr>
          <w:rFonts w:ascii="Gulliver" w:eastAsia="Gulliver" w:hAnsi="Gulliver" w:cs="Gulliver"/>
          <w:b/>
          <w:bCs/>
          <w:color w:val="000000"/>
          <w:sz w:val="18"/>
          <w:szCs w:val="18"/>
          <w:lang w:val="en-US"/>
        </w:rPr>
      </w:pPr>
      <w:r w:rsidRPr="002F2AF5">
        <w:rPr>
          <w:rFonts w:ascii="Gulliver" w:eastAsia="Gulliver" w:hAnsi="Gulliver" w:cs="Gulliver"/>
          <w:b/>
          <w:bCs/>
          <w:color w:val="000000"/>
          <w:sz w:val="18"/>
          <w:szCs w:val="18"/>
          <w:lang w:val="en-US"/>
        </w:rPr>
        <w:t>Cavitation</w:t>
      </w:r>
    </w:p>
    <w:p w14:paraId="3FA16A9E" w14:textId="7B71B0BA" w:rsidR="002F2AF5" w:rsidRDefault="00934260" w:rsidP="00934260">
      <w:pPr>
        <w:pStyle w:val="ListParagraph"/>
        <w:ind w:left="426" w:firstLine="283"/>
        <w:jc w:val="both"/>
        <w:rPr>
          <w:rFonts w:ascii="Gulliver" w:eastAsia="Gulliver" w:hAnsi="Gulliver" w:cs="Gulliver"/>
          <w:sz w:val="18"/>
          <w:szCs w:val="18"/>
          <w:lang w:val="en-US"/>
        </w:rPr>
      </w:pPr>
      <w:r w:rsidRPr="00934260">
        <w:rPr>
          <w:rFonts w:ascii="Gulliver" w:eastAsia="Gulliver" w:hAnsi="Gulliver" w:cs="Gulliver"/>
          <w:sz w:val="18"/>
          <w:szCs w:val="18"/>
          <w:lang w:val="en-US"/>
        </w:rPr>
        <w:t>Based on the calculations, the cavitation number (</w:t>
      </w:r>
      <w:proofErr w:type="spellStart"/>
      <w:r w:rsidRPr="00934260">
        <w:rPr>
          <w:rFonts w:ascii="Gulliver" w:eastAsia="Gulliver" w:hAnsi="Gulliver" w:cs="Gulliver"/>
          <w:sz w:val="18"/>
          <w:szCs w:val="18"/>
          <w:lang w:val="en-US"/>
        </w:rPr>
        <w:t>σn</w:t>
      </w:r>
      <w:proofErr w:type="spellEnd"/>
      <w:r w:rsidRPr="00934260">
        <w:rPr>
          <w:rFonts w:ascii="Gulliver" w:eastAsia="Gulliver" w:hAnsi="Gulliver" w:cs="Gulliver"/>
          <w:sz w:val="18"/>
          <w:szCs w:val="18"/>
          <w:lang w:val="en-US"/>
        </w:rPr>
        <w:t>) for a propeller with a diameter of 1850 mm, pitch of 1650 mm, and propeller speed of 500 RPM is approximately 0.041. This assessment is based on the assumption that the reference pressure (</w:t>
      </w:r>
      <w:proofErr w:type="spellStart"/>
      <w:r w:rsidRPr="00934260">
        <w:rPr>
          <w:rFonts w:ascii="Gulliver" w:eastAsia="Gulliver" w:hAnsi="Gulliver" w:cs="Gulliver"/>
          <w:sz w:val="18"/>
          <w:szCs w:val="18"/>
          <w:lang w:val="en-US"/>
        </w:rPr>
        <w:t>P_Ref</w:t>
      </w:r>
      <w:proofErr w:type="spellEnd"/>
      <w:r w:rsidRPr="00934260">
        <w:rPr>
          <w:rFonts w:ascii="Gulliver" w:eastAsia="Gulliver" w:hAnsi="Gulliver" w:cs="Gulliver"/>
          <w:sz w:val="18"/>
          <w:szCs w:val="18"/>
          <w:lang w:val="en-US"/>
        </w:rPr>
        <w:t>) and absolute vapor pressure (</w:t>
      </w:r>
      <w:proofErr w:type="spellStart"/>
      <w:r w:rsidRPr="00934260">
        <w:rPr>
          <w:rFonts w:ascii="Gulliver" w:eastAsia="Gulliver" w:hAnsi="Gulliver" w:cs="Gulliver"/>
          <w:sz w:val="18"/>
          <w:szCs w:val="18"/>
          <w:lang w:val="en-US"/>
        </w:rPr>
        <w:t>P_v</w:t>
      </w:r>
      <w:proofErr w:type="spellEnd"/>
      <w:r w:rsidRPr="00934260">
        <w:rPr>
          <w:rFonts w:ascii="Gulliver" w:eastAsia="Gulliver" w:hAnsi="Gulliver" w:cs="Gulliver"/>
          <w:sz w:val="18"/>
          <w:szCs w:val="18"/>
          <w:lang w:val="en-US"/>
        </w:rPr>
        <w:t xml:space="preserve">) are under normal conditions. The fluid density is around 1025 kg/m³, consistent with seawater. The calculation results indicate that the low </w:t>
      </w:r>
      <w:proofErr w:type="spellStart"/>
      <w:r w:rsidRPr="00934260">
        <w:rPr>
          <w:rFonts w:ascii="Gulliver" w:eastAsia="Gulliver" w:hAnsi="Gulliver" w:cs="Gulliver"/>
          <w:sz w:val="18"/>
          <w:szCs w:val="18"/>
          <w:lang w:val="en-US"/>
        </w:rPr>
        <w:t>σn</w:t>
      </w:r>
      <w:proofErr w:type="spellEnd"/>
      <w:r w:rsidRPr="00934260">
        <w:rPr>
          <w:rFonts w:ascii="Gulliver" w:eastAsia="Gulliver" w:hAnsi="Gulliver" w:cs="Gulliver"/>
          <w:sz w:val="18"/>
          <w:szCs w:val="18"/>
          <w:lang w:val="en-US"/>
        </w:rPr>
        <w:t xml:space="preserve"> value suggests the likelihood of low cavitation on this propeller under normal operational conditions. Low cavitation is desirable because cavitation can negatively affect propeller performance, including performance degradation, noise, vibration, and erosion. Therefore, understanding and controlling cavitation on the propeller are crucial in ship propulsion system planning.</w:t>
      </w:r>
    </w:p>
    <w:p w14:paraId="5395DAC9" w14:textId="77777777" w:rsidR="00934260" w:rsidRPr="002F2AF5" w:rsidRDefault="00934260" w:rsidP="002F2AF5">
      <w:pPr>
        <w:pStyle w:val="ListParagraph"/>
        <w:rPr>
          <w:rFonts w:ascii="Gulliver" w:eastAsia="Gulliver" w:hAnsi="Gulliver" w:cs="Gulliver"/>
          <w:b/>
          <w:bCs/>
          <w:color w:val="000000"/>
          <w:sz w:val="18"/>
          <w:szCs w:val="18"/>
          <w:lang w:val="en-US"/>
        </w:rPr>
      </w:pPr>
    </w:p>
    <w:p w14:paraId="4A466410" w14:textId="34CAE592" w:rsidR="002F2AF5" w:rsidRPr="002F2AF5" w:rsidRDefault="002F2AF5" w:rsidP="002F2AF5">
      <w:pPr>
        <w:pStyle w:val="ListParagraph"/>
        <w:numPr>
          <w:ilvl w:val="1"/>
          <w:numId w:val="1"/>
        </w:numPr>
        <w:rPr>
          <w:rFonts w:ascii="Gulliver" w:eastAsia="Gulliver" w:hAnsi="Gulliver" w:cs="Gulliver"/>
          <w:b/>
          <w:bCs/>
          <w:color w:val="000000"/>
          <w:sz w:val="18"/>
          <w:szCs w:val="18"/>
          <w:lang w:val="en-US"/>
        </w:rPr>
      </w:pPr>
      <w:r w:rsidRPr="002F2AF5">
        <w:rPr>
          <w:rFonts w:ascii="Gulliver" w:eastAsia="Gulliver" w:hAnsi="Gulliver" w:cs="Gulliver"/>
          <w:b/>
          <w:bCs/>
          <w:color w:val="000000"/>
          <w:sz w:val="18"/>
          <w:szCs w:val="18"/>
          <w:lang w:val="en-US"/>
        </w:rPr>
        <w:t>Efficiency</w:t>
      </w:r>
      <w:r w:rsidRPr="002F2AF5">
        <w:rPr>
          <w:rFonts w:ascii="Gulliver" w:eastAsia="Gulliver" w:hAnsi="Gulliver" w:cs="Gulliver"/>
          <w:b/>
          <w:bCs/>
          <w:color w:val="000000"/>
          <w:sz w:val="18"/>
          <w:szCs w:val="18"/>
          <w:lang w:val="en-US"/>
        </w:rPr>
        <w:t xml:space="preserve"> propeller</w:t>
      </w:r>
    </w:p>
    <w:p w14:paraId="02CB7530" w14:textId="198FBD3C" w:rsidR="002F2AF5" w:rsidRDefault="00934260" w:rsidP="00934260">
      <w:pPr>
        <w:pStyle w:val="ListParagraph"/>
        <w:spacing w:after="0" w:line="240" w:lineRule="auto"/>
        <w:ind w:left="426" w:firstLine="283"/>
        <w:jc w:val="both"/>
        <w:rPr>
          <w:rFonts w:ascii="Gulliver" w:eastAsia="Gulliver" w:hAnsi="Gulliver" w:cs="Gulliver"/>
          <w:sz w:val="18"/>
          <w:szCs w:val="18"/>
          <w:lang w:val="en-US"/>
        </w:rPr>
      </w:pPr>
      <w:r w:rsidRPr="00934260">
        <w:rPr>
          <w:rFonts w:ascii="Gulliver" w:eastAsia="Gulliver" w:hAnsi="Gulliver" w:cs="Gulliver"/>
          <w:sz w:val="18"/>
          <w:szCs w:val="18"/>
          <w:lang w:val="en-US"/>
        </w:rPr>
        <w:t>Certainly, propeller efficiency calculations are crucial in evaluating how effectively a propeller converts power into thrust and how efficiently it operates in a specific environment. This efficiency value depicts the propeller's ability to restore engine power into the necessary thrust to propel the ship. With detailed data such as a thrust of 1900, water velocity of approximately 0.5, and an input power of 2200, the calculation yields a propeller efficiency of roughly 43.18%. This figure is a critical parameter in ship propulsion system design, indicating how well the propeller optimizes power usage to generate the required thrust. High propeller efficiency is a desired goal in designing energy-efficient and performance-optimized ship propulsion systems. High propeller efficiency means that the ship can operate with less power consumption, reducing fuel consumption and environmental impact while maintaining optimal performance during sea journeys.</w:t>
      </w:r>
    </w:p>
    <w:p w14:paraId="3A5B5A6C" w14:textId="77777777" w:rsidR="00934260" w:rsidRDefault="00934260" w:rsidP="00934260">
      <w:pPr>
        <w:pStyle w:val="ListParagraph"/>
        <w:spacing w:after="0" w:line="240" w:lineRule="auto"/>
        <w:ind w:left="284" w:firstLine="436"/>
        <w:jc w:val="both"/>
        <w:rPr>
          <w:rFonts w:ascii="Gulliver" w:eastAsia="Gulliver" w:hAnsi="Gulliver" w:cs="Gulliver"/>
          <w:b/>
          <w:bCs/>
          <w:color w:val="000000"/>
          <w:sz w:val="18"/>
          <w:szCs w:val="18"/>
          <w:lang w:val="en-US"/>
        </w:rPr>
      </w:pPr>
    </w:p>
    <w:p w14:paraId="49291EDE" w14:textId="42EA449A" w:rsidR="002F2AF5" w:rsidRPr="002F2AF5" w:rsidRDefault="002F2AF5" w:rsidP="002F2AF5">
      <w:pPr>
        <w:pStyle w:val="ListParagraph"/>
        <w:numPr>
          <w:ilvl w:val="1"/>
          <w:numId w:val="1"/>
        </w:numPr>
        <w:rPr>
          <w:rFonts w:ascii="Gulliver" w:eastAsia="Gulliver" w:hAnsi="Gulliver" w:cs="Gulliver"/>
          <w:b/>
          <w:bCs/>
          <w:color w:val="000000"/>
          <w:sz w:val="18"/>
          <w:szCs w:val="18"/>
          <w:lang w:val="en-US"/>
        </w:rPr>
      </w:pPr>
      <w:r w:rsidRPr="002F2AF5">
        <w:rPr>
          <w:rFonts w:ascii="Gulliver" w:eastAsia="Gulliver" w:hAnsi="Gulliver" w:cs="Gulliver"/>
          <w:b/>
          <w:bCs/>
          <w:color w:val="000000"/>
          <w:sz w:val="18"/>
          <w:szCs w:val="18"/>
          <w:lang w:val="en-US"/>
        </w:rPr>
        <w:t>Balance Propeller</w:t>
      </w:r>
    </w:p>
    <w:p w14:paraId="4BB9C82E" w14:textId="53C90AD2" w:rsidR="009817A7" w:rsidRDefault="009817A7" w:rsidP="009817A7">
      <w:pPr>
        <w:spacing w:after="0" w:line="240" w:lineRule="auto"/>
        <w:ind w:left="360" w:firstLine="360"/>
        <w:jc w:val="both"/>
        <w:rPr>
          <w:rFonts w:ascii="Gulliver" w:eastAsia="Gulliver" w:hAnsi="Gulliver" w:cs="Gulliver"/>
          <w:color w:val="000000"/>
          <w:sz w:val="18"/>
          <w:szCs w:val="18"/>
          <w:lang w:val="en-US"/>
        </w:rPr>
      </w:pPr>
      <w:r w:rsidRPr="009817A7">
        <w:rPr>
          <w:rFonts w:ascii="Gulliver" w:eastAsia="Gulliver" w:hAnsi="Gulliver" w:cs="Gulliver"/>
          <w:color w:val="000000"/>
          <w:sz w:val="18"/>
          <w:szCs w:val="18"/>
          <w:lang w:val="en-US"/>
        </w:rPr>
        <w:t xml:space="preserve">After widening the propeller blade, the examination includes the balancing process by reducing the new material that is smelted on each propeller leaf </w:t>
      </w:r>
      <w:r w:rsidR="00867FE7">
        <w:rPr>
          <w:rFonts w:ascii="Gulliver" w:eastAsia="Gulliver" w:hAnsi="Gulliver" w:cs="Gulliver"/>
          <w:color w:val="000000"/>
          <w:sz w:val="18"/>
          <w:szCs w:val="18"/>
          <w:lang w:val="en-US"/>
        </w:rPr>
        <w:fldChar w:fldCharType="begin" w:fldLock="1"/>
      </w:r>
      <w:r w:rsidR="00AE5AF9">
        <w:rPr>
          <w:rFonts w:ascii="Gulliver" w:eastAsia="Gulliver" w:hAnsi="Gulliver" w:cs="Gulliver"/>
          <w:color w:val="000000"/>
          <w:sz w:val="18"/>
          <w:szCs w:val="18"/>
          <w:lang w:val="en-US"/>
        </w:rPr>
        <w:instrText>ADDIN CSL_CITATION {"citationItems":[{"id":"ITEM-1","itemData":{"DOI":"10.1017/CBO9780511974113","ISBN":"9780511974113","abstract":"Ship Resistance and Propulsion is dedicated to providing a comprehensive and modern scientific approach to evaluating ship resistance and propulsion. This book, written by experts in the field, includes the latest developments from applied research, including those in experimental and CFD techniques, and provides guidance for the practical estimation of ship propulsive power for a range of ship types. A large number of fully worked examples are included to illustrate applications of the data and powering methodologies; these include cargo and container ships, tankers and bulk carriers, ferries, warships, patrol craft, work boats, planing craft and yachts. The book is aimed at a broad readership including practising naval architects and marine engineers, seagoing officers, small craft designers, undergraduate and postgraduate degree students. It should also appeal to others involved in transportation, transport efficiency and eco-logistics who need to carry out reliable estimates of ship power requirements.","author":[{"dropping-particle":"","family":"Molland","given":"Anthony F.","non-dropping-particle":"","parse-names":false,"suffix":""},{"dropping-particle":"","family":"Turnock","given":"Stephen R.","non-dropping-particle":"","parse-names":false,"suffix":""},{"dropping-particle":"","family":"Hudson","given":"Dominic A.","non-dropping-particle":"","parse-names":false,"suffix":""}],"container-title":"Ship Resistance and Propulsion: Practical Estimation of Ship Propulsive Power","id":"ITEM-1","issued":{"date-parts":[["2011"]]},"number-of-pages":"1-537","title":"Ship resistance and propulsion: Practical estimation of ship propulsive power","type":"book","volume":"9780521760"},"uris":["http://www.mendeley.com/documents/?uuid=75aa6d52-1d24-4d4a-ada4-7ba37f18884b"]}],"mendeley":{"formattedCitation":"[20]","plainTextFormattedCitation":"[20]","previouslyFormattedCitation":"[19]"},"properties":{"noteIndex":0},"schema":"https://github.com/citation-style-language/schema/raw/master/csl-citation.json"}</w:instrText>
      </w:r>
      <w:r w:rsidR="00867FE7">
        <w:rPr>
          <w:rFonts w:ascii="Gulliver" w:eastAsia="Gulliver" w:hAnsi="Gulliver" w:cs="Gulliver"/>
          <w:color w:val="000000"/>
          <w:sz w:val="18"/>
          <w:szCs w:val="18"/>
          <w:lang w:val="en-US"/>
        </w:rPr>
        <w:fldChar w:fldCharType="separate"/>
      </w:r>
      <w:r w:rsidR="00AE5AF9" w:rsidRPr="00AE5AF9">
        <w:rPr>
          <w:rFonts w:ascii="Gulliver" w:eastAsia="Gulliver" w:hAnsi="Gulliver" w:cs="Gulliver"/>
          <w:noProof/>
          <w:color w:val="000000"/>
          <w:sz w:val="18"/>
          <w:szCs w:val="18"/>
          <w:lang w:val="en-US"/>
        </w:rPr>
        <w:t>[20]</w:t>
      </w:r>
      <w:r w:rsidR="00867FE7">
        <w:rPr>
          <w:rFonts w:ascii="Gulliver" w:eastAsia="Gulliver" w:hAnsi="Gulliver" w:cs="Gulliver"/>
          <w:color w:val="000000"/>
          <w:sz w:val="18"/>
          <w:szCs w:val="18"/>
          <w:lang w:val="en-US"/>
        </w:rPr>
        <w:fldChar w:fldCharType="end"/>
      </w:r>
      <w:r w:rsidRPr="009817A7">
        <w:rPr>
          <w:rFonts w:ascii="Gulliver" w:eastAsia="Gulliver" w:hAnsi="Gulliver" w:cs="Gulliver"/>
          <w:color w:val="000000"/>
          <w:sz w:val="18"/>
          <w:szCs w:val="18"/>
          <w:lang w:val="en-US"/>
        </w:rPr>
        <w:t xml:space="preserve">. With assimilation, each propeller leaf has the same weight and size. This test uses a ban bench where a transverse shaft grips the propeller. Because there are four propeller blades, the optimal balance is in the state of balance: 2 edges are vertical, and two are horizontal, see Figure </w:t>
      </w:r>
      <w:r w:rsidR="003636BB">
        <w:rPr>
          <w:rFonts w:ascii="Gulliver" w:eastAsia="Gulliver" w:hAnsi="Gulliver" w:cs="Gulliver"/>
          <w:color w:val="000000"/>
          <w:sz w:val="18"/>
          <w:szCs w:val="18"/>
          <w:lang w:val="en-US"/>
        </w:rPr>
        <w:t>7.</w:t>
      </w:r>
    </w:p>
    <w:p w14:paraId="44967475" w14:textId="77777777" w:rsidR="009817A7" w:rsidRPr="009817A7" w:rsidRDefault="009817A7" w:rsidP="009817A7">
      <w:pPr>
        <w:spacing w:after="0" w:line="240" w:lineRule="auto"/>
        <w:ind w:left="360" w:firstLine="360"/>
        <w:jc w:val="center"/>
        <w:rPr>
          <w:rFonts w:ascii="Gulliver" w:eastAsia="Gulliver" w:hAnsi="Gulliver" w:cs="Gulliver"/>
          <w:color w:val="000000"/>
          <w:sz w:val="18"/>
          <w:szCs w:val="18"/>
          <w:lang w:val="en-US"/>
        </w:rPr>
      </w:pPr>
    </w:p>
    <w:p w14:paraId="23D30201" w14:textId="256C513D" w:rsidR="009817A7" w:rsidRDefault="009817A7" w:rsidP="009817A7">
      <w:pPr>
        <w:spacing w:after="0" w:line="240" w:lineRule="auto"/>
        <w:ind w:firstLine="426"/>
        <w:jc w:val="center"/>
        <w:rPr>
          <w:rFonts w:ascii="Gulliver" w:eastAsia="Gulliver" w:hAnsi="Gulliver" w:cs="Gulliver"/>
          <w:color w:val="000000"/>
          <w:sz w:val="18"/>
          <w:szCs w:val="18"/>
        </w:rPr>
      </w:pPr>
      <w:r w:rsidRPr="009817A7">
        <w:rPr>
          <w:rFonts w:ascii="Times New Roman" w:eastAsia="Times New Roman" w:hAnsi="Times New Roman" w:cs="Times New Roman"/>
          <w:noProof/>
          <w:sz w:val="24"/>
          <w:szCs w:val="24"/>
          <w:lang w:eastAsia="id-ID"/>
        </w:rPr>
        <w:drawing>
          <wp:inline distT="0" distB="0" distL="0" distR="0" wp14:anchorId="5EAC8310" wp14:editId="600A8A82">
            <wp:extent cx="3721100" cy="25730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l="24483" t="36804" r="26555" b="5092"/>
                    <a:stretch>
                      <a:fillRect/>
                    </a:stretch>
                  </pic:blipFill>
                  <pic:spPr bwMode="auto">
                    <a:xfrm>
                      <a:off x="0" y="0"/>
                      <a:ext cx="3721100" cy="2573020"/>
                    </a:xfrm>
                    <a:prstGeom prst="rect">
                      <a:avLst/>
                    </a:prstGeom>
                    <a:noFill/>
                    <a:ln>
                      <a:noFill/>
                    </a:ln>
                  </pic:spPr>
                </pic:pic>
              </a:graphicData>
            </a:graphic>
          </wp:inline>
        </w:drawing>
      </w:r>
    </w:p>
    <w:p w14:paraId="47755066" w14:textId="77777777" w:rsidR="009817A7" w:rsidRDefault="009817A7" w:rsidP="009817A7">
      <w:pPr>
        <w:spacing w:after="0" w:line="240" w:lineRule="auto"/>
        <w:ind w:firstLine="426"/>
        <w:jc w:val="center"/>
        <w:rPr>
          <w:rFonts w:ascii="Gulliver" w:eastAsia="Gulliver" w:hAnsi="Gulliver" w:cs="Gulliver"/>
          <w:color w:val="000000"/>
          <w:sz w:val="18"/>
          <w:szCs w:val="18"/>
        </w:rPr>
      </w:pPr>
    </w:p>
    <w:p w14:paraId="2ED7B20D" w14:textId="222F4A1C" w:rsidR="009817A7" w:rsidRDefault="009817A7" w:rsidP="009817A7">
      <w:pPr>
        <w:spacing w:after="0" w:line="240" w:lineRule="auto"/>
        <w:ind w:firstLine="426"/>
        <w:jc w:val="center"/>
        <w:rPr>
          <w:rFonts w:ascii="Gulliver" w:eastAsia="Gulliver" w:hAnsi="Gulliver" w:cs="Gulliver"/>
          <w:color w:val="000000"/>
          <w:sz w:val="18"/>
          <w:szCs w:val="18"/>
          <w:lang w:val="en-US"/>
        </w:rPr>
      </w:pPr>
      <w:r w:rsidRPr="009817A7">
        <w:rPr>
          <w:rFonts w:ascii="Gulliver" w:eastAsia="Gulliver" w:hAnsi="Gulliver" w:cs="Gulliver"/>
          <w:color w:val="000000"/>
          <w:sz w:val="18"/>
          <w:szCs w:val="18"/>
        </w:rPr>
        <w:t xml:space="preserve">Figure </w:t>
      </w:r>
      <w:r w:rsidR="003636BB">
        <w:rPr>
          <w:rFonts w:ascii="Gulliver" w:eastAsia="Gulliver" w:hAnsi="Gulliver" w:cs="Gulliver"/>
          <w:color w:val="000000"/>
          <w:sz w:val="18"/>
          <w:szCs w:val="18"/>
          <w:lang w:val="en-US"/>
        </w:rPr>
        <w:t>7</w:t>
      </w:r>
      <w:r w:rsidRPr="009817A7">
        <w:rPr>
          <w:rFonts w:ascii="Gulliver" w:eastAsia="Gulliver" w:hAnsi="Gulliver" w:cs="Gulliver"/>
          <w:color w:val="000000"/>
          <w:sz w:val="18"/>
          <w:szCs w:val="18"/>
        </w:rPr>
        <w:t xml:space="preserve">. </w:t>
      </w:r>
      <w:r>
        <w:rPr>
          <w:rFonts w:ascii="Gulliver" w:eastAsia="Gulliver" w:hAnsi="Gulliver" w:cs="Gulliver"/>
          <w:color w:val="000000"/>
          <w:sz w:val="18"/>
          <w:szCs w:val="18"/>
          <w:lang w:val="en-US"/>
        </w:rPr>
        <w:t xml:space="preserve">Balancing Propeller </w:t>
      </w:r>
      <w:r w:rsidR="00867FE7">
        <w:rPr>
          <w:rFonts w:ascii="Gulliver" w:eastAsia="Gulliver" w:hAnsi="Gulliver" w:cs="Gulliver"/>
          <w:color w:val="000000"/>
          <w:sz w:val="18"/>
          <w:szCs w:val="18"/>
          <w:lang w:val="en-US"/>
        </w:rPr>
        <w:fldChar w:fldCharType="begin" w:fldLock="1"/>
      </w:r>
      <w:r w:rsidR="00AE5AF9">
        <w:rPr>
          <w:rFonts w:ascii="Gulliver" w:eastAsia="Gulliver" w:hAnsi="Gulliver" w:cs="Gulliver"/>
          <w:color w:val="000000"/>
          <w:sz w:val="18"/>
          <w:szCs w:val="18"/>
          <w:lang w:val="en-US"/>
        </w:rPr>
        <w:instrText>ADDIN CSL_CITATION {"citationItems":[{"id":"ITEM-1","itemData":{"ISSN":"2301-9069","abstract":"Designer propeller kapal harus mempertimbangkan berbagai parameter untuk menghasilkan bentuk, type dan ukuran propeller yang memiliki nilai efektifitas dan effisiensi propulsi tinggi. Propulsi kapal merupakan faktor yang mendominasi operasional kapal, karena pemakaian bahan bakar untuk operasional propulsi kapal merupakan 42% dari total cost operasional kapal dan merupakan added value yang akan diperoleh oleh perusahaan pelayaran. Pertimbangan parameter desain propeller argonomis dapat mendukung tujuan di atas sehingga dapat menurunkan pemakaian bahan bakar hingga 20 % saat kapal dioperaionalkan.","author":[{"dropping-particle":"","family":"Ridwan","given":"Mohd","non-dropping-particle":"","parse-names":false,"suffix":""}],"container-title":"Kapal","id":"ITEM-1","issue":"3","issued":{"date-parts":[["2012"]]},"page":"206-211","title":"Parameter Design Propeller Kapal","type":"article-journal","volume":"5"},"uris":["http://www.mendeley.com/documents/?uuid=3bf1c72c-75c8-498c-84c8-795bd84f7f98"]}],"mendeley":{"formattedCitation":"[21]","plainTextFormattedCitation":"[21]","previouslyFormattedCitation":"[20]"},"properties":{"noteIndex":0},"schema":"https://github.com/citation-style-language/schema/raw/master/csl-citation.json"}</w:instrText>
      </w:r>
      <w:r w:rsidR="00867FE7">
        <w:rPr>
          <w:rFonts w:ascii="Gulliver" w:eastAsia="Gulliver" w:hAnsi="Gulliver" w:cs="Gulliver"/>
          <w:color w:val="000000"/>
          <w:sz w:val="18"/>
          <w:szCs w:val="18"/>
          <w:lang w:val="en-US"/>
        </w:rPr>
        <w:fldChar w:fldCharType="separate"/>
      </w:r>
      <w:r w:rsidR="00AE5AF9" w:rsidRPr="00AE5AF9">
        <w:rPr>
          <w:rFonts w:ascii="Gulliver" w:eastAsia="Gulliver" w:hAnsi="Gulliver" w:cs="Gulliver"/>
          <w:noProof/>
          <w:color w:val="000000"/>
          <w:sz w:val="18"/>
          <w:szCs w:val="18"/>
          <w:lang w:val="en-US"/>
        </w:rPr>
        <w:t>[21]</w:t>
      </w:r>
      <w:r w:rsidR="00867FE7">
        <w:rPr>
          <w:rFonts w:ascii="Gulliver" w:eastAsia="Gulliver" w:hAnsi="Gulliver" w:cs="Gulliver"/>
          <w:color w:val="000000"/>
          <w:sz w:val="18"/>
          <w:szCs w:val="18"/>
          <w:lang w:val="en-US"/>
        </w:rPr>
        <w:fldChar w:fldCharType="end"/>
      </w:r>
      <w:r w:rsidR="00867FE7">
        <w:rPr>
          <w:rFonts w:ascii="Gulliver" w:eastAsia="Gulliver" w:hAnsi="Gulliver" w:cs="Gulliver"/>
          <w:color w:val="000000"/>
          <w:sz w:val="18"/>
          <w:szCs w:val="18"/>
          <w:lang w:val="en-US"/>
        </w:rPr>
        <w:t>.</w:t>
      </w:r>
    </w:p>
    <w:p w14:paraId="1B43DC54" w14:textId="300C2090" w:rsidR="009817A7" w:rsidRPr="00AE5AF9" w:rsidRDefault="009817A7" w:rsidP="00AE5AF9">
      <w:pPr>
        <w:pStyle w:val="ListParagraph"/>
        <w:numPr>
          <w:ilvl w:val="1"/>
          <w:numId w:val="1"/>
        </w:numPr>
        <w:spacing w:after="0" w:line="240" w:lineRule="auto"/>
        <w:jc w:val="both"/>
        <w:rPr>
          <w:rFonts w:ascii="Gulliver" w:eastAsia="Gulliver" w:hAnsi="Gulliver" w:cs="Gulliver"/>
          <w:b/>
          <w:bCs/>
          <w:color w:val="000000"/>
          <w:sz w:val="18"/>
          <w:szCs w:val="18"/>
          <w:lang w:val="en-US"/>
        </w:rPr>
      </w:pPr>
      <w:r w:rsidRPr="009817A7">
        <w:rPr>
          <w:rFonts w:ascii="Gulliver" w:eastAsia="Gulliver" w:hAnsi="Gulliver" w:cs="Gulliver"/>
          <w:b/>
          <w:bCs/>
          <w:color w:val="000000"/>
          <w:sz w:val="18"/>
          <w:szCs w:val="18"/>
          <w:lang w:val="en-US"/>
        </w:rPr>
        <w:t>Trial Docking</w:t>
      </w:r>
    </w:p>
    <w:p w14:paraId="3042382B" w14:textId="11714111" w:rsidR="009817A7" w:rsidRPr="009817A7" w:rsidRDefault="009817A7" w:rsidP="009817A7">
      <w:pPr>
        <w:spacing w:after="0" w:line="240" w:lineRule="auto"/>
        <w:ind w:firstLine="426"/>
        <w:jc w:val="both"/>
        <w:rPr>
          <w:rFonts w:ascii="Gulliver" w:eastAsia="Gulliver" w:hAnsi="Gulliver" w:cs="Gulliver"/>
          <w:color w:val="000000"/>
          <w:sz w:val="18"/>
          <w:szCs w:val="18"/>
          <w:lang w:val="en-US"/>
        </w:rPr>
      </w:pPr>
      <w:r w:rsidRPr="009817A7">
        <w:rPr>
          <w:rFonts w:ascii="Gulliver" w:eastAsia="Gulliver" w:hAnsi="Gulliver" w:cs="Gulliver"/>
          <w:color w:val="000000"/>
          <w:sz w:val="18"/>
          <w:szCs w:val="18"/>
          <w:lang w:val="en-US"/>
        </w:rPr>
        <w:t xml:space="preserve">The trial docking process after the ship has finished repair aims to determine the performance of the vessel's propulsion system. With the previous speed case that has not fulfilled the ship's service speed, it is expected that after the propeller pith has been widened, it can meet the maximum service speed on board the vessel, see Figure </w:t>
      </w:r>
      <w:r w:rsidR="003636BB">
        <w:rPr>
          <w:rFonts w:ascii="Gulliver" w:eastAsia="Gulliver" w:hAnsi="Gulliver" w:cs="Gulliver"/>
          <w:color w:val="000000"/>
          <w:sz w:val="18"/>
          <w:szCs w:val="18"/>
          <w:lang w:val="en-US"/>
        </w:rPr>
        <w:t>8</w:t>
      </w:r>
      <w:r w:rsidRPr="009817A7">
        <w:rPr>
          <w:rFonts w:ascii="Gulliver" w:eastAsia="Gulliver" w:hAnsi="Gulliver" w:cs="Gulliver"/>
          <w:color w:val="000000"/>
          <w:sz w:val="18"/>
          <w:szCs w:val="18"/>
          <w:lang w:val="en-US"/>
        </w:rPr>
        <w:t xml:space="preserve">. </w:t>
      </w:r>
    </w:p>
    <w:p w14:paraId="777192E6" w14:textId="77777777" w:rsidR="009817A7" w:rsidRPr="009817A7" w:rsidRDefault="009817A7" w:rsidP="009817A7">
      <w:pPr>
        <w:spacing w:after="0" w:line="240" w:lineRule="auto"/>
        <w:ind w:firstLine="426"/>
        <w:jc w:val="both"/>
        <w:rPr>
          <w:rFonts w:ascii="Gulliver" w:eastAsia="Gulliver" w:hAnsi="Gulliver" w:cs="Gulliver"/>
          <w:color w:val="000000"/>
          <w:sz w:val="18"/>
          <w:szCs w:val="18"/>
          <w:lang w:val="en-US"/>
        </w:rPr>
      </w:pPr>
      <w:r w:rsidRPr="009817A7">
        <w:rPr>
          <w:rFonts w:ascii="Gulliver" w:eastAsia="Gulliver" w:hAnsi="Gulliver" w:cs="Gulliver"/>
          <w:color w:val="000000"/>
          <w:sz w:val="18"/>
          <w:szCs w:val="18"/>
          <w:lang w:val="en-US"/>
        </w:rPr>
        <w:t>Technical implementation is as follows:</w:t>
      </w:r>
    </w:p>
    <w:p w14:paraId="5B1D741E" w14:textId="77777777" w:rsidR="009817A7" w:rsidRPr="009817A7" w:rsidRDefault="009817A7" w:rsidP="009817A7">
      <w:pPr>
        <w:spacing w:after="0" w:line="240" w:lineRule="auto"/>
        <w:ind w:firstLine="426"/>
        <w:jc w:val="both"/>
        <w:rPr>
          <w:rFonts w:ascii="Gulliver" w:eastAsia="Gulliver" w:hAnsi="Gulliver" w:cs="Gulliver"/>
          <w:color w:val="000000"/>
          <w:sz w:val="18"/>
          <w:szCs w:val="18"/>
          <w:lang w:val="en-US"/>
        </w:rPr>
      </w:pPr>
      <w:r w:rsidRPr="009817A7">
        <w:rPr>
          <w:rFonts w:ascii="Gulliver" w:eastAsia="Gulliver" w:hAnsi="Gulliver" w:cs="Gulliver"/>
          <w:color w:val="000000"/>
          <w:sz w:val="18"/>
          <w:szCs w:val="18"/>
          <w:lang w:val="en-US"/>
        </w:rPr>
        <w:t>- The ship is positioned in a straight line without obstacles, or there is another passing ship.</w:t>
      </w:r>
    </w:p>
    <w:p w14:paraId="13FC98C3" w14:textId="77777777" w:rsidR="009817A7" w:rsidRPr="009817A7" w:rsidRDefault="009817A7" w:rsidP="009817A7">
      <w:pPr>
        <w:spacing w:after="0" w:line="240" w:lineRule="auto"/>
        <w:ind w:firstLine="426"/>
        <w:jc w:val="both"/>
        <w:rPr>
          <w:rFonts w:ascii="Gulliver" w:eastAsia="Gulliver" w:hAnsi="Gulliver" w:cs="Gulliver"/>
          <w:color w:val="000000"/>
          <w:sz w:val="18"/>
          <w:szCs w:val="18"/>
          <w:lang w:val="en-US"/>
        </w:rPr>
      </w:pPr>
      <w:r w:rsidRPr="009817A7">
        <w:rPr>
          <w:rFonts w:ascii="Gulliver" w:eastAsia="Gulliver" w:hAnsi="Gulliver" w:cs="Gulliver"/>
          <w:color w:val="000000"/>
          <w:sz w:val="18"/>
          <w:szCs w:val="18"/>
          <w:lang w:val="en-US"/>
        </w:rPr>
        <w:t>- The ship goes at full speed (Full Speed Service).</w:t>
      </w:r>
    </w:p>
    <w:p w14:paraId="5C7D3FF6" w14:textId="77777777" w:rsidR="009817A7" w:rsidRPr="009817A7" w:rsidRDefault="009817A7" w:rsidP="009817A7">
      <w:pPr>
        <w:spacing w:after="0" w:line="240" w:lineRule="auto"/>
        <w:ind w:firstLine="426"/>
        <w:jc w:val="both"/>
        <w:rPr>
          <w:rFonts w:ascii="Gulliver" w:eastAsia="Gulliver" w:hAnsi="Gulliver" w:cs="Gulliver"/>
          <w:color w:val="000000"/>
          <w:sz w:val="18"/>
          <w:szCs w:val="18"/>
          <w:lang w:val="en-US"/>
        </w:rPr>
      </w:pPr>
      <w:r w:rsidRPr="009817A7">
        <w:rPr>
          <w:rFonts w:ascii="Gulliver" w:eastAsia="Gulliver" w:hAnsi="Gulliver" w:cs="Gulliver"/>
          <w:color w:val="000000"/>
          <w:sz w:val="18"/>
          <w:szCs w:val="18"/>
          <w:lang w:val="en-US"/>
        </w:rPr>
        <w:t>- Monitoring of the engine room with indicators located on the bridge.</w:t>
      </w:r>
    </w:p>
    <w:p w14:paraId="4AE38D14" w14:textId="78D37F1F" w:rsidR="009817A7" w:rsidRDefault="009817A7" w:rsidP="009817A7">
      <w:pPr>
        <w:spacing w:after="0" w:line="240" w:lineRule="auto"/>
        <w:ind w:firstLine="426"/>
        <w:jc w:val="both"/>
        <w:rPr>
          <w:rFonts w:ascii="Gulliver" w:eastAsia="Gulliver" w:hAnsi="Gulliver" w:cs="Gulliver"/>
          <w:color w:val="000000"/>
          <w:sz w:val="18"/>
          <w:szCs w:val="18"/>
          <w:lang w:val="en-US"/>
        </w:rPr>
      </w:pPr>
      <w:r w:rsidRPr="009817A7">
        <w:rPr>
          <w:rFonts w:ascii="Gulliver" w:eastAsia="Gulliver" w:hAnsi="Gulliver" w:cs="Gulliver"/>
          <w:color w:val="000000"/>
          <w:sz w:val="18"/>
          <w:szCs w:val="18"/>
          <w:lang w:val="en-US"/>
        </w:rPr>
        <w:t>- Record and record data needed, including RPM, cooling system temperature, and propeller shaft rotation.</w:t>
      </w:r>
    </w:p>
    <w:p w14:paraId="64C0D400" w14:textId="5491FB0F" w:rsidR="009817A7" w:rsidRDefault="009817A7" w:rsidP="009817A7">
      <w:pPr>
        <w:spacing w:after="0" w:line="240" w:lineRule="auto"/>
        <w:ind w:firstLine="426"/>
        <w:jc w:val="both"/>
        <w:rPr>
          <w:rFonts w:ascii="Gulliver" w:eastAsia="Gulliver" w:hAnsi="Gulliver" w:cs="Gulliver"/>
          <w:color w:val="000000"/>
          <w:sz w:val="18"/>
          <w:szCs w:val="18"/>
          <w:lang w:val="en-US"/>
        </w:rPr>
      </w:pPr>
    </w:p>
    <w:p w14:paraId="2F1383AF" w14:textId="1AAFA253" w:rsidR="009817A7" w:rsidRPr="009817A7" w:rsidRDefault="009817A7" w:rsidP="009817A7">
      <w:pPr>
        <w:spacing w:after="0" w:line="240" w:lineRule="auto"/>
        <w:ind w:firstLine="426"/>
        <w:jc w:val="center"/>
        <w:rPr>
          <w:rFonts w:ascii="Gulliver" w:eastAsia="Gulliver" w:hAnsi="Gulliver" w:cs="Gulliver"/>
          <w:color w:val="000000"/>
          <w:sz w:val="18"/>
          <w:szCs w:val="18"/>
          <w:lang w:val="en-US"/>
        </w:rPr>
      </w:pPr>
      <w:r w:rsidRPr="009817A7">
        <w:rPr>
          <w:rFonts w:ascii="Times New Roman" w:eastAsia="Times New Roman" w:hAnsi="Times New Roman" w:cs="Times New Roman"/>
          <w:noProof/>
          <w:sz w:val="20"/>
          <w:szCs w:val="20"/>
        </w:rPr>
        <w:lastRenderedPageBreak/>
        <w:drawing>
          <wp:inline distT="0" distB="0" distL="0" distR="0" wp14:anchorId="3FA008B3" wp14:editId="155BB88E">
            <wp:extent cx="2774950" cy="2913380"/>
            <wp:effectExtent l="0" t="0" r="6350" b="1270"/>
            <wp:docPr id="7" name="Picture 7" descr="WhatsApp Image 2018-12-04 at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WhatsApp Image 2018-12-04 at 1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74950" cy="2913380"/>
                    </a:xfrm>
                    <a:prstGeom prst="rect">
                      <a:avLst/>
                    </a:prstGeom>
                    <a:noFill/>
                    <a:ln>
                      <a:noFill/>
                    </a:ln>
                  </pic:spPr>
                </pic:pic>
              </a:graphicData>
            </a:graphic>
          </wp:inline>
        </w:drawing>
      </w:r>
    </w:p>
    <w:p w14:paraId="0FC8CCFA" w14:textId="027F727F" w:rsidR="009817A7" w:rsidRDefault="009817A7" w:rsidP="009817A7">
      <w:pPr>
        <w:spacing w:after="0" w:line="240" w:lineRule="auto"/>
        <w:ind w:firstLine="426"/>
        <w:jc w:val="center"/>
        <w:rPr>
          <w:rFonts w:ascii="Gulliver" w:eastAsia="Gulliver" w:hAnsi="Gulliver" w:cs="Gulliver"/>
          <w:color w:val="000000"/>
          <w:sz w:val="18"/>
          <w:szCs w:val="18"/>
          <w:lang w:val="en-US"/>
        </w:rPr>
      </w:pPr>
      <w:bookmarkStart w:id="3" w:name="_Hlk146201303"/>
      <w:r w:rsidRPr="009817A7">
        <w:rPr>
          <w:rFonts w:ascii="Gulliver" w:eastAsia="Gulliver" w:hAnsi="Gulliver" w:cs="Gulliver"/>
          <w:color w:val="000000"/>
          <w:sz w:val="18"/>
          <w:szCs w:val="18"/>
        </w:rPr>
        <w:t xml:space="preserve">Figure </w:t>
      </w:r>
      <w:r w:rsidR="003636BB">
        <w:rPr>
          <w:rFonts w:ascii="Gulliver" w:eastAsia="Gulliver" w:hAnsi="Gulliver" w:cs="Gulliver"/>
          <w:color w:val="000000"/>
          <w:sz w:val="18"/>
          <w:szCs w:val="18"/>
          <w:lang w:val="en-US"/>
        </w:rPr>
        <w:t>8</w:t>
      </w:r>
      <w:r w:rsidRPr="009817A7">
        <w:rPr>
          <w:rFonts w:ascii="Gulliver" w:eastAsia="Gulliver" w:hAnsi="Gulliver" w:cs="Gulliver"/>
          <w:color w:val="000000"/>
          <w:sz w:val="18"/>
          <w:szCs w:val="18"/>
        </w:rPr>
        <w:t xml:space="preserve">. </w:t>
      </w:r>
      <w:r>
        <w:rPr>
          <w:rFonts w:ascii="Gulliver" w:eastAsia="Gulliver" w:hAnsi="Gulliver" w:cs="Gulliver"/>
          <w:color w:val="000000"/>
          <w:sz w:val="18"/>
          <w:szCs w:val="18"/>
          <w:lang w:val="en-US"/>
        </w:rPr>
        <w:t>Docking</w:t>
      </w:r>
      <w:r w:rsidRPr="009817A7">
        <w:rPr>
          <w:rFonts w:ascii="Gulliver" w:eastAsia="Gulliver" w:hAnsi="Gulliver" w:cs="Gulliver"/>
          <w:color w:val="000000"/>
          <w:sz w:val="18"/>
          <w:szCs w:val="18"/>
        </w:rPr>
        <w:t xml:space="preserve"> </w:t>
      </w:r>
      <w:r>
        <w:rPr>
          <w:rFonts w:ascii="Gulliver" w:eastAsia="Gulliver" w:hAnsi="Gulliver" w:cs="Gulliver"/>
          <w:color w:val="000000"/>
          <w:sz w:val="18"/>
          <w:szCs w:val="18"/>
          <w:lang w:val="en-US"/>
        </w:rPr>
        <w:t>Trial</w:t>
      </w:r>
    </w:p>
    <w:bookmarkEnd w:id="3"/>
    <w:p w14:paraId="2BF2EFE9" w14:textId="21EA89C6" w:rsidR="009817A7" w:rsidRDefault="009817A7" w:rsidP="009817A7">
      <w:pPr>
        <w:spacing w:after="0" w:line="240" w:lineRule="auto"/>
        <w:ind w:firstLine="426"/>
        <w:jc w:val="center"/>
        <w:rPr>
          <w:rFonts w:ascii="Gulliver" w:eastAsia="Gulliver" w:hAnsi="Gulliver" w:cs="Gulliver"/>
          <w:color w:val="000000"/>
          <w:sz w:val="18"/>
          <w:szCs w:val="18"/>
          <w:lang w:val="en-US"/>
        </w:rPr>
      </w:pPr>
    </w:p>
    <w:p w14:paraId="3DB43963" w14:textId="6F755BC6" w:rsidR="009817A7" w:rsidRDefault="009817A7" w:rsidP="009817A7">
      <w:pPr>
        <w:pStyle w:val="ListParagraph"/>
        <w:numPr>
          <w:ilvl w:val="1"/>
          <w:numId w:val="1"/>
        </w:numPr>
        <w:spacing w:after="0" w:line="240" w:lineRule="auto"/>
        <w:jc w:val="both"/>
        <w:rPr>
          <w:rFonts w:ascii="Gulliver" w:eastAsia="Gulliver" w:hAnsi="Gulliver" w:cs="Gulliver"/>
          <w:b/>
          <w:bCs/>
          <w:color w:val="000000"/>
          <w:sz w:val="18"/>
          <w:szCs w:val="18"/>
          <w:lang w:val="en-US"/>
        </w:rPr>
      </w:pPr>
      <w:r w:rsidRPr="009817A7">
        <w:rPr>
          <w:rFonts w:ascii="Gulliver" w:eastAsia="Gulliver" w:hAnsi="Gulliver" w:cs="Gulliver"/>
          <w:b/>
          <w:bCs/>
          <w:color w:val="000000"/>
          <w:sz w:val="18"/>
          <w:szCs w:val="18"/>
          <w:lang w:val="en-US"/>
        </w:rPr>
        <w:t>Pitch Propeller Calculations</w:t>
      </w:r>
    </w:p>
    <w:p w14:paraId="0B19F65E" w14:textId="2CAA3C2E" w:rsidR="009817A7" w:rsidRPr="009817A7" w:rsidRDefault="002D4794" w:rsidP="009817A7">
      <w:pPr>
        <w:spacing w:after="0" w:line="240" w:lineRule="auto"/>
        <w:ind w:firstLine="360"/>
        <w:jc w:val="both"/>
        <w:rPr>
          <w:rFonts w:ascii="Gulliver" w:eastAsia="Gulliver" w:hAnsi="Gulliver" w:cs="Gulliver"/>
          <w:color w:val="000000"/>
          <w:sz w:val="18"/>
          <w:szCs w:val="18"/>
          <w:lang w:val="en-US"/>
        </w:rPr>
      </w:pPr>
      <w:r w:rsidRPr="002D4794">
        <w:rPr>
          <w:rFonts w:ascii="Gulliver" w:eastAsia="Gulliver" w:hAnsi="Gulliver" w:cs="Gulliver"/>
          <w:color w:val="000000"/>
          <w:sz w:val="18"/>
          <w:szCs w:val="18"/>
          <w:lang w:val="en-US"/>
        </w:rPr>
        <w:t>Based on the provided data and calculations, an evaluation was conducted regarding the changes in propeller pitch after repair for both the starboard and port sides of the ship. Before the repair, the diameter and pitch of the propeller had their respective values, but post-repair, there was an increase in pitch on both sides of the propeller. This change is necessary to optimize propeller performance and achieve the desired thrust and efficiency. The addition of pitch is a crucial factor in improving the overall efficiency of the ship's propulsion system. Additionally, the alteration in the propeller diameter after the repair also indicates an adjustment in the propeller's geometry, likely aimed at enhancing efficiency and overall performance. In conclusion, the modifications made during the repair process, particularly the increase in pitch, contribute to better propeller performance, ensuring smoother operation and improved propulsion efficiency for the ship.</w:t>
      </w:r>
      <w:r>
        <w:rPr>
          <w:rFonts w:ascii="Gulliver" w:eastAsia="Gulliver" w:hAnsi="Gulliver" w:cs="Gulliver"/>
          <w:color w:val="000000"/>
          <w:sz w:val="18"/>
          <w:szCs w:val="18"/>
          <w:lang w:val="en-US"/>
        </w:rPr>
        <w:t xml:space="preserve"> </w:t>
      </w:r>
      <w:r w:rsidR="009817A7" w:rsidRPr="009817A7">
        <w:rPr>
          <w:rFonts w:ascii="Gulliver" w:eastAsia="Gulliver" w:hAnsi="Gulliver" w:cs="Gulliver"/>
          <w:color w:val="000000"/>
          <w:sz w:val="18"/>
          <w:szCs w:val="18"/>
          <w:lang w:val="en-US"/>
        </w:rPr>
        <w:t>From the process of widening the propeller pitch, they can be calculated using an approach and calculation of the initial size ratio with size after repair. Propeller initial data right and left before modification (according to the stamp on the propeller).</w:t>
      </w:r>
    </w:p>
    <w:p w14:paraId="7E0D393B" w14:textId="77777777" w:rsidR="009817A7" w:rsidRPr="009817A7" w:rsidRDefault="009817A7" w:rsidP="009817A7">
      <w:pPr>
        <w:spacing w:after="0" w:line="240" w:lineRule="auto"/>
        <w:jc w:val="both"/>
        <w:rPr>
          <w:rFonts w:ascii="Gulliver" w:eastAsia="Gulliver" w:hAnsi="Gulliver" w:cs="Gulliver"/>
          <w:color w:val="000000"/>
          <w:sz w:val="18"/>
          <w:szCs w:val="18"/>
          <w:lang w:val="en-US"/>
        </w:rPr>
      </w:pPr>
    </w:p>
    <w:p w14:paraId="5C597867" w14:textId="77777777" w:rsidR="009817A7" w:rsidRPr="009817A7" w:rsidRDefault="009817A7" w:rsidP="009817A7">
      <w:pPr>
        <w:spacing w:after="0" w:line="240" w:lineRule="auto"/>
        <w:jc w:val="both"/>
        <w:rPr>
          <w:rFonts w:ascii="Gulliver" w:eastAsia="Gulliver" w:hAnsi="Gulliver" w:cs="Gulliver"/>
          <w:color w:val="000000"/>
          <w:sz w:val="18"/>
          <w:szCs w:val="18"/>
          <w:lang w:val="en-US"/>
        </w:rPr>
      </w:pPr>
      <w:r w:rsidRPr="009817A7">
        <w:rPr>
          <w:rFonts w:ascii="Gulliver" w:eastAsia="Gulliver" w:hAnsi="Gulliver" w:cs="Gulliver"/>
          <w:color w:val="000000"/>
          <w:sz w:val="18"/>
          <w:szCs w:val="18"/>
          <w:lang w:val="en-US"/>
        </w:rPr>
        <w:t xml:space="preserve">• Diameter of propeller </w:t>
      </w:r>
      <w:r w:rsidRPr="009817A7">
        <w:rPr>
          <w:rFonts w:ascii="Gulliver" w:eastAsia="Gulliver" w:hAnsi="Gulliver" w:cs="Gulliver"/>
          <w:color w:val="000000"/>
          <w:sz w:val="18"/>
          <w:szCs w:val="18"/>
          <w:lang w:val="en-US"/>
        </w:rPr>
        <w:tab/>
        <w:t>= 1850 mm</w:t>
      </w:r>
    </w:p>
    <w:p w14:paraId="6F6CFDE1" w14:textId="77777777" w:rsidR="009817A7" w:rsidRPr="009817A7" w:rsidRDefault="009817A7" w:rsidP="009817A7">
      <w:pPr>
        <w:spacing w:after="0" w:line="240" w:lineRule="auto"/>
        <w:jc w:val="both"/>
        <w:rPr>
          <w:rFonts w:ascii="Gulliver" w:eastAsia="Gulliver" w:hAnsi="Gulliver" w:cs="Gulliver"/>
          <w:color w:val="000000"/>
          <w:sz w:val="18"/>
          <w:szCs w:val="18"/>
          <w:lang w:val="en-US"/>
        </w:rPr>
      </w:pPr>
      <w:r w:rsidRPr="009817A7">
        <w:rPr>
          <w:rFonts w:ascii="Gulliver" w:eastAsia="Gulliver" w:hAnsi="Gulliver" w:cs="Gulliver"/>
          <w:color w:val="000000"/>
          <w:sz w:val="18"/>
          <w:szCs w:val="18"/>
          <w:lang w:val="en-US"/>
        </w:rPr>
        <w:t xml:space="preserve">• Pitch propeller </w:t>
      </w:r>
      <w:r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ab/>
        <w:t>= 1650 mm</w:t>
      </w:r>
    </w:p>
    <w:p w14:paraId="1BEF25EE" w14:textId="284741CA" w:rsidR="009817A7" w:rsidRPr="009817A7" w:rsidRDefault="009817A7" w:rsidP="009817A7">
      <w:pPr>
        <w:spacing w:after="0" w:line="240" w:lineRule="auto"/>
        <w:jc w:val="both"/>
        <w:rPr>
          <w:rFonts w:ascii="Gulliver" w:eastAsia="Gulliver" w:hAnsi="Gulliver" w:cs="Gulliver"/>
          <w:color w:val="000000"/>
          <w:sz w:val="18"/>
          <w:szCs w:val="18"/>
          <w:lang w:val="en-US"/>
        </w:rPr>
      </w:pPr>
      <w:r w:rsidRPr="009817A7">
        <w:rPr>
          <w:rFonts w:ascii="Gulliver" w:eastAsia="Gulliver" w:hAnsi="Gulliver" w:cs="Gulliver"/>
          <w:color w:val="000000"/>
          <w:sz w:val="18"/>
          <w:szCs w:val="18"/>
          <w:lang w:val="en-US"/>
        </w:rPr>
        <w:t xml:space="preserve"> </w:t>
      </w:r>
    </w:p>
    <w:p w14:paraId="408EDF59" w14:textId="649BE39C" w:rsidR="009817A7" w:rsidRPr="009817A7" w:rsidRDefault="002F2AF5" w:rsidP="009817A7">
      <w:pPr>
        <w:spacing w:after="0" w:line="240" w:lineRule="auto"/>
        <w:jc w:val="both"/>
        <w:rPr>
          <w:rFonts w:ascii="Gulliver" w:eastAsia="Gulliver" w:hAnsi="Gulliver" w:cs="Gulliver"/>
          <w:color w:val="000000"/>
          <w:sz w:val="18"/>
          <w:szCs w:val="18"/>
          <w:lang w:val="en-US"/>
        </w:rPr>
      </w:pPr>
      <w:r w:rsidRPr="002F2AF5">
        <w:rPr>
          <w:rFonts w:ascii="Gulliver" w:eastAsia="Gulliver" w:hAnsi="Gulliver" w:cs="Gulliver"/>
          <w:color w:val="000000"/>
          <w:sz w:val="18"/>
          <w:szCs w:val="18"/>
          <w:lang w:val="en-US"/>
        </w:rPr>
        <w:t>The pitch of the propeller on different blade sections was calculated at 0.7 R (radius) using the given rules and blade angles (</w:t>
      </w:r>
      <w:r w:rsidRPr="002F2AF5">
        <w:rPr>
          <w:rFonts w:ascii="Cambria Math" w:eastAsia="Gulliver" w:hAnsi="Cambria Math" w:cs="Cambria Math"/>
          <w:color w:val="000000"/>
          <w:sz w:val="18"/>
          <w:szCs w:val="18"/>
          <w:lang w:val="en-US"/>
        </w:rPr>
        <w:t>∝</w:t>
      </w:r>
      <w:r w:rsidRPr="002F2AF5">
        <w:rPr>
          <w:rFonts w:ascii="Gulliver" w:eastAsia="Gulliver" w:hAnsi="Gulliver" w:cs="Gulliver"/>
          <w:color w:val="000000"/>
          <w:sz w:val="18"/>
          <w:szCs w:val="18"/>
          <w:lang w:val="en-US"/>
        </w:rPr>
        <w:t xml:space="preserve">1 and </w:t>
      </w:r>
      <w:r w:rsidRPr="002F2AF5">
        <w:rPr>
          <w:rFonts w:ascii="Cambria Math" w:eastAsia="Gulliver" w:hAnsi="Cambria Math" w:cs="Cambria Math"/>
          <w:color w:val="000000"/>
          <w:sz w:val="18"/>
          <w:szCs w:val="18"/>
          <w:lang w:val="en-US"/>
        </w:rPr>
        <w:t>∝</w:t>
      </w:r>
      <w:r w:rsidRPr="002F2AF5">
        <w:rPr>
          <w:rFonts w:ascii="Gulliver" w:eastAsia="Gulliver" w:hAnsi="Gulliver" w:cs="Gulliver"/>
          <w:color w:val="000000"/>
          <w:sz w:val="18"/>
          <w:szCs w:val="18"/>
          <w:lang w:val="en-US"/>
        </w:rPr>
        <w:t>2). In the context of these calculations, Alpha 1 (</w:t>
      </w:r>
      <w:r w:rsidRPr="002F2AF5">
        <w:rPr>
          <w:rFonts w:ascii="Cambria Math" w:eastAsia="Gulliver" w:hAnsi="Cambria Math" w:cs="Cambria Math"/>
          <w:color w:val="000000"/>
          <w:sz w:val="18"/>
          <w:szCs w:val="18"/>
          <w:lang w:val="en-US"/>
        </w:rPr>
        <w:t>∝</w:t>
      </w:r>
      <w:r w:rsidRPr="002F2AF5">
        <w:rPr>
          <w:rFonts w:ascii="Gulliver" w:eastAsia="Gulliver" w:hAnsi="Gulliver" w:cs="Gulliver"/>
          <w:color w:val="000000"/>
          <w:sz w:val="18"/>
          <w:szCs w:val="18"/>
          <w:lang w:val="en-US"/>
        </w:rPr>
        <w:t>1) and Alpha 2 (</w:t>
      </w:r>
      <w:r w:rsidRPr="002F2AF5">
        <w:rPr>
          <w:rFonts w:ascii="Cambria Math" w:eastAsia="Gulliver" w:hAnsi="Cambria Math" w:cs="Cambria Math"/>
          <w:color w:val="000000"/>
          <w:sz w:val="18"/>
          <w:szCs w:val="18"/>
          <w:lang w:val="en-US"/>
        </w:rPr>
        <w:t>∝</w:t>
      </w:r>
      <w:r w:rsidRPr="002F2AF5">
        <w:rPr>
          <w:rFonts w:ascii="Gulliver" w:eastAsia="Gulliver" w:hAnsi="Gulliver" w:cs="Gulliver"/>
          <w:color w:val="000000"/>
          <w:sz w:val="18"/>
          <w:szCs w:val="18"/>
          <w:lang w:val="en-US"/>
        </w:rPr>
        <w:t>2) represent blade angles, while X1 and X2 represent specific positions on the propeller blade. The unit for pitch is millimeters (mm), the diameter is also in millimeters (mm), and the angles are measured in degrees (°). These measurements and changes in pitch and diameter play a significant role in optimizing the vessel's propulsion system and ensuring efficient performance. The pitch values for each blade were determined accordingly. Pitch propeller calculation starboard side on 0,7 R as follows:</w:t>
      </w:r>
    </w:p>
    <w:p w14:paraId="441B2289" w14:textId="13BF3AB0" w:rsidR="009817A7" w:rsidRPr="009817A7" w:rsidRDefault="002F41B3" w:rsidP="00062277">
      <w:pPr>
        <w:spacing w:after="0" w:line="240" w:lineRule="auto"/>
        <w:jc w:val="center"/>
        <w:rPr>
          <w:rFonts w:ascii="Gulliver" w:eastAsia="Gulliver" w:hAnsi="Gulliver" w:cs="Gulliver"/>
          <w:color w:val="000000"/>
          <w:sz w:val="18"/>
          <w:szCs w:val="18"/>
          <w:lang w:val="en-US"/>
        </w:rPr>
      </w:pPr>
      <m:oMath>
        <m:f>
          <m:fPr>
            <m:ctrlPr>
              <w:rPr>
                <w:rFonts w:ascii="Cambria Math" w:eastAsia="Calibri" w:hAnsi="Times New Roman"/>
                <w:i/>
                <w:sz w:val="18"/>
                <w:szCs w:val="18"/>
              </w:rPr>
            </m:ctrlPr>
          </m:fPr>
          <m:num>
            <m:r>
              <m:rPr>
                <m:sty m:val="p"/>
              </m:rPr>
              <w:rPr>
                <w:rFonts w:ascii="Cambria Math" w:hAnsi="Times New Roman"/>
                <w:sz w:val="18"/>
                <w:szCs w:val="18"/>
              </w:rPr>
              <m:t>36</m:t>
            </m:r>
            <m:r>
              <w:rPr>
                <w:rFonts w:ascii="Cambria Math" w:hAnsi="Times New Roman"/>
                <w:sz w:val="18"/>
                <w:szCs w:val="18"/>
              </w:rPr>
              <m:t>0</m:t>
            </m:r>
          </m:num>
          <m:den>
            <m:r>
              <w:rPr>
                <w:rFonts w:ascii="Cambria Math" w:hAnsi="Cambria Math"/>
                <w:sz w:val="18"/>
                <w:szCs w:val="18"/>
              </w:rPr>
              <m:t>∝</m:t>
            </m:r>
          </m:den>
        </m:f>
        <m:r>
          <w:rPr>
            <w:rFonts w:ascii="Times New Roman" w:hAnsi="Times New Roman"/>
            <w:sz w:val="18"/>
            <w:szCs w:val="18"/>
          </w:rPr>
          <m:t>∆</m:t>
        </m:r>
        <m:r>
          <w:rPr>
            <w:rFonts w:ascii="Cambria Math" w:hAnsi="Cambria Math"/>
            <w:sz w:val="18"/>
            <w:szCs w:val="18"/>
          </w:rPr>
          <m:t>μ</m:t>
        </m:r>
      </m:oMath>
      <w:r w:rsidR="009817A7" w:rsidRPr="009817A7">
        <w:rPr>
          <w:rFonts w:ascii="Gulliver" w:eastAsia="Gulliver" w:hAnsi="Gulliver" w:cs="Gulliver"/>
          <w:color w:val="000000"/>
          <w:sz w:val="18"/>
          <w:szCs w:val="18"/>
          <w:lang w:val="en-US"/>
        </w:rPr>
        <w:tab/>
      </w:r>
      <w:r w:rsidR="009817A7" w:rsidRPr="009817A7">
        <w:rPr>
          <w:rFonts w:ascii="Gulliver" w:eastAsia="Gulliver" w:hAnsi="Gulliver" w:cs="Gulliver"/>
          <w:color w:val="000000"/>
          <w:sz w:val="18"/>
          <w:szCs w:val="18"/>
          <w:lang w:val="en-US"/>
        </w:rPr>
        <w:tab/>
      </w:r>
      <w:r w:rsidR="00062277">
        <w:rPr>
          <w:rFonts w:ascii="Gulliver" w:eastAsia="Gulliver" w:hAnsi="Gulliver" w:cs="Gulliver"/>
          <w:color w:val="000000"/>
          <w:sz w:val="18"/>
          <w:szCs w:val="18"/>
          <w:lang w:val="en-US"/>
        </w:rPr>
        <w:tab/>
      </w:r>
      <w:r w:rsidR="00062277">
        <w:rPr>
          <w:rFonts w:ascii="Gulliver" w:eastAsia="Gulliver" w:hAnsi="Gulliver" w:cs="Gulliver"/>
          <w:color w:val="000000"/>
          <w:sz w:val="18"/>
          <w:szCs w:val="18"/>
          <w:lang w:val="en-US"/>
        </w:rPr>
        <w:tab/>
      </w:r>
      <w:r w:rsidR="00062277">
        <w:rPr>
          <w:rFonts w:ascii="Gulliver" w:eastAsia="Gulliver" w:hAnsi="Gulliver" w:cs="Gulliver"/>
          <w:color w:val="000000"/>
          <w:sz w:val="18"/>
          <w:szCs w:val="18"/>
          <w:lang w:val="en-US"/>
        </w:rPr>
        <w:tab/>
      </w:r>
      <w:r w:rsidR="009817A7" w:rsidRPr="009817A7">
        <w:rPr>
          <w:rFonts w:ascii="Gulliver" w:eastAsia="Gulliver" w:hAnsi="Gulliver" w:cs="Gulliver"/>
          <w:color w:val="000000"/>
          <w:sz w:val="18"/>
          <w:szCs w:val="18"/>
          <w:lang w:val="en-US"/>
        </w:rPr>
        <w:t>(</w:t>
      </w:r>
      <w:r w:rsidR="00A077E7">
        <w:rPr>
          <w:rFonts w:ascii="Gulliver" w:eastAsia="Gulliver" w:hAnsi="Gulliver" w:cs="Gulliver"/>
          <w:color w:val="000000"/>
          <w:sz w:val="18"/>
          <w:szCs w:val="18"/>
          <w:lang w:val="en-US"/>
        </w:rPr>
        <w:t>9</w:t>
      </w:r>
      <w:r w:rsidR="009817A7" w:rsidRPr="009817A7">
        <w:rPr>
          <w:rFonts w:ascii="Gulliver" w:eastAsia="Gulliver" w:hAnsi="Gulliver" w:cs="Gulliver"/>
          <w:color w:val="000000"/>
          <w:sz w:val="18"/>
          <w:szCs w:val="18"/>
          <w:lang w:val="en-US"/>
        </w:rPr>
        <w:t>)</w:t>
      </w:r>
    </w:p>
    <w:p w14:paraId="6008CD5D" w14:textId="77777777" w:rsidR="009817A7" w:rsidRPr="009817A7" w:rsidRDefault="009817A7" w:rsidP="009817A7">
      <w:pPr>
        <w:spacing w:after="0" w:line="240" w:lineRule="auto"/>
        <w:jc w:val="both"/>
        <w:rPr>
          <w:rFonts w:ascii="Gulliver" w:eastAsia="Gulliver" w:hAnsi="Gulliver" w:cs="Gulliver"/>
          <w:color w:val="000000"/>
          <w:sz w:val="18"/>
          <w:szCs w:val="18"/>
          <w:lang w:val="en-US"/>
        </w:rPr>
      </w:pPr>
    </w:p>
    <w:p w14:paraId="4CBB62B1" w14:textId="5E499929" w:rsidR="009817A7" w:rsidRPr="009817A7" w:rsidRDefault="009817A7" w:rsidP="009817A7">
      <w:pPr>
        <w:spacing w:after="0" w:line="240" w:lineRule="auto"/>
        <w:jc w:val="both"/>
        <w:rPr>
          <w:rFonts w:ascii="Gulliver" w:eastAsia="Gulliver" w:hAnsi="Gulliver" w:cs="Gulliver"/>
          <w:color w:val="000000"/>
          <w:sz w:val="18"/>
          <w:szCs w:val="18"/>
          <w:lang w:val="en-US"/>
        </w:rPr>
      </w:pPr>
      <w:r w:rsidRPr="009817A7">
        <w:rPr>
          <w:rFonts w:ascii="Gulliver" w:eastAsia="Gulliver" w:hAnsi="Gulliver" w:cs="Gulliver"/>
          <w:color w:val="000000"/>
          <w:sz w:val="18"/>
          <w:szCs w:val="18"/>
          <w:lang w:val="en-US"/>
        </w:rPr>
        <w:t xml:space="preserve">With </w:t>
      </w:r>
      <w:r w:rsidR="00784DBF" w:rsidRPr="009817A7">
        <w:rPr>
          <w:rFonts w:ascii="Gulliver" w:eastAsia="Gulliver" w:hAnsi="Gulliver" w:cs="Gulliver"/>
          <w:color w:val="000000"/>
          <w:sz w:val="18"/>
          <w:szCs w:val="18"/>
          <w:lang w:val="en-US"/>
        </w:rPr>
        <w:t>rules:</w:t>
      </w:r>
      <w:r w:rsidRPr="009817A7">
        <w:rPr>
          <w:rFonts w:ascii="Gulliver" w:eastAsia="Gulliver" w:hAnsi="Gulliver" w:cs="Gulliver"/>
          <w:color w:val="000000"/>
          <w:sz w:val="18"/>
          <w:szCs w:val="18"/>
          <w:lang w:val="en-US"/>
        </w:rPr>
        <w:t xml:space="preserve">               </w:t>
      </w:r>
    </w:p>
    <w:p w14:paraId="4BC60E72" w14:textId="096DE8ED" w:rsidR="009817A7" w:rsidRPr="009817A7" w:rsidRDefault="00544837" w:rsidP="009817A7">
      <w:pPr>
        <w:spacing w:after="0" w:line="240" w:lineRule="auto"/>
        <w:jc w:val="both"/>
        <w:rPr>
          <w:rFonts w:ascii="Gulliver" w:eastAsia="Gulliver" w:hAnsi="Gulliver" w:cs="Gulliver"/>
          <w:color w:val="000000"/>
          <w:sz w:val="18"/>
          <w:szCs w:val="18"/>
          <w:lang w:val="en-US"/>
        </w:rPr>
      </w:pPr>
      <w:r>
        <w:rPr>
          <w:rFonts w:ascii="Gulliver" w:eastAsia="Gulliver" w:hAnsi="Gulliver" w:cs="Gulliver"/>
          <w:color w:val="000000"/>
          <w:sz w:val="18"/>
          <w:szCs w:val="18"/>
          <w:lang w:val="en-US"/>
        </w:rPr>
        <w:t>Propeller</w:t>
      </w:r>
      <w:r w:rsidR="009817A7" w:rsidRPr="009817A7">
        <w:rPr>
          <w:rFonts w:ascii="Gulliver" w:eastAsia="Gulliver" w:hAnsi="Gulliver" w:cs="Gulliver"/>
          <w:color w:val="000000"/>
          <w:sz w:val="18"/>
          <w:szCs w:val="18"/>
          <w:lang w:val="en-US"/>
        </w:rPr>
        <w:t xml:space="preserve"> blade. 1:</w:t>
      </w:r>
    </w:p>
    <w:p w14:paraId="082505B5" w14:textId="124D2120" w:rsidR="009817A7" w:rsidRPr="009817A7" w:rsidRDefault="009817A7" w:rsidP="009817A7">
      <w:pPr>
        <w:spacing w:after="0" w:line="240" w:lineRule="auto"/>
        <w:jc w:val="both"/>
        <w:rPr>
          <w:rFonts w:ascii="Gulliver" w:eastAsia="Gulliver" w:hAnsi="Gulliver" w:cs="Gulliver"/>
          <w:color w:val="000000"/>
          <w:sz w:val="18"/>
          <w:szCs w:val="18"/>
          <w:lang w:val="en-US"/>
        </w:rPr>
      </w:pPr>
      <w:r w:rsidRPr="009817A7">
        <w:rPr>
          <w:rFonts w:ascii="Gulliver" w:eastAsia="Gulliver" w:hAnsi="Gulliver" w:cs="Gulliver"/>
          <w:color w:val="000000"/>
          <w:sz w:val="18"/>
          <w:szCs w:val="18"/>
          <w:lang w:val="en-US"/>
        </w:rPr>
        <w:t xml:space="preserve"> </w:t>
      </w:r>
      <w:bookmarkStart w:id="4" w:name="_Hlk146200738"/>
      <w:r w:rsidRPr="009817A7">
        <w:rPr>
          <w:rFonts w:ascii="Gulliver" w:eastAsia="Gulliver" w:hAnsi="Gulliver" w:cs="Gulliver"/>
          <w:color w:val="000000"/>
          <w:sz w:val="18"/>
          <w:szCs w:val="18"/>
          <w:lang w:val="en-US"/>
        </w:rPr>
        <w:t xml:space="preserve"> </w:t>
      </w:r>
      <w:bookmarkStart w:id="5" w:name="_Hlk146200722"/>
      <m:oMath>
        <m:r>
          <w:rPr>
            <w:rFonts w:ascii="Cambria Math" w:hAnsi="Cambria Math"/>
            <w:sz w:val="18"/>
            <w:szCs w:val="18"/>
          </w:rPr>
          <m:t>∝1</m:t>
        </m:r>
      </m:oMath>
      <w:bookmarkEnd w:id="4"/>
      <w:bookmarkEnd w:id="5"/>
      <w:r w:rsidRPr="009817A7">
        <w:rPr>
          <w:rFonts w:ascii="Gulliver" w:eastAsia="Gulliver" w:hAnsi="Gulliver" w:cs="Gulliver"/>
          <w:color w:val="000000"/>
          <w:sz w:val="18"/>
          <w:szCs w:val="18"/>
          <w:lang w:val="en-US"/>
        </w:rPr>
        <w:tab/>
        <w:t>= 79</w:t>
      </w:r>
      <w:r w:rsidR="002F2AF5">
        <w:rPr>
          <w:rFonts w:ascii="Gulliver" w:eastAsia="Gulliver" w:hAnsi="Gulliver" w:cs="Gulliver"/>
          <w:color w:val="000000"/>
          <w:sz w:val="18"/>
          <w:szCs w:val="18"/>
          <w:lang w:val="en-US"/>
        </w:rPr>
        <w:t xml:space="preserve"> </w:t>
      </w:r>
      <w:r w:rsidR="002F2AF5" w:rsidRPr="002F2AF5">
        <w:rPr>
          <w:rFonts w:ascii="Gulliver" w:eastAsia="Gulliver" w:hAnsi="Gulliver" w:cs="Gulliver"/>
          <w:color w:val="000000"/>
          <w:sz w:val="18"/>
          <w:szCs w:val="18"/>
          <w:lang w:val="en-US"/>
        </w:rPr>
        <w:t>° degrees</w:t>
      </w:r>
      <w:r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ab/>
        <w:t>X</w:t>
      </w:r>
      <w:r w:rsidR="00784DBF" w:rsidRPr="009817A7">
        <w:rPr>
          <w:rFonts w:ascii="Gulliver" w:eastAsia="Gulliver" w:hAnsi="Gulliver" w:cs="Gulliver"/>
          <w:color w:val="000000"/>
          <w:sz w:val="18"/>
          <w:szCs w:val="18"/>
          <w:lang w:val="en-US"/>
        </w:rPr>
        <w:t xml:space="preserve">1 </w:t>
      </w:r>
      <w:r w:rsidR="00784DBF"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 xml:space="preserve">= </w:t>
      </w:r>
      <w:r w:rsidR="002F2AF5" w:rsidRPr="002F2AF5">
        <w:rPr>
          <w:rFonts w:ascii="Gulliver" w:eastAsia="Gulliver" w:hAnsi="Gulliver" w:cs="Gulliver"/>
          <w:color w:val="000000"/>
          <w:sz w:val="18"/>
          <w:szCs w:val="18"/>
          <w:lang w:val="en-US"/>
        </w:rPr>
        <w:t>190° degrees</w:t>
      </w:r>
    </w:p>
    <w:p w14:paraId="0F589F83" w14:textId="33FC88C4" w:rsidR="009817A7" w:rsidRPr="009817A7" w:rsidRDefault="009817A7" w:rsidP="009817A7">
      <w:pPr>
        <w:spacing w:after="0" w:line="240" w:lineRule="auto"/>
        <w:jc w:val="both"/>
        <w:rPr>
          <w:rFonts w:ascii="Gulliver" w:eastAsia="Gulliver" w:hAnsi="Gulliver" w:cs="Gulliver"/>
          <w:color w:val="000000"/>
          <w:sz w:val="18"/>
          <w:szCs w:val="18"/>
          <w:lang w:val="en-US"/>
        </w:rPr>
      </w:pPr>
      <w:r w:rsidRPr="00784DBF">
        <w:rPr>
          <w:rFonts w:ascii="Cambria Math" w:eastAsia="Gulliver" w:hAnsi="Cambria Math" w:cs="Gulliver"/>
          <w:color w:val="000000"/>
          <w:sz w:val="18"/>
          <w:szCs w:val="18"/>
          <w:lang w:val="en-US"/>
        </w:rPr>
        <w:t xml:space="preserve">  </w:t>
      </w:r>
      <m:oMath>
        <m:r>
          <w:rPr>
            <w:rFonts w:ascii="Cambria Math" w:hAnsi="Cambria Math"/>
            <w:sz w:val="18"/>
            <w:szCs w:val="18"/>
          </w:rPr>
          <m:t>∝</m:t>
        </m:r>
      </m:oMath>
      <w:r w:rsidRPr="00784DBF">
        <w:rPr>
          <w:rFonts w:ascii="Cambria Math" w:eastAsia="Gulliver" w:hAnsi="Cambria Math" w:cs="Gulliver"/>
          <w:color w:val="000000"/>
          <w:sz w:val="18"/>
          <w:szCs w:val="18"/>
          <w:lang w:val="en-US"/>
        </w:rPr>
        <w:t>2</w:t>
      </w:r>
      <w:r w:rsidRPr="009817A7">
        <w:rPr>
          <w:rFonts w:ascii="Gulliver" w:eastAsia="Gulliver" w:hAnsi="Gulliver" w:cs="Gulliver"/>
          <w:color w:val="000000"/>
          <w:sz w:val="18"/>
          <w:szCs w:val="18"/>
          <w:lang w:val="en-US"/>
        </w:rPr>
        <w:tab/>
        <w:t>= 160</w:t>
      </w:r>
      <w:r w:rsidR="002F2AF5">
        <w:rPr>
          <w:rFonts w:ascii="Gulliver" w:eastAsia="Gulliver" w:hAnsi="Gulliver" w:cs="Gulliver"/>
          <w:color w:val="000000"/>
          <w:sz w:val="18"/>
          <w:szCs w:val="18"/>
          <w:lang w:val="en-US"/>
        </w:rPr>
        <w:t xml:space="preserve"> </w:t>
      </w:r>
      <w:r w:rsidR="002F2AF5" w:rsidRPr="002F2AF5">
        <w:rPr>
          <w:rFonts w:ascii="Gulliver" w:eastAsia="Gulliver" w:hAnsi="Gulliver" w:cs="Gulliver"/>
          <w:color w:val="000000"/>
          <w:sz w:val="18"/>
          <w:szCs w:val="18"/>
          <w:lang w:val="en-US"/>
        </w:rPr>
        <w:t>° degrees</w:t>
      </w:r>
      <w:r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ab/>
        <w:t>X2</w:t>
      </w:r>
      <w:r w:rsidRPr="009817A7">
        <w:rPr>
          <w:rFonts w:ascii="Gulliver" w:eastAsia="Gulliver" w:hAnsi="Gulliver" w:cs="Gulliver"/>
          <w:color w:val="000000"/>
          <w:sz w:val="18"/>
          <w:szCs w:val="18"/>
          <w:lang w:val="en-US"/>
        </w:rPr>
        <w:tab/>
        <w:t>= 540</w:t>
      </w:r>
      <w:r w:rsidR="002F2AF5" w:rsidRPr="002F2AF5">
        <w:rPr>
          <w:rFonts w:ascii="Gulliver" w:eastAsia="Gulliver" w:hAnsi="Gulliver" w:cs="Gulliver"/>
          <w:color w:val="000000"/>
          <w:sz w:val="18"/>
          <w:szCs w:val="18"/>
          <w:lang w:val="en-US"/>
        </w:rPr>
        <w:t>° degrees</w:t>
      </w:r>
    </w:p>
    <w:p w14:paraId="55EC2540" w14:textId="5A9A81E2" w:rsidR="009817A7" w:rsidRPr="009817A7" w:rsidRDefault="009817A7" w:rsidP="00784DBF">
      <w:pPr>
        <w:spacing w:after="0" w:line="240" w:lineRule="auto"/>
        <w:ind w:firstLine="720"/>
        <w:jc w:val="both"/>
        <w:rPr>
          <w:rFonts w:ascii="Gulliver" w:eastAsia="Gulliver" w:hAnsi="Gulliver" w:cs="Gulliver"/>
          <w:color w:val="000000"/>
          <w:sz w:val="18"/>
          <w:szCs w:val="18"/>
          <w:lang w:val="en-US"/>
        </w:rPr>
      </w:pPr>
      <w:r w:rsidRPr="009817A7">
        <w:rPr>
          <w:rFonts w:ascii="Gulliver" w:eastAsia="Gulliver" w:hAnsi="Gulliver" w:cs="Gulliver"/>
          <w:color w:val="000000"/>
          <w:sz w:val="18"/>
          <w:szCs w:val="18"/>
          <w:lang w:val="en-US"/>
        </w:rPr>
        <w:t>Pitch</w:t>
      </w:r>
      <w:r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ab/>
        <w:t xml:space="preserve">= 1555 mm  </w:t>
      </w:r>
    </w:p>
    <w:p w14:paraId="5F5DFF16" w14:textId="77777777" w:rsidR="009817A7" w:rsidRPr="009817A7" w:rsidRDefault="009817A7" w:rsidP="009817A7">
      <w:pPr>
        <w:spacing w:after="0" w:line="240" w:lineRule="auto"/>
        <w:jc w:val="both"/>
        <w:rPr>
          <w:rFonts w:ascii="Gulliver" w:eastAsia="Gulliver" w:hAnsi="Gulliver" w:cs="Gulliver"/>
          <w:color w:val="000000"/>
          <w:sz w:val="18"/>
          <w:szCs w:val="18"/>
          <w:lang w:val="en-US"/>
        </w:rPr>
      </w:pPr>
    </w:p>
    <w:p w14:paraId="340FCBFB" w14:textId="77777777" w:rsidR="009817A7" w:rsidRPr="009817A7" w:rsidRDefault="009817A7" w:rsidP="009817A7">
      <w:pPr>
        <w:spacing w:after="0" w:line="240" w:lineRule="auto"/>
        <w:jc w:val="both"/>
        <w:rPr>
          <w:rFonts w:ascii="Gulliver" w:eastAsia="Gulliver" w:hAnsi="Gulliver" w:cs="Gulliver"/>
          <w:color w:val="000000"/>
          <w:sz w:val="18"/>
          <w:szCs w:val="18"/>
          <w:lang w:val="en-US"/>
        </w:rPr>
      </w:pPr>
      <w:r w:rsidRPr="009817A7">
        <w:rPr>
          <w:rFonts w:ascii="Gulliver" w:eastAsia="Gulliver" w:hAnsi="Gulliver" w:cs="Gulliver"/>
          <w:color w:val="000000"/>
          <w:sz w:val="18"/>
          <w:szCs w:val="18"/>
          <w:lang w:val="en-US"/>
        </w:rPr>
        <w:t>Propeller blade. 2</w:t>
      </w:r>
      <w:r w:rsidRPr="009817A7">
        <w:rPr>
          <w:rFonts w:ascii="Gulliver" w:eastAsia="Gulliver" w:hAnsi="Gulliver" w:cs="Gulliver"/>
          <w:color w:val="000000"/>
          <w:sz w:val="18"/>
          <w:szCs w:val="18"/>
          <w:lang w:val="en-US"/>
        </w:rPr>
        <w:tab/>
        <w:t>:</w:t>
      </w:r>
    </w:p>
    <w:p w14:paraId="5D111F9E" w14:textId="230D2F6C" w:rsidR="009817A7" w:rsidRPr="009817A7" w:rsidRDefault="009817A7" w:rsidP="009817A7">
      <w:pPr>
        <w:spacing w:after="0" w:line="240" w:lineRule="auto"/>
        <w:jc w:val="both"/>
        <w:rPr>
          <w:rFonts w:ascii="Gulliver" w:eastAsia="Gulliver" w:hAnsi="Gulliver" w:cs="Gulliver"/>
          <w:color w:val="000000"/>
          <w:sz w:val="18"/>
          <w:szCs w:val="18"/>
          <w:lang w:val="en-US"/>
        </w:rPr>
      </w:pPr>
      <w:r w:rsidRPr="009817A7">
        <w:rPr>
          <w:rFonts w:ascii="Gulliver" w:eastAsia="Gulliver" w:hAnsi="Gulliver" w:cs="Gulliver"/>
          <w:color w:val="000000"/>
          <w:sz w:val="18"/>
          <w:szCs w:val="18"/>
          <w:lang w:val="en-US"/>
        </w:rPr>
        <w:t xml:space="preserve">  </w:t>
      </w:r>
      <w:r w:rsidR="00784DBF" w:rsidRPr="009817A7">
        <w:rPr>
          <w:rFonts w:ascii="Gulliver" w:eastAsia="Gulliver" w:hAnsi="Gulliver" w:cs="Gulliver"/>
          <w:color w:val="000000"/>
          <w:sz w:val="18"/>
          <w:szCs w:val="18"/>
          <w:lang w:val="en-US"/>
        </w:rPr>
        <w:t xml:space="preserve"> </w:t>
      </w:r>
      <m:oMath>
        <m:r>
          <w:rPr>
            <w:rFonts w:ascii="Cambria Math" w:hAnsi="Cambria Math"/>
            <w:sz w:val="18"/>
            <w:szCs w:val="18"/>
          </w:rPr>
          <m:t>∝1</m:t>
        </m:r>
      </m:oMath>
      <w:r w:rsidRPr="009817A7">
        <w:rPr>
          <w:rFonts w:ascii="Gulliver" w:eastAsia="Gulliver" w:hAnsi="Gulliver" w:cs="Gulliver"/>
          <w:color w:val="000000"/>
          <w:sz w:val="18"/>
          <w:szCs w:val="18"/>
          <w:lang w:val="en-US"/>
        </w:rPr>
        <w:tab/>
        <w:t>= 169</w:t>
      </w:r>
      <w:r w:rsidR="002F2AF5" w:rsidRPr="002F2AF5">
        <w:rPr>
          <w:rFonts w:ascii="Gulliver" w:eastAsia="Gulliver" w:hAnsi="Gulliver" w:cs="Gulliver"/>
          <w:color w:val="000000"/>
          <w:sz w:val="18"/>
          <w:szCs w:val="18"/>
          <w:lang w:val="en-US"/>
        </w:rPr>
        <w:t>° degrees</w:t>
      </w:r>
      <w:r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ab/>
        <w:t>X</w:t>
      </w:r>
      <w:r w:rsidR="00784DBF" w:rsidRPr="009817A7">
        <w:rPr>
          <w:rFonts w:ascii="Gulliver" w:eastAsia="Gulliver" w:hAnsi="Gulliver" w:cs="Gulliver"/>
          <w:color w:val="000000"/>
          <w:sz w:val="18"/>
          <w:szCs w:val="18"/>
          <w:lang w:val="en-US"/>
        </w:rPr>
        <w:t xml:space="preserve">1 </w:t>
      </w:r>
      <w:r w:rsidR="00784DBF"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 195</w:t>
      </w:r>
      <w:r w:rsidR="002F2AF5" w:rsidRPr="002F2AF5">
        <w:rPr>
          <w:rFonts w:ascii="Gulliver" w:eastAsia="Gulliver" w:hAnsi="Gulliver" w:cs="Gulliver"/>
          <w:color w:val="000000"/>
          <w:sz w:val="18"/>
          <w:szCs w:val="18"/>
          <w:lang w:val="en-US"/>
        </w:rPr>
        <w:t>° degrees</w:t>
      </w:r>
    </w:p>
    <w:p w14:paraId="74F6DC84" w14:textId="4BE1036C" w:rsidR="009817A7" w:rsidRPr="009817A7" w:rsidRDefault="009817A7" w:rsidP="009817A7">
      <w:pPr>
        <w:spacing w:after="0" w:line="240" w:lineRule="auto"/>
        <w:jc w:val="both"/>
        <w:rPr>
          <w:rFonts w:ascii="Gulliver" w:eastAsia="Gulliver" w:hAnsi="Gulliver" w:cs="Gulliver"/>
          <w:color w:val="000000"/>
          <w:sz w:val="18"/>
          <w:szCs w:val="18"/>
          <w:lang w:val="en-US"/>
        </w:rPr>
      </w:pPr>
      <w:r w:rsidRPr="009817A7">
        <w:rPr>
          <w:rFonts w:ascii="Gulliver" w:eastAsia="Gulliver" w:hAnsi="Gulliver" w:cs="Gulliver"/>
          <w:color w:val="000000"/>
          <w:sz w:val="18"/>
          <w:szCs w:val="18"/>
          <w:lang w:val="en-US"/>
        </w:rPr>
        <w:t xml:space="preserve">  </w:t>
      </w:r>
      <m:oMath>
        <m:r>
          <w:rPr>
            <w:rFonts w:ascii="Cambria Math" w:hAnsi="Cambria Math"/>
            <w:sz w:val="18"/>
            <w:szCs w:val="18"/>
          </w:rPr>
          <m:t>∝</m:t>
        </m:r>
      </m:oMath>
      <w:r w:rsidR="00784DBF" w:rsidRPr="00784DBF">
        <w:rPr>
          <w:rFonts w:ascii="Cambria Math" w:eastAsia="Gulliver" w:hAnsi="Cambria Math" w:cs="Gulliver"/>
          <w:color w:val="000000"/>
          <w:sz w:val="18"/>
          <w:szCs w:val="18"/>
          <w:lang w:val="en-US"/>
        </w:rPr>
        <w:t>2</w:t>
      </w:r>
      <w:r w:rsidRPr="009817A7">
        <w:rPr>
          <w:rFonts w:ascii="Gulliver" w:eastAsia="Gulliver" w:hAnsi="Gulliver" w:cs="Gulliver"/>
          <w:color w:val="000000"/>
          <w:sz w:val="18"/>
          <w:szCs w:val="18"/>
          <w:lang w:val="en-US"/>
        </w:rPr>
        <w:tab/>
        <w:t>= 251</w:t>
      </w:r>
      <w:r w:rsidR="002F2AF5" w:rsidRPr="002F2AF5">
        <w:rPr>
          <w:rFonts w:ascii="Gulliver" w:eastAsia="Gulliver" w:hAnsi="Gulliver" w:cs="Gulliver"/>
          <w:color w:val="000000"/>
          <w:sz w:val="18"/>
          <w:szCs w:val="18"/>
          <w:lang w:val="en-US"/>
        </w:rPr>
        <w:t>° degrees</w:t>
      </w:r>
      <w:r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ab/>
        <w:t>X2</w:t>
      </w:r>
      <w:r w:rsidRPr="009817A7">
        <w:rPr>
          <w:rFonts w:ascii="Gulliver" w:eastAsia="Gulliver" w:hAnsi="Gulliver" w:cs="Gulliver"/>
          <w:color w:val="000000"/>
          <w:sz w:val="18"/>
          <w:szCs w:val="18"/>
          <w:lang w:val="en-US"/>
        </w:rPr>
        <w:tab/>
        <w:t>= 557</w:t>
      </w:r>
      <w:r w:rsidR="002F2AF5" w:rsidRPr="002F2AF5">
        <w:rPr>
          <w:rFonts w:ascii="Gulliver" w:eastAsia="Gulliver" w:hAnsi="Gulliver" w:cs="Gulliver"/>
          <w:color w:val="000000"/>
          <w:sz w:val="18"/>
          <w:szCs w:val="18"/>
          <w:lang w:val="en-US"/>
        </w:rPr>
        <w:t>° degrees</w:t>
      </w:r>
    </w:p>
    <w:p w14:paraId="3D76B847" w14:textId="3EF5D8E6" w:rsidR="009817A7" w:rsidRPr="009817A7" w:rsidRDefault="009817A7" w:rsidP="009817A7">
      <w:pPr>
        <w:spacing w:after="0" w:line="240" w:lineRule="auto"/>
        <w:jc w:val="both"/>
        <w:rPr>
          <w:rFonts w:ascii="Gulliver" w:eastAsia="Gulliver" w:hAnsi="Gulliver" w:cs="Gulliver"/>
          <w:color w:val="000000"/>
          <w:sz w:val="18"/>
          <w:szCs w:val="18"/>
          <w:lang w:val="en-US"/>
        </w:rPr>
      </w:pPr>
      <w:r w:rsidRPr="009817A7">
        <w:rPr>
          <w:rFonts w:ascii="Gulliver" w:eastAsia="Gulliver" w:hAnsi="Gulliver" w:cs="Gulliver"/>
          <w:color w:val="000000"/>
          <w:sz w:val="18"/>
          <w:szCs w:val="18"/>
          <w:lang w:val="en-US"/>
        </w:rPr>
        <w:tab/>
        <w:t xml:space="preserve">Pitch </w:t>
      </w:r>
      <w:r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ab/>
        <w:t>= 1589 mm</w:t>
      </w:r>
    </w:p>
    <w:p w14:paraId="0E884D3E" w14:textId="77777777" w:rsidR="009817A7" w:rsidRPr="009817A7" w:rsidRDefault="009817A7" w:rsidP="009817A7">
      <w:pPr>
        <w:spacing w:after="0" w:line="240" w:lineRule="auto"/>
        <w:jc w:val="both"/>
        <w:rPr>
          <w:rFonts w:ascii="Gulliver" w:eastAsia="Gulliver" w:hAnsi="Gulliver" w:cs="Gulliver"/>
          <w:color w:val="000000"/>
          <w:sz w:val="18"/>
          <w:szCs w:val="18"/>
          <w:lang w:val="en-US"/>
        </w:rPr>
      </w:pPr>
    </w:p>
    <w:p w14:paraId="1E080803" w14:textId="77777777" w:rsidR="009817A7" w:rsidRPr="009817A7" w:rsidRDefault="009817A7" w:rsidP="009817A7">
      <w:pPr>
        <w:spacing w:after="0" w:line="240" w:lineRule="auto"/>
        <w:jc w:val="both"/>
        <w:rPr>
          <w:rFonts w:ascii="Gulliver" w:eastAsia="Gulliver" w:hAnsi="Gulliver" w:cs="Gulliver"/>
          <w:color w:val="000000"/>
          <w:sz w:val="18"/>
          <w:szCs w:val="18"/>
          <w:lang w:val="en-US"/>
        </w:rPr>
      </w:pPr>
      <w:r w:rsidRPr="009817A7">
        <w:rPr>
          <w:rFonts w:ascii="Gulliver" w:eastAsia="Gulliver" w:hAnsi="Gulliver" w:cs="Gulliver"/>
          <w:color w:val="000000"/>
          <w:sz w:val="18"/>
          <w:szCs w:val="18"/>
          <w:lang w:val="en-US"/>
        </w:rPr>
        <w:t>Propeller blade. 3</w:t>
      </w:r>
      <w:r w:rsidRPr="009817A7">
        <w:rPr>
          <w:rFonts w:ascii="Gulliver" w:eastAsia="Gulliver" w:hAnsi="Gulliver" w:cs="Gulliver"/>
          <w:color w:val="000000"/>
          <w:sz w:val="18"/>
          <w:szCs w:val="18"/>
          <w:lang w:val="en-US"/>
        </w:rPr>
        <w:tab/>
        <w:t>:</w:t>
      </w:r>
    </w:p>
    <w:p w14:paraId="35280F51" w14:textId="49DEEA86" w:rsidR="009817A7" w:rsidRPr="009817A7" w:rsidRDefault="009817A7" w:rsidP="009817A7">
      <w:pPr>
        <w:spacing w:after="0" w:line="240" w:lineRule="auto"/>
        <w:jc w:val="both"/>
        <w:rPr>
          <w:rFonts w:ascii="Gulliver" w:eastAsia="Gulliver" w:hAnsi="Gulliver" w:cs="Gulliver"/>
          <w:color w:val="000000"/>
          <w:sz w:val="18"/>
          <w:szCs w:val="18"/>
          <w:lang w:val="en-US"/>
        </w:rPr>
      </w:pPr>
      <w:r w:rsidRPr="009817A7">
        <w:rPr>
          <w:rFonts w:ascii="Gulliver" w:eastAsia="Gulliver" w:hAnsi="Gulliver" w:cs="Gulliver"/>
          <w:color w:val="000000"/>
          <w:sz w:val="18"/>
          <w:szCs w:val="18"/>
          <w:lang w:val="en-US"/>
        </w:rPr>
        <w:t xml:space="preserve">  </w:t>
      </w:r>
      <m:oMath>
        <m:r>
          <w:rPr>
            <w:rFonts w:ascii="Cambria Math" w:hAnsi="Cambria Math"/>
            <w:sz w:val="18"/>
            <w:szCs w:val="18"/>
          </w:rPr>
          <m:t>∝1</m:t>
        </m:r>
      </m:oMath>
      <w:r w:rsidRPr="009817A7">
        <w:rPr>
          <w:rFonts w:ascii="Gulliver" w:eastAsia="Gulliver" w:hAnsi="Gulliver" w:cs="Gulliver"/>
          <w:color w:val="000000"/>
          <w:sz w:val="18"/>
          <w:szCs w:val="18"/>
          <w:lang w:val="en-US"/>
        </w:rPr>
        <w:tab/>
        <w:t>= 260</w:t>
      </w:r>
      <w:r w:rsidR="002F2AF5" w:rsidRPr="002F2AF5">
        <w:rPr>
          <w:rFonts w:ascii="Gulliver" w:eastAsia="Gulliver" w:hAnsi="Gulliver" w:cs="Gulliver"/>
          <w:color w:val="000000"/>
          <w:sz w:val="18"/>
          <w:szCs w:val="18"/>
          <w:lang w:val="en-US"/>
        </w:rPr>
        <w:t>° degrees</w:t>
      </w:r>
      <w:r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ab/>
        <w:t>X</w:t>
      </w:r>
      <w:r w:rsidR="00784DBF" w:rsidRPr="009817A7">
        <w:rPr>
          <w:rFonts w:ascii="Gulliver" w:eastAsia="Gulliver" w:hAnsi="Gulliver" w:cs="Gulliver"/>
          <w:color w:val="000000"/>
          <w:sz w:val="18"/>
          <w:szCs w:val="18"/>
          <w:lang w:val="en-US"/>
        </w:rPr>
        <w:t xml:space="preserve">1 </w:t>
      </w:r>
      <w:r w:rsidR="00784DBF"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 199</w:t>
      </w:r>
      <w:r w:rsidR="002F2AF5" w:rsidRPr="002F2AF5">
        <w:rPr>
          <w:rFonts w:ascii="Gulliver" w:eastAsia="Gulliver" w:hAnsi="Gulliver" w:cs="Gulliver"/>
          <w:color w:val="000000"/>
          <w:sz w:val="18"/>
          <w:szCs w:val="18"/>
          <w:lang w:val="en-US"/>
        </w:rPr>
        <w:t>° degrees</w:t>
      </w:r>
    </w:p>
    <w:p w14:paraId="5CE0610E" w14:textId="07D8031B" w:rsidR="009817A7" w:rsidRPr="009817A7" w:rsidRDefault="009817A7" w:rsidP="009817A7">
      <w:pPr>
        <w:spacing w:after="0" w:line="240" w:lineRule="auto"/>
        <w:jc w:val="both"/>
        <w:rPr>
          <w:rFonts w:ascii="Gulliver" w:eastAsia="Gulliver" w:hAnsi="Gulliver" w:cs="Gulliver"/>
          <w:color w:val="000000"/>
          <w:sz w:val="18"/>
          <w:szCs w:val="18"/>
          <w:lang w:val="en-US"/>
        </w:rPr>
      </w:pPr>
      <w:r w:rsidRPr="009817A7">
        <w:rPr>
          <w:rFonts w:ascii="Gulliver" w:eastAsia="Gulliver" w:hAnsi="Gulliver" w:cs="Gulliver"/>
          <w:color w:val="000000"/>
          <w:sz w:val="18"/>
          <w:szCs w:val="18"/>
          <w:lang w:val="en-US"/>
        </w:rPr>
        <w:t xml:space="preserve">  </w:t>
      </w:r>
      <m:oMath>
        <m:r>
          <w:rPr>
            <w:rFonts w:ascii="Cambria Math" w:hAnsi="Cambria Math"/>
            <w:sz w:val="18"/>
            <w:szCs w:val="18"/>
          </w:rPr>
          <m:t>∝</m:t>
        </m:r>
      </m:oMath>
      <w:r w:rsidR="00784DBF" w:rsidRPr="00784DBF">
        <w:rPr>
          <w:rFonts w:ascii="Cambria Math" w:eastAsia="Gulliver" w:hAnsi="Cambria Math" w:cs="Gulliver"/>
          <w:color w:val="000000"/>
          <w:sz w:val="18"/>
          <w:szCs w:val="18"/>
          <w:lang w:val="en-US"/>
        </w:rPr>
        <w:t>2</w:t>
      </w:r>
      <w:r w:rsidRPr="009817A7">
        <w:rPr>
          <w:rFonts w:ascii="Gulliver" w:eastAsia="Gulliver" w:hAnsi="Gulliver" w:cs="Gulliver"/>
          <w:color w:val="000000"/>
          <w:sz w:val="18"/>
          <w:szCs w:val="18"/>
          <w:lang w:val="en-US"/>
        </w:rPr>
        <w:tab/>
        <w:t>= 341</w:t>
      </w:r>
      <w:r w:rsidR="002F2AF5" w:rsidRPr="002F2AF5">
        <w:rPr>
          <w:rFonts w:ascii="Gulliver" w:eastAsia="Gulliver" w:hAnsi="Gulliver" w:cs="Gulliver"/>
          <w:color w:val="000000"/>
          <w:sz w:val="18"/>
          <w:szCs w:val="18"/>
          <w:lang w:val="en-US"/>
        </w:rPr>
        <w:t>° degrees</w:t>
      </w:r>
      <w:r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ab/>
        <w:t>X2</w:t>
      </w:r>
      <w:r w:rsidRPr="009817A7">
        <w:rPr>
          <w:rFonts w:ascii="Gulliver" w:eastAsia="Gulliver" w:hAnsi="Gulliver" w:cs="Gulliver"/>
          <w:color w:val="000000"/>
          <w:sz w:val="18"/>
          <w:szCs w:val="18"/>
          <w:lang w:val="en-US"/>
        </w:rPr>
        <w:tab/>
        <w:t>= 549</w:t>
      </w:r>
      <w:r w:rsidR="002F2AF5" w:rsidRPr="002F2AF5">
        <w:rPr>
          <w:rFonts w:ascii="Gulliver" w:eastAsia="Gulliver" w:hAnsi="Gulliver" w:cs="Gulliver"/>
          <w:color w:val="000000"/>
          <w:sz w:val="18"/>
          <w:szCs w:val="18"/>
          <w:lang w:val="en-US"/>
        </w:rPr>
        <w:t>° degrees</w:t>
      </w:r>
    </w:p>
    <w:p w14:paraId="26F82CA1" w14:textId="79E60555" w:rsidR="009817A7" w:rsidRPr="009817A7" w:rsidRDefault="009817A7" w:rsidP="009817A7">
      <w:pPr>
        <w:spacing w:after="0" w:line="240" w:lineRule="auto"/>
        <w:jc w:val="both"/>
        <w:rPr>
          <w:rFonts w:ascii="Gulliver" w:eastAsia="Gulliver" w:hAnsi="Gulliver" w:cs="Gulliver"/>
          <w:color w:val="000000"/>
          <w:sz w:val="18"/>
          <w:szCs w:val="18"/>
          <w:lang w:val="en-US"/>
        </w:rPr>
      </w:pPr>
      <w:r w:rsidRPr="009817A7">
        <w:rPr>
          <w:rFonts w:ascii="Gulliver" w:eastAsia="Gulliver" w:hAnsi="Gulliver" w:cs="Gulliver"/>
          <w:color w:val="000000"/>
          <w:sz w:val="18"/>
          <w:szCs w:val="18"/>
          <w:lang w:val="en-US"/>
        </w:rPr>
        <w:tab/>
        <w:t xml:space="preserve">Pitch </w:t>
      </w:r>
      <w:r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ab/>
        <w:t>= 1555 mm</w:t>
      </w:r>
    </w:p>
    <w:p w14:paraId="19D4EE76" w14:textId="77777777" w:rsidR="009817A7" w:rsidRPr="009817A7" w:rsidRDefault="009817A7" w:rsidP="009817A7">
      <w:pPr>
        <w:spacing w:after="0" w:line="240" w:lineRule="auto"/>
        <w:jc w:val="both"/>
        <w:rPr>
          <w:rFonts w:ascii="Gulliver" w:eastAsia="Gulliver" w:hAnsi="Gulliver" w:cs="Gulliver"/>
          <w:color w:val="000000"/>
          <w:sz w:val="18"/>
          <w:szCs w:val="18"/>
          <w:lang w:val="en-US"/>
        </w:rPr>
      </w:pPr>
    </w:p>
    <w:p w14:paraId="18CCF3C5" w14:textId="77777777" w:rsidR="009817A7" w:rsidRPr="009817A7" w:rsidRDefault="009817A7" w:rsidP="009817A7">
      <w:pPr>
        <w:spacing w:after="0" w:line="240" w:lineRule="auto"/>
        <w:jc w:val="both"/>
        <w:rPr>
          <w:rFonts w:ascii="Gulliver" w:eastAsia="Gulliver" w:hAnsi="Gulliver" w:cs="Gulliver"/>
          <w:color w:val="000000"/>
          <w:sz w:val="18"/>
          <w:szCs w:val="18"/>
          <w:lang w:val="en-US"/>
        </w:rPr>
      </w:pPr>
      <w:r w:rsidRPr="009817A7">
        <w:rPr>
          <w:rFonts w:ascii="Gulliver" w:eastAsia="Gulliver" w:hAnsi="Gulliver" w:cs="Gulliver"/>
          <w:color w:val="000000"/>
          <w:sz w:val="18"/>
          <w:szCs w:val="18"/>
          <w:lang w:val="en-US"/>
        </w:rPr>
        <w:t>Propeller blade. 4</w:t>
      </w:r>
      <w:r w:rsidRPr="009817A7">
        <w:rPr>
          <w:rFonts w:ascii="Gulliver" w:eastAsia="Gulliver" w:hAnsi="Gulliver" w:cs="Gulliver"/>
          <w:color w:val="000000"/>
          <w:sz w:val="18"/>
          <w:szCs w:val="18"/>
          <w:lang w:val="en-US"/>
        </w:rPr>
        <w:tab/>
        <w:t>:</w:t>
      </w:r>
    </w:p>
    <w:p w14:paraId="09B08A50" w14:textId="5CD9887C" w:rsidR="009817A7" w:rsidRPr="009817A7" w:rsidRDefault="009817A7" w:rsidP="009817A7">
      <w:pPr>
        <w:spacing w:after="0" w:line="240" w:lineRule="auto"/>
        <w:jc w:val="both"/>
        <w:rPr>
          <w:rFonts w:ascii="Gulliver" w:eastAsia="Gulliver" w:hAnsi="Gulliver" w:cs="Gulliver"/>
          <w:color w:val="000000"/>
          <w:sz w:val="18"/>
          <w:szCs w:val="18"/>
          <w:lang w:val="en-US"/>
        </w:rPr>
      </w:pPr>
      <w:r w:rsidRPr="009817A7">
        <w:rPr>
          <w:rFonts w:ascii="Gulliver" w:eastAsia="Gulliver" w:hAnsi="Gulliver" w:cs="Gulliver"/>
          <w:color w:val="000000"/>
          <w:sz w:val="18"/>
          <w:szCs w:val="18"/>
          <w:lang w:val="en-US"/>
        </w:rPr>
        <w:t xml:space="preserve">  </w:t>
      </w:r>
      <m:oMath>
        <m:r>
          <w:rPr>
            <w:rFonts w:ascii="Cambria Math" w:hAnsi="Cambria Math"/>
            <w:sz w:val="18"/>
            <w:szCs w:val="18"/>
          </w:rPr>
          <m:t>∝1</m:t>
        </m:r>
      </m:oMath>
      <w:r w:rsidRPr="009817A7">
        <w:rPr>
          <w:rFonts w:ascii="Gulliver" w:eastAsia="Gulliver" w:hAnsi="Gulliver" w:cs="Gulliver"/>
          <w:color w:val="000000"/>
          <w:sz w:val="18"/>
          <w:szCs w:val="18"/>
          <w:lang w:val="en-US"/>
        </w:rPr>
        <w:tab/>
        <w:t>= 351</w:t>
      </w:r>
      <w:r w:rsidR="002F2AF5" w:rsidRPr="002F2AF5">
        <w:rPr>
          <w:rFonts w:ascii="Gulliver" w:eastAsia="Gulliver" w:hAnsi="Gulliver" w:cs="Gulliver"/>
          <w:color w:val="000000"/>
          <w:sz w:val="18"/>
          <w:szCs w:val="18"/>
          <w:lang w:val="en-US"/>
        </w:rPr>
        <w:t>° degrees</w:t>
      </w:r>
      <w:r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ab/>
        <w:t>X</w:t>
      </w:r>
      <w:r w:rsidR="00784DBF" w:rsidRPr="009817A7">
        <w:rPr>
          <w:rFonts w:ascii="Gulliver" w:eastAsia="Gulliver" w:hAnsi="Gulliver" w:cs="Gulliver"/>
          <w:color w:val="000000"/>
          <w:sz w:val="18"/>
          <w:szCs w:val="18"/>
          <w:lang w:val="en-US"/>
        </w:rPr>
        <w:t xml:space="preserve">1 </w:t>
      </w:r>
      <w:r w:rsidR="00784DBF"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 208</w:t>
      </w:r>
      <w:r w:rsidR="002F2AF5" w:rsidRPr="002F2AF5">
        <w:rPr>
          <w:rFonts w:ascii="Gulliver" w:eastAsia="Gulliver" w:hAnsi="Gulliver" w:cs="Gulliver"/>
          <w:color w:val="000000"/>
          <w:sz w:val="18"/>
          <w:szCs w:val="18"/>
          <w:lang w:val="en-US"/>
        </w:rPr>
        <w:t>° degrees</w:t>
      </w:r>
    </w:p>
    <w:p w14:paraId="54B6C5F3" w14:textId="2055D1CB" w:rsidR="009817A7" w:rsidRPr="009817A7" w:rsidRDefault="009817A7" w:rsidP="009817A7">
      <w:pPr>
        <w:spacing w:after="0" w:line="240" w:lineRule="auto"/>
        <w:jc w:val="both"/>
        <w:rPr>
          <w:rFonts w:ascii="Gulliver" w:eastAsia="Gulliver" w:hAnsi="Gulliver" w:cs="Gulliver"/>
          <w:color w:val="000000"/>
          <w:sz w:val="18"/>
          <w:szCs w:val="18"/>
          <w:lang w:val="en-US"/>
        </w:rPr>
      </w:pPr>
      <w:r w:rsidRPr="009817A7">
        <w:rPr>
          <w:rFonts w:ascii="Gulliver" w:eastAsia="Gulliver" w:hAnsi="Gulliver" w:cs="Gulliver"/>
          <w:color w:val="000000"/>
          <w:sz w:val="18"/>
          <w:szCs w:val="18"/>
          <w:lang w:val="en-US"/>
        </w:rPr>
        <w:t xml:space="preserve">  </w:t>
      </w:r>
      <m:oMath>
        <m:r>
          <w:rPr>
            <w:rFonts w:ascii="Cambria Math" w:hAnsi="Cambria Math"/>
            <w:sz w:val="18"/>
            <w:szCs w:val="18"/>
          </w:rPr>
          <m:t>∝</m:t>
        </m:r>
      </m:oMath>
      <w:r w:rsidR="00784DBF" w:rsidRPr="00784DBF">
        <w:rPr>
          <w:rFonts w:ascii="Cambria Math" w:eastAsia="Gulliver" w:hAnsi="Cambria Math" w:cs="Gulliver"/>
          <w:color w:val="000000"/>
          <w:sz w:val="18"/>
          <w:szCs w:val="18"/>
          <w:lang w:val="en-US"/>
        </w:rPr>
        <w:t>2</w:t>
      </w:r>
      <w:r w:rsidRPr="009817A7">
        <w:rPr>
          <w:rFonts w:ascii="Gulliver" w:eastAsia="Gulliver" w:hAnsi="Gulliver" w:cs="Gulliver"/>
          <w:color w:val="000000"/>
          <w:sz w:val="18"/>
          <w:szCs w:val="18"/>
          <w:lang w:val="en-US"/>
        </w:rPr>
        <w:tab/>
        <w:t>= 71</w:t>
      </w:r>
      <w:r w:rsidR="002F2AF5" w:rsidRPr="002F2AF5">
        <w:rPr>
          <w:rFonts w:ascii="Gulliver" w:eastAsia="Gulliver" w:hAnsi="Gulliver" w:cs="Gulliver"/>
          <w:color w:val="000000"/>
          <w:sz w:val="18"/>
          <w:szCs w:val="18"/>
          <w:lang w:val="en-US"/>
        </w:rPr>
        <w:t>° degrees</w:t>
      </w:r>
      <w:r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ab/>
        <w:t>X2</w:t>
      </w:r>
      <w:r w:rsidRPr="009817A7">
        <w:rPr>
          <w:rFonts w:ascii="Gulliver" w:eastAsia="Gulliver" w:hAnsi="Gulliver" w:cs="Gulliver"/>
          <w:color w:val="000000"/>
          <w:sz w:val="18"/>
          <w:szCs w:val="18"/>
          <w:lang w:val="en-US"/>
        </w:rPr>
        <w:tab/>
        <w:t>= 540</w:t>
      </w:r>
      <w:r w:rsidR="002F2AF5" w:rsidRPr="002F2AF5">
        <w:rPr>
          <w:rFonts w:ascii="Gulliver" w:eastAsia="Gulliver" w:hAnsi="Gulliver" w:cs="Gulliver"/>
          <w:color w:val="000000"/>
          <w:sz w:val="18"/>
          <w:szCs w:val="18"/>
          <w:lang w:val="en-US"/>
        </w:rPr>
        <w:t>° degrees</w:t>
      </w:r>
    </w:p>
    <w:p w14:paraId="02D4DF89" w14:textId="32151D25" w:rsidR="009817A7" w:rsidRPr="009817A7" w:rsidRDefault="009817A7" w:rsidP="009817A7">
      <w:pPr>
        <w:spacing w:after="0" w:line="240" w:lineRule="auto"/>
        <w:jc w:val="both"/>
        <w:rPr>
          <w:rFonts w:ascii="Gulliver" w:eastAsia="Gulliver" w:hAnsi="Gulliver" w:cs="Gulliver"/>
          <w:color w:val="000000"/>
          <w:sz w:val="18"/>
          <w:szCs w:val="18"/>
          <w:lang w:val="en-US"/>
        </w:rPr>
      </w:pPr>
      <w:r w:rsidRPr="009817A7">
        <w:rPr>
          <w:rFonts w:ascii="Gulliver" w:eastAsia="Gulliver" w:hAnsi="Gulliver" w:cs="Gulliver"/>
          <w:color w:val="000000"/>
          <w:sz w:val="18"/>
          <w:szCs w:val="18"/>
          <w:lang w:val="en-US"/>
        </w:rPr>
        <w:tab/>
        <w:t xml:space="preserve">Pitch </w:t>
      </w:r>
      <w:r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ab/>
        <w:t>= 1494 mm</w:t>
      </w:r>
    </w:p>
    <w:p w14:paraId="3B903F98" w14:textId="77777777" w:rsidR="009817A7" w:rsidRPr="009817A7" w:rsidRDefault="009817A7" w:rsidP="009817A7">
      <w:pPr>
        <w:spacing w:after="0" w:line="240" w:lineRule="auto"/>
        <w:jc w:val="both"/>
        <w:rPr>
          <w:rFonts w:ascii="Gulliver" w:eastAsia="Gulliver" w:hAnsi="Gulliver" w:cs="Gulliver"/>
          <w:color w:val="000000"/>
          <w:sz w:val="18"/>
          <w:szCs w:val="18"/>
          <w:lang w:val="en-US"/>
        </w:rPr>
      </w:pPr>
    </w:p>
    <w:p w14:paraId="27E4863C" w14:textId="48107451" w:rsidR="009817A7" w:rsidRPr="009817A7" w:rsidRDefault="009817A7" w:rsidP="009817A7">
      <w:pPr>
        <w:spacing w:after="0" w:line="240" w:lineRule="auto"/>
        <w:jc w:val="both"/>
        <w:rPr>
          <w:rFonts w:ascii="Gulliver" w:eastAsia="Gulliver" w:hAnsi="Gulliver" w:cs="Gulliver"/>
          <w:color w:val="000000"/>
          <w:sz w:val="18"/>
          <w:szCs w:val="18"/>
          <w:lang w:val="en-US"/>
        </w:rPr>
      </w:pPr>
      <w:r w:rsidRPr="009817A7">
        <w:rPr>
          <w:rFonts w:ascii="Gulliver" w:eastAsia="Gulliver" w:hAnsi="Gulliver" w:cs="Gulliver"/>
          <w:color w:val="000000"/>
          <w:sz w:val="18"/>
          <w:szCs w:val="18"/>
          <w:lang w:val="en-US"/>
        </w:rPr>
        <w:t xml:space="preserve">After repair result of the measurement </w:t>
      </w:r>
      <w:r w:rsidRPr="002F2AF5">
        <w:rPr>
          <w:rFonts w:ascii="Gulliver" w:eastAsia="Gulliver" w:hAnsi="Gulliver" w:cs="Gulliver"/>
          <w:b/>
          <w:bCs/>
          <w:color w:val="000000"/>
          <w:sz w:val="18"/>
          <w:szCs w:val="18"/>
          <w:lang w:val="en-US"/>
        </w:rPr>
        <w:t>starboard</w:t>
      </w:r>
      <w:r w:rsidRPr="009817A7">
        <w:rPr>
          <w:rFonts w:ascii="Gulliver" w:eastAsia="Gulliver" w:hAnsi="Gulliver" w:cs="Gulliver"/>
          <w:color w:val="000000"/>
          <w:sz w:val="18"/>
          <w:szCs w:val="18"/>
          <w:lang w:val="en-US"/>
        </w:rPr>
        <w:t xml:space="preserve"> side is as </w:t>
      </w:r>
      <w:r w:rsidR="00544837">
        <w:rPr>
          <w:rFonts w:ascii="Gulliver" w:eastAsia="Gulliver" w:hAnsi="Gulliver" w:cs="Gulliver"/>
          <w:color w:val="000000"/>
          <w:sz w:val="18"/>
          <w:szCs w:val="18"/>
          <w:lang w:val="en-US"/>
        </w:rPr>
        <w:t>follows</w:t>
      </w:r>
      <w:r w:rsidR="00784DBF" w:rsidRPr="009817A7">
        <w:rPr>
          <w:rFonts w:ascii="Gulliver" w:eastAsia="Gulliver" w:hAnsi="Gulliver" w:cs="Gulliver"/>
          <w:color w:val="000000"/>
          <w:sz w:val="18"/>
          <w:szCs w:val="18"/>
          <w:lang w:val="en-US"/>
        </w:rPr>
        <w:t>:</w:t>
      </w:r>
      <w:r w:rsidRPr="009817A7">
        <w:rPr>
          <w:rFonts w:ascii="Gulliver" w:eastAsia="Gulliver" w:hAnsi="Gulliver" w:cs="Gulliver"/>
          <w:color w:val="000000"/>
          <w:sz w:val="18"/>
          <w:szCs w:val="18"/>
          <w:lang w:val="en-US"/>
        </w:rPr>
        <w:t xml:space="preserve"> </w:t>
      </w:r>
    </w:p>
    <w:p w14:paraId="04FE7861" w14:textId="45806EEF" w:rsidR="009817A7" w:rsidRPr="009817A7" w:rsidRDefault="009817A7" w:rsidP="0075476B">
      <w:pPr>
        <w:spacing w:after="0" w:line="240" w:lineRule="auto"/>
        <w:ind w:firstLine="720"/>
        <w:jc w:val="both"/>
        <w:rPr>
          <w:rFonts w:ascii="Gulliver" w:eastAsia="Gulliver" w:hAnsi="Gulliver" w:cs="Gulliver"/>
          <w:color w:val="000000"/>
          <w:sz w:val="18"/>
          <w:szCs w:val="18"/>
          <w:lang w:val="en-US"/>
        </w:rPr>
      </w:pPr>
      <w:r w:rsidRPr="009817A7">
        <w:rPr>
          <w:rFonts w:ascii="Gulliver" w:eastAsia="Gulliver" w:hAnsi="Gulliver" w:cs="Gulliver"/>
          <w:color w:val="000000"/>
          <w:sz w:val="18"/>
          <w:szCs w:val="18"/>
          <w:lang w:val="en-US"/>
        </w:rPr>
        <w:lastRenderedPageBreak/>
        <w:t>Diameter propeller</w:t>
      </w:r>
      <w:r w:rsidRPr="009817A7">
        <w:rPr>
          <w:rFonts w:ascii="Gulliver" w:eastAsia="Gulliver" w:hAnsi="Gulliver" w:cs="Gulliver"/>
          <w:color w:val="000000"/>
          <w:sz w:val="18"/>
          <w:szCs w:val="18"/>
          <w:lang w:val="en-US"/>
        </w:rPr>
        <w:tab/>
      </w:r>
      <w:r w:rsidR="00784DBF">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 1880 mm</w:t>
      </w:r>
    </w:p>
    <w:p w14:paraId="315CC6C7" w14:textId="6B2C9426" w:rsidR="009817A7" w:rsidRPr="009817A7" w:rsidRDefault="009817A7" w:rsidP="0075476B">
      <w:pPr>
        <w:spacing w:after="0" w:line="240" w:lineRule="auto"/>
        <w:ind w:firstLine="720"/>
        <w:jc w:val="both"/>
        <w:rPr>
          <w:rFonts w:ascii="Gulliver" w:eastAsia="Gulliver" w:hAnsi="Gulliver" w:cs="Gulliver"/>
          <w:color w:val="000000"/>
          <w:sz w:val="18"/>
          <w:szCs w:val="18"/>
          <w:lang w:val="en-US"/>
        </w:rPr>
      </w:pPr>
      <w:r w:rsidRPr="009817A7">
        <w:rPr>
          <w:rFonts w:ascii="Gulliver" w:eastAsia="Gulliver" w:hAnsi="Gulliver" w:cs="Gulliver"/>
          <w:color w:val="000000"/>
          <w:sz w:val="18"/>
          <w:szCs w:val="18"/>
          <w:lang w:val="en-US"/>
        </w:rPr>
        <w:t>Pitch propeller</w:t>
      </w:r>
      <w:r w:rsidRPr="009817A7">
        <w:rPr>
          <w:rFonts w:ascii="Gulliver" w:eastAsia="Gulliver" w:hAnsi="Gulliver" w:cs="Gulliver"/>
          <w:color w:val="000000"/>
          <w:sz w:val="18"/>
          <w:szCs w:val="18"/>
          <w:lang w:val="en-US"/>
        </w:rPr>
        <w:tab/>
      </w:r>
      <w:r w:rsidR="00784DBF">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 1660 mm</w:t>
      </w:r>
    </w:p>
    <w:p w14:paraId="2F6320B0" w14:textId="77777777" w:rsidR="00784DBF" w:rsidRDefault="00784DBF" w:rsidP="009817A7">
      <w:pPr>
        <w:spacing w:after="0" w:line="240" w:lineRule="auto"/>
        <w:jc w:val="both"/>
        <w:rPr>
          <w:rFonts w:ascii="Gulliver" w:eastAsia="Gulliver" w:hAnsi="Gulliver" w:cs="Gulliver"/>
          <w:color w:val="000000"/>
          <w:sz w:val="18"/>
          <w:szCs w:val="18"/>
          <w:lang w:val="en-US"/>
        </w:rPr>
      </w:pPr>
    </w:p>
    <w:p w14:paraId="4F429A35" w14:textId="41E0110A" w:rsidR="009817A7" w:rsidRPr="009817A7" w:rsidRDefault="00410639" w:rsidP="009817A7">
      <w:pPr>
        <w:spacing w:after="0" w:line="240" w:lineRule="auto"/>
        <w:jc w:val="both"/>
        <w:rPr>
          <w:rFonts w:ascii="Gulliver" w:eastAsia="Gulliver" w:hAnsi="Gulliver" w:cs="Gulliver"/>
          <w:color w:val="000000"/>
          <w:sz w:val="18"/>
          <w:szCs w:val="18"/>
          <w:lang w:val="en-US"/>
        </w:rPr>
      </w:pPr>
      <w:r w:rsidRPr="00410639">
        <w:rPr>
          <w:rFonts w:ascii="Gulliver" w:eastAsia="Gulliver" w:hAnsi="Gulliver" w:cs="Gulliver"/>
          <w:color w:val="000000"/>
          <w:sz w:val="18"/>
          <w:szCs w:val="18"/>
          <w:lang w:val="en-US"/>
        </w:rPr>
        <w:t>Similarly, the pitch of the propeller on different blade sections was calculated at 0.7 R (radius) for the port side using the provided rules and blade angles (</w:t>
      </w:r>
      <w:r w:rsidRPr="00410639">
        <w:rPr>
          <w:rFonts w:ascii="Cambria Math" w:eastAsia="Gulliver" w:hAnsi="Cambria Math" w:cs="Cambria Math"/>
          <w:color w:val="000000"/>
          <w:sz w:val="18"/>
          <w:szCs w:val="18"/>
          <w:lang w:val="en-US"/>
        </w:rPr>
        <w:t>∝</w:t>
      </w:r>
      <w:r w:rsidRPr="00410639">
        <w:rPr>
          <w:rFonts w:ascii="Gulliver" w:eastAsia="Gulliver" w:hAnsi="Gulliver" w:cs="Gulliver"/>
          <w:color w:val="000000"/>
          <w:sz w:val="18"/>
          <w:szCs w:val="18"/>
          <w:lang w:val="en-US"/>
        </w:rPr>
        <w:t xml:space="preserve">1 and </w:t>
      </w:r>
      <w:r w:rsidRPr="00410639">
        <w:rPr>
          <w:rFonts w:ascii="Cambria Math" w:eastAsia="Gulliver" w:hAnsi="Cambria Math" w:cs="Cambria Math"/>
          <w:color w:val="000000"/>
          <w:sz w:val="18"/>
          <w:szCs w:val="18"/>
          <w:lang w:val="en-US"/>
        </w:rPr>
        <w:t>∝</w:t>
      </w:r>
      <w:r w:rsidRPr="00410639">
        <w:rPr>
          <w:rFonts w:ascii="Gulliver" w:eastAsia="Gulliver" w:hAnsi="Gulliver" w:cs="Gulliver"/>
          <w:color w:val="000000"/>
          <w:sz w:val="18"/>
          <w:szCs w:val="18"/>
          <w:lang w:val="en-US"/>
        </w:rPr>
        <w:t>2). The resulting pitch values were determined accordingly.</w:t>
      </w:r>
      <w:r>
        <w:rPr>
          <w:rFonts w:ascii="Gulliver" w:eastAsia="Gulliver" w:hAnsi="Gulliver" w:cs="Gulliver"/>
          <w:color w:val="000000"/>
          <w:sz w:val="18"/>
          <w:szCs w:val="18"/>
          <w:lang w:val="en-US"/>
        </w:rPr>
        <w:t xml:space="preserve"> </w:t>
      </w:r>
      <w:r w:rsidR="009817A7" w:rsidRPr="009817A7">
        <w:rPr>
          <w:rFonts w:ascii="Gulliver" w:eastAsia="Gulliver" w:hAnsi="Gulliver" w:cs="Gulliver"/>
          <w:color w:val="000000"/>
          <w:sz w:val="18"/>
          <w:szCs w:val="18"/>
          <w:lang w:val="en-US"/>
        </w:rPr>
        <w:t xml:space="preserve">Pitch propeller calculation port side on 0,7 R as </w:t>
      </w:r>
      <w:r w:rsidR="00544837">
        <w:rPr>
          <w:rFonts w:ascii="Gulliver" w:eastAsia="Gulliver" w:hAnsi="Gulliver" w:cs="Gulliver"/>
          <w:color w:val="000000"/>
          <w:sz w:val="18"/>
          <w:szCs w:val="18"/>
          <w:lang w:val="en-US"/>
        </w:rPr>
        <w:t>follows</w:t>
      </w:r>
      <w:r w:rsidR="009817A7" w:rsidRPr="009817A7">
        <w:rPr>
          <w:rFonts w:ascii="Gulliver" w:eastAsia="Gulliver" w:hAnsi="Gulliver" w:cs="Gulliver"/>
          <w:color w:val="000000"/>
          <w:sz w:val="18"/>
          <w:szCs w:val="18"/>
          <w:lang w:val="en-US"/>
        </w:rPr>
        <w:t>:</w:t>
      </w:r>
    </w:p>
    <w:p w14:paraId="4922BBE5" w14:textId="77777777" w:rsidR="009817A7" w:rsidRPr="009817A7" w:rsidRDefault="009817A7" w:rsidP="009817A7">
      <w:pPr>
        <w:spacing w:after="0" w:line="240" w:lineRule="auto"/>
        <w:jc w:val="both"/>
        <w:rPr>
          <w:rFonts w:ascii="Gulliver" w:eastAsia="Gulliver" w:hAnsi="Gulliver" w:cs="Gulliver"/>
          <w:color w:val="000000"/>
          <w:sz w:val="18"/>
          <w:szCs w:val="18"/>
          <w:lang w:val="en-US"/>
        </w:rPr>
      </w:pPr>
      <w:r w:rsidRPr="009817A7">
        <w:rPr>
          <w:rFonts w:ascii="Gulliver" w:eastAsia="Gulliver" w:hAnsi="Gulliver" w:cs="Gulliver"/>
          <w:color w:val="000000"/>
          <w:sz w:val="18"/>
          <w:szCs w:val="18"/>
          <w:lang w:val="en-US"/>
        </w:rPr>
        <w:t>Propeller blade. 1</w:t>
      </w:r>
      <w:r w:rsidRPr="009817A7">
        <w:rPr>
          <w:rFonts w:ascii="Gulliver" w:eastAsia="Gulliver" w:hAnsi="Gulliver" w:cs="Gulliver"/>
          <w:color w:val="000000"/>
          <w:sz w:val="18"/>
          <w:szCs w:val="18"/>
          <w:lang w:val="en-US"/>
        </w:rPr>
        <w:tab/>
        <w:t>:</w:t>
      </w:r>
    </w:p>
    <w:p w14:paraId="548F1575" w14:textId="688F783E" w:rsidR="009817A7" w:rsidRPr="009817A7" w:rsidRDefault="009817A7" w:rsidP="009817A7">
      <w:pPr>
        <w:spacing w:after="0" w:line="240" w:lineRule="auto"/>
        <w:jc w:val="both"/>
        <w:rPr>
          <w:rFonts w:ascii="Gulliver" w:eastAsia="Gulliver" w:hAnsi="Gulliver" w:cs="Gulliver"/>
          <w:color w:val="000000"/>
          <w:sz w:val="18"/>
          <w:szCs w:val="18"/>
          <w:lang w:val="en-US"/>
        </w:rPr>
      </w:pPr>
      <w:r w:rsidRPr="009817A7">
        <w:rPr>
          <w:rFonts w:ascii="Gulliver" w:eastAsia="Gulliver" w:hAnsi="Gulliver" w:cs="Gulliver"/>
          <w:color w:val="000000"/>
          <w:sz w:val="18"/>
          <w:szCs w:val="18"/>
          <w:lang w:val="en-US"/>
        </w:rPr>
        <w:t xml:space="preserve">  </w:t>
      </w:r>
      <w:bookmarkStart w:id="6" w:name="_Hlk146200999"/>
      <m:oMath>
        <m:r>
          <w:rPr>
            <w:rFonts w:ascii="Cambria Math" w:hAnsi="Cambria Math"/>
            <w:sz w:val="18"/>
            <w:szCs w:val="18"/>
          </w:rPr>
          <m:t>∝1</m:t>
        </m:r>
      </m:oMath>
      <w:bookmarkEnd w:id="6"/>
      <w:r w:rsidRPr="009817A7">
        <w:rPr>
          <w:rFonts w:ascii="Gulliver" w:eastAsia="Gulliver" w:hAnsi="Gulliver" w:cs="Gulliver"/>
          <w:color w:val="000000"/>
          <w:sz w:val="18"/>
          <w:szCs w:val="18"/>
          <w:lang w:val="en-US"/>
        </w:rPr>
        <w:tab/>
        <w:t>= 79</w:t>
      </w:r>
      <w:r w:rsidR="002F2AF5" w:rsidRPr="002F2AF5">
        <w:rPr>
          <w:rFonts w:ascii="Gulliver" w:eastAsia="Gulliver" w:hAnsi="Gulliver" w:cs="Gulliver"/>
          <w:color w:val="000000"/>
          <w:sz w:val="18"/>
          <w:szCs w:val="18"/>
          <w:lang w:val="en-US"/>
        </w:rPr>
        <w:t>° degrees</w:t>
      </w:r>
      <w:r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ab/>
        <w:t>X</w:t>
      </w:r>
      <w:r w:rsidR="00784DBF" w:rsidRPr="009817A7">
        <w:rPr>
          <w:rFonts w:ascii="Gulliver" w:eastAsia="Gulliver" w:hAnsi="Gulliver" w:cs="Gulliver"/>
          <w:color w:val="000000"/>
          <w:sz w:val="18"/>
          <w:szCs w:val="18"/>
          <w:lang w:val="en-US"/>
        </w:rPr>
        <w:t xml:space="preserve">1 </w:t>
      </w:r>
      <w:r w:rsidR="00784DBF"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 195</w:t>
      </w:r>
      <w:r w:rsidR="002F2AF5" w:rsidRPr="002F2AF5">
        <w:rPr>
          <w:rFonts w:ascii="Gulliver" w:eastAsia="Gulliver" w:hAnsi="Gulliver" w:cs="Gulliver"/>
          <w:color w:val="000000"/>
          <w:sz w:val="18"/>
          <w:szCs w:val="18"/>
          <w:lang w:val="en-US"/>
        </w:rPr>
        <w:t>° degrees</w:t>
      </w:r>
    </w:p>
    <w:p w14:paraId="10371E78" w14:textId="6304DDEE" w:rsidR="009817A7" w:rsidRPr="009817A7" w:rsidRDefault="00784DBF" w:rsidP="00784DBF">
      <w:pPr>
        <w:spacing w:after="0" w:line="240" w:lineRule="auto"/>
        <w:ind w:left="142"/>
        <w:jc w:val="both"/>
        <w:rPr>
          <w:rFonts w:ascii="Gulliver" w:eastAsia="Gulliver" w:hAnsi="Gulliver" w:cs="Gulliver"/>
          <w:color w:val="000000"/>
          <w:sz w:val="18"/>
          <w:szCs w:val="18"/>
          <w:lang w:val="en-US"/>
        </w:rPr>
      </w:pPr>
      <m:oMath>
        <m:r>
          <w:rPr>
            <w:rFonts w:ascii="Cambria Math" w:hAnsi="Cambria Math"/>
            <w:sz w:val="18"/>
            <w:szCs w:val="18"/>
          </w:rPr>
          <m:t>∝</m:t>
        </m:r>
      </m:oMath>
      <w:r w:rsidRPr="00784DBF">
        <w:rPr>
          <w:rFonts w:ascii="Cambria Math" w:eastAsia="Gulliver" w:hAnsi="Cambria Math" w:cs="Gulliver"/>
          <w:color w:val="000000"/>
          <w:sz w:val="18"/>
          <w:szCs w:val="18"/>
          <w:lang w:val="en-US"/>
        </w:rPr>
        <w:t>2</w:t>
      </w:r>
      <w:r w:rsidR="009817A7" w:rsidRPr="009817A7">
        <w:rPr>
          <w:rFonts w:ascii="Gulliver" w:eastAsia="Gulliver" w:hAnsi="Gulliver" w:cs="Gulliver"/>
          <w:color w:val="000000"/>
          <w:sz w:val="18"/>
          <w:szCs w:val="18"/>
          <w:lang w:val="en-US"/>
        </w:rPr>
        <w:tab/>
        <w:t>= 355</w:t>
      </w:r>
      <w:r w:rsidR="002F2AF5" w:rsidRPr="002F2AF5">
        <w:rPr>
          <w:rFonts w:ascii="Gulliver" w:eastAsia="Gulliver" w:hAnsi="Gulliver" w:cs="Gulliver"/>
          <w:color w:val="000000"/>
          <w:sz w:val="18"/>
          <w:szCs w:val="18"/>
          <w:lang w:val="en-US"/>
        </w:rPr>
        <w:t>° degrees</w:t>
      </w:r>
      <w:r w:rsidR="009817A7" w:rsidRPr="009817A7">
        <w:rPr>
          <w:rFonts w:ascii="Gulliver" w:eastAsia="Gulliver" w:hAnsi="Gulliver" w:cs="Gulliver"/>
          <w:color w:val="000000"/>
          <w:sz w:val="18"/>
          <w:szCs w:val="18"/>
          <w:lang w:val="en-US"/>
        </w:rPr>
        <w:tab/>
      </w:r>
      <w:r w:rsidR="009817A7" w:rsidRPr="009817A7">
        <w:rPr>
          <w:rFonts w:ascii="Gulliver" w:eastAsia="Gulliver" w:hAnsi="Gulliver" w:cs="Gulliver"/>
          <w:color w:val="000000"/>
          <w:sz w:val="18"/>
          <w:szCs w:val="18"/>
          <w:lang w:val="en-US"/>
        </w:rPr>
        <w:tab/>
      </w:r>
      <w:r w:rsidR="009817A7" w:rsidRPr="009817A7">
        <w:rPr>
          <w:rFonts w:ascii="Gulliver" w:eastAsia="Gulliver" w:hAnsi="Gulliver" w:cs="Gulliver"/>
          <w:color w:val="000000"/>
          <w:sz w:val="18"/>
          <w:szCs w:val="18"/>
          <w:lang w:val="en-US"/>
        </w:rPr>
        <w:tab/>
        <w:t>X2</w:t>
      </w:r>
      <w:r w:rsidR="009817A7" w:rsidRPr="009817A7">
        <w:rPr>
          <w:rFonts w:ascii="Gulliver" w:eastAsia="Gulliver" w:hAnsi="Gulliver" w:cs="Gulliver"/>
          <w:color w:val="000000"/>
          <w:sz w:val="18"/>
          <w:szCs w:val="18"/>
          <w:lang w:val="en-US"/>
        </w:rPr>
        <w:tab/>
        <w:t>= 559</w:t>
      </w:r>
      <w:r w:rsidR="002F2AF5" w:rsidRPr="002F2AF5">
        <w:rPr>
          <w:rFonts w:ascii="Gulliver" w:eastAsia="Gulliver" w:hAnsi="Gulliver" w:cs="Gulliver"/>
          <w:color w:val="000000"/>
          <w:sz w:val="18"/>
          <w:szCs w:val="18"/>
          <w:lang w:val="en-US"/>
        </w:rPr>
        <w:t>° degrees</w:t>
      </w:r>
    </w:p>
    <w:p w14:paraId="2D98A9D3" w14:textId="2B53AD7C" w:rsidR="009817A7" w:rsidRPr="009817A7" w:rsidRDefault="009817A7" w:rsidP="00784DBF">
      <w:pPr>
        <w:spacing w:after="0" w:line="240" w:lineRule="auto"/>
        <w:ind w:firstLine="720"/>
        <w:jc w:val="both"/>
        <w:rPr>
          <w:rFonts w:ascii="Gulliver" w:eastAsia="Gulliver" w:hAnsi="Gulliver" w:cs="Gulliver"/>
          <w:color w:val="000000"/>
          <w:sz w:val="18"/>
          <w:szCs w:val="18"/>
          <w:lang w:val="en-US"/>
        </w:rPr>
      </w:pPr>
      <w:r w:rsidRPr="009817A7">
        <w:rPr>
          <w:rFonts w:ascii="Gulliver" w:eastAsia="Gulliver" w:hAnsi="Gulliver" w:cs="Gulliver"/>
          <w:color w:val="000000"/>
          <w:sz w:val="18"/>
          <w:szCs w:val="18"/>
          <w:lang w:val="en-US"/>
        </w:rPr>
        <w:t>Pitch</w:t>
      </w:r>
      <w:r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ab/>
        <w:t xml:space="preserve">= 1560 mm  </w:t>
      </w:r>
    </w:p>
    <w:p w14:paraId="7C4E78AC" w14:textId="77777777" w:rsidR="00784DBF" w:rsidRDefault="00784DBF" w:rsidP="009817A7">
      <w:pPr>
        <w:spacing w:after="0" w:line="240" w:lineRule="auto"/>
        <w:jc w:val="both"/>
        <w:rPr>
          <w:rFonts w:ascii="Gulliver" w:eastAsia="Gulliver" w:hAnsi="Gulliver" w:cs="Gulliver"/>
          <w:color w:val="000000"/>
          <w:sz w:val="18"/>
          <w:szCs w:val="18"/>
          <w:lang w:val="en-US"/>
        </w:rPr>
      </w:pPr>
    </w:p>
    <w:p w14:paraId="54B7E163" w14:textId="44333A40" w:rsidR="009817A7" w:rsidRPr="009817A7" w:rsidRDefault="009817A7" w:rsidP="009817A7">
      <w:pPr>
        <w:spacing w:after="0" w:line="240" w:lineRule="auto"/>
        <w:jc w:val="both"/>
        <w:rPr>
          <w:rFonts w:ascii="Gulliver" w:eastAsia="Gulliver" w:hAnsi="Gulliver" w:cs="Gulliver"/>
          <w:color w:val="000000"/>
          <w:sz w:val="18"/>
          <w:szCs w:val="18"/>
          <w:lang w:val="en-US"/>
        </w:rPr>
      </w:pPr>
      <w:r w:rsidRPr="009817A7">
        <w:rPr>
          <w:rFonts w:ascii="Gulliver" w:eastAsia="Gulliver" w:hAnsi="Gulliver" w:cs="Gulliver"/>
          <w:color w:val="000000"/>
          <w:sz w:val="18"/>
          <w:szCs w:val="18"/>
          <w:lang w:val="en-US"/>
        </w:rPr>
        <w:t>Propeller blade.2</w:t>
      </w:r>
      <w:r w:rsidRPr="009817A7">
        <w:rPr>
          <w:rFonts w:ascii="Gulliver" w:eastAsia="Gulliver" w:hAnsi="Gulliver" w:cs="Gulliver"/>
          <w:color w:val="000000"/>
          <w:sz w:val="18"/>
          <w:szCs w:val="18"/>
          <w:lang w:val="en-US"/>
        </w:rPr>
        <w:tab/>
        <w:t>:</w:t>
      </w:r>
    </w:p>
    <w:p w14:paraId="2D4E75B9" w14:textId="5AA0EC41" w:rsidR="009817A7" w:rsidRPr="009817A7" w:rsidRDefault="009817A7" w:rsidP="009817A7">
      <w:pPr>
        <w:spacing w:after="0" w:line="240" w:lineRule="auto"/>
        <w:jc w:val="both"/>
        <w:rPr>
          <w:rFonts w:ascii="Gulliver" w:eastAsia="Gulliver" w:hAnsi="Gulliver" w:cs="Gulliver"/>
          <w:color w:val="000000"/>
          <w:sz w:val="18"/>
          <w:szCs w:val="18"/>
          <w:lang w:val="en-US"/>
        </w:rPr>
      </w:pPr>
      <w:r w:rsidRPr="009817A7">
        <w:rPr>
          <w:rFonts w:ascii="Gulliver" w:eastAsia="Gulliver" w:hAnsi="Gulliver" w:cs="Gulliver"/>
          <w:color w:val="000000"/>
          <w:sz w:val="18"/>
          <w:szCs w:val="18"/>
          <w:lang w:val="en-US"/>
        </w:rPr>
        <w:t xml:space="preserve">  </w:t>
      </w:r>
      <w:bookmarkStart w:id="7" w:name="_Hlk146201072"/>
      <m:oMath>
        <m:r>
          <w:rPr>
            <w:rFonts w:ascii="Cambria Math" w:hAnsi="Cambria Math"/>
            <w:sz w:val="18"/>
            <w:szCs w:val="18"/>
          </w:rPr>
          <m:t>∝1</m:t>
        </m:r>
      </m:oMath>
      <w:bookmarkEnd w:id="7"/>
      <w:r w:rsidRPr="009817A7">
        <w:rPr>
          <w:rFonts w:ascii="Gulliver" w:eastAsia="Gulliver" w:hAnsi="Gulliver" w:cs="Gulliver"/>
          <w:color w:val="000000"/>
          <w:sz w:val="18"/>
          <w:szCs w:val="18"/>
          <w:lang w:val="en-US"/>
        </w:rPr>
        <w:tab/>
        <w:t>= 349</w:t>
      </w:r>
      <w:r w:rsidR="002F2AF5" w:rsidRPr="002F2AF5">
        <w:rPr>
          <w:rFonts w:ascii="Gulliver" w:eastAsia="Gulliver" w:hAnsi="Gulliver" w:cs="Gulliver"/>
          <w:color w:val="000000"/>
          <w:sz w:val="18"/>
          <w:szCs w:val="18"/>
          <w:lang w:val="en-US"/>
        </w:rPr>
        <w:t>° degrees</w:t>
      </w:r>
      <w:r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ab/>
        <w:t>X</w:t>
      </w:r>
      <w:r w:rsidR="00784DBF" w:rsidRPr="009817A7">
        <w:rPr>
          <w:rFonts w:ascii="Gulliver" w:eastAsia="Gulliver" w:hAnsi="Gulliver" w:cs="Gulliver"/>
          <w:color w:val="000000"/>
          <w:sz w:val="18"/>
          <w:szCs w:val="18"/>
          <w:lang w:val="en-US"/>
        </w:rPr>
        <w:t xml:space="preserve">1 </w:t>
      </w:r>
      <w:r w:rsidR="00784DBF"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 193</w:t>
      </w:r>
      <w:r w:rsidR="002F2AF5" w:rsidRPr="002F2AF5">
        <w:rPr>
          <w:rFonts w:ascii="Gulliver" w:eastAsia="Gulliver" w:hAnsi="Gulliver" w:cs="Gulliver"/>
          <w:color w:val="000000"/>
          <w:sz w:val="18"/>
          <w:szCs w:val="18"/>
          <w:lang w:val="en-US"/>
        </w:rPr>
        <w:t>° degrees</w:t>
      </w:r>
    </w:p>
    <w:p w14:paraId="3606FD1E" w14:textId="6A9466EE" w:rsidR="009817A7" w:rsidRPr="009817A7" w:rsidRDefault="009817A7" w:rsidP="009817A7">
      <w:pPr>
        <w:spacing w:after="0" w:line="240" w:lineRule="auto"/>
        <w:jc w:val="both"/>
        <w:rPr>
          <w:rFonts w:ascii="Gulliver" w:eastAsia="Gulliver" w:hAnsi="Gulliver" w:cs="Gulliver"/>
          <w:color w:val="000000"/>
          <w:sz w:val="18"/>
          <w:szCs w:val="18"/>
          <w:lang w:val="en-US"/>
        </w:rPr>
      </w:pPr>
      <w:r w:rsidRPr="009817A7">
        <w:rPr>
          <w:rFonts w:ascii="Gulliver" w:eastAsia="Gulliver" w:hAnsi="Gulliver" w:cs="Gulliver"/>
          <w:color w:val="000000"/>
          <w:sz w:val="18"/>
          <w:szCs w:val="18"/>
          <w:lang w:val="en-US"/>
        </w:rPr>
        <w:t xml:space="preserve">  </w:t>
      </w:r>
      <m:oMath>
        <m:r>
          <w:rPr>
            <w:rFonts w:ascii="Cambria Math" w:hAnsi="Cambria Math"/>
            <w:sz w:val="18"/>
            <w:szCs w:val="18"/>
          </w:rPr>
          <m:t xml:space="preserve">∝ </m:t>
        </m:r>
      </m:oMath>
      <w:r w:rsidR="00784DBF" w:rsidRPr="00784DBF">
        <w:rPr>
          <w:rFonts w:ascii="Cambria Math" w:eastAsia="Gulliver" w:hAnsi="Cambria Math" w:cs="Gulliver"/>
          <w:color w:val="000000"/>
          <w:sz w:val="18"/>
          <w:szCs w:val="18"/>
          <w:lang w:val="en-US"/>
        </w:rPr>
        <w:t>2</w:t>
      </w:r>
      <w:r w:rsidRPr="009817A7">
        <w:rPr>
          <w:rFonts w:ascii="Gulliver" w:eastAsia="Gulliver" w:hAnsi="Gulliver" w:cs="Gulliver"/>
          <w:color w:val="000000"/>
          <w:sz w:val="18"/>
          <w:szCs w:val="18"/>
          <w:lang w:val="en-US"/>
        </w:rPr>
        <w:tab/>
        <w:t>= 266</w:t>
      </w:r>
      <w:r w:rsidR="002F2AF5" w:rsidRPr="002F2AF5">
        <w:rPr>
          <w:rFonts w:ascii="Gulliver" w:eastAsia="Gulliver" w:hAnsi="Gulliver" w:cs="Gulliver"/>
          <w:color w:val="000000"/>
          <w:sz w:val="18"/>
          <w:szCs w:val="18"/>
          <w:lang w:val="en-US"/>
        </w:rPr>
        <w:t>° degrees</w:t>
      </w:r>
      <w:r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ab/>
        <w:t>X2</w:t>
      </w:r>
      <w:r w:rsidRPr="009817A7">
        <w:rPr>
          <w:rFonts w:ascii="Gulliver" w:eastAsia="Gulliver" w:hAnsi="Gulliver" w:cs="Gulliver"/>
          <w:color w:val="000000"/>
          <w:sz w:val="18"/>
          <w:szCs w:val="18"/>
          <w:lang w:val="en-US"/>
        </w:rPr>
        <w:tab/>
        <w:t>= 556</w:t>
      </w:r>
      <w:r w:rsidR="002F2AF5" w:rsidRPr="002F2AF5">
        <w:rPr>
          <w:rFonts w:ascii="Gulliver" w:eastAsia="Gulliver" w:hAnsi="Gulliver" w:cs="Gulliver"/>
          <w:color w:val="000000"/>
          <w:sz w:val="18"/>
          <w:szCs w:val="18"/>
          <w:lang w:val="en-US"/>
        </w:rPr>
        <w:t>° degrees</w:t>
      </w:r>
    </w:p>
    <w:p w14:paraId="4529499B" w14:textId="7AA4A3E9" w:rsidR="009817A7" w:rsidRPr="009817A7" w:rsidRDefault="009817A7" w:rsidP="00784DBF">
      <w:pPr>
        <w:spacing w:after="0" w:line="240" w:lineRule="auto"/>
        <w:ind w:firstLine="720"/>
        <w:jc w:val="both"/>
        <w:rPr>
          <w:rFonts w:ascii="Gulliver" w:eastAsia="Gulliver" w:hAnsi="Gulliver" w:cs="Gulliver"/>
          <w:color w:val="000000"/>
          <w:sz w:val="18"/>
          <w:szCs w:val="18"/>
          <w:lang w:val="en-US"/>
        </w:rPr>
      </w:pPr>
      <w:r w:rsidRPr="009817A7">
        <w:rPr>
          <w:rFonts w:ascii="Gulliver" w:eastAsia="Gulliver" w:hAnsi="Gulliver" w:cs="Gulliver"/>
          <w:color w:val="000000"/>
          <w:sz w:val="18"/>
          <w:szCs w:val="18"/>
          <w:lang w:val="en-US"/>
        </w:rPr>
        <w:t xml:space="preserve">Pitch </w:t>
      </w:r>
      <w:r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ab/>
        <w:t>= 1574 mm</w:t>
      </w:r>
    </w:p>
    <w:p w14:paraId="15F22F23" w14:textId="77777777" w:rsidR="00784DBF" w:rsidRDefault="00784DBF" w:rsidP="009817A7">
      <w:pPr>
        <w:spacing w:after="0" w:line="240" w:lineRule="auto"/>
        <w:jc w:val="both"/>
        <w:rPr>
          <w:rFonts w:ascii="Gulliver" w:eastAsia="Gulliver" w:hAnsi="Gulliver" w:cs="Gulliver"/>
          <w:color w:val="000000"/>
          <w:sz w:val="18"/>
          <w:szCs w:val="18"/>
          <w:lang w:val="en-US"/>
        </w:rPr>
      </w:pPr>
    </w:p>
    <w:p w14:paraId="5BF993C0" w14:textId="355B9865" w:rsidR="009817A7" w:rsidRPr="009817A7" w:rsidRDefault="009817A7" w:rsidP="009817A7">
      <w:pPr>
        <w:spacing w:after="0" w:line="240" w:lineRule="auto"/>
        <w:jc w:val="both"/>
        <w:rPr>
          <w:rFonts w:ascii="Gulliver" w:eastAsia="Gulliver" w:hAnsi="Gulliver" w:cs="Gulliver"/>
          <w:color w:val="000000"/>
          <w:sz w:val="18"/>
          <w:szCs w:val="18"/>
          <w:lang w:val="en-US"/>
        </w:rPr>
      </w:pPr>
      <w:r w:rsidRPr="009817A7">
        <w:rPr>
          <w:rFonts w:ascii="Gulliver" w:eastAsia="Gulliver" w:hAnsi="Gulliver" w:cs="Gulliver"/>
          <w:color w:val="000000"/>
          <w:sz w:val="18"/>
          <w:szCs w:val="18"/>
          <w:lang w:val="en-US"/>
        </w:rPr>
        <w:t>Propeller blade. 3</w:t>
      </w:r>
      <w:r w:rsidRPr="009817A7">
        <w:rPr>
          <w:rFonts w:ascii="Gulliver" w:eastAsia="Gulliver" w:hAnsi="Gulliver" w:cs="Gulliver"/>
          <w:color w:val="000000"/>
          <w:sz w:val="18"/>
          <w:szCs w:val="18"/>
          <w:lang w:val="en-US"/>
        </w:rPr>
        <w:tab/>
        <w:t>:</w:t>
      </w:r>
    </w:p>
    <w:p w14:paraId="10A621CB" w14:textId="5E62F195" w:rsidR="009817A7" w:rsidRPr="009817A7" w:rsidRDefault="00784DBF" w:rsidP="009817A7">
      <w:pPr>
        <w:spacing w:after="0" w:line="240" w:lineRule="auto"/>
        <w:jc w:val="both"/>
        <w:rPr>
          <w:rFonts w:ascii="Gulliver" w:eastAsia="Gulliver" w:hAnsi="Gulliver" w:cs="Gulliver"/>
          <w:color w:val="000000"/>
          <w:sz w:val="18"/>
          <w:szCs w:val="18"/>
          <w:lang w:val="en-US"/>
        </w:rPr>
      </w:pPr>
      <m:oMath>
        <m:r>
          <w:rPr>
            <w:rFonts w:ascii="Cambria Math" w:hAnsi="Cambria Math"/>
            <w:sz w:val="18"/>
            <w:szCs w:val="18"/>
          </w:rPr>
          <m:t>∝1</m:t>
        </m:r>
      </m:oMath>
      <w:r w:rsidR="009817A7" w:rsidRPr="009817A7">
        <w:rPr>
          <w:rFonts w:ascii="Gulliver" w:eastAsia="Gulliver" w:hAnsi="Gulliver" w:cs="Gulliver"/>
          <w:color w:val="000000"/>
          <w:sz w:val="18"/>
          <w:szCs w:val="18"/>
          <w:lang w:val="en-US"/>
        </w:rPr>
        <w:tab/>
        <w:t>= 259</w:t>
      </w:r>
      <w:r w:rsidR="002F2AF5" w:rsidRPr="002F2AF5">
        <w:rPr>
          <w:rFonts w:ascii="Gulliver" w:eastAsia="Gulliver" w:hAnsi="Gulliver" w:cs="Gulliver"/>
          <w:color w:val="000000"/>
          <w:sz w:val="18"/>
          <w:szCs w:val="18"/>
          <w:lang w:val="en-US"/>
        </w:rPr>
        <w:t>° degrees</w:t>
      </w:r>
      <w:r w:rsidR="009817A7" w:rsidRPr="009817A7">
        <w:rPr>
          <w:rFonts w:ascii="Gulliver" w:eastAsia="Gulliver" w:hAnsi="Gulliver" w:cs="Gulliver"/>
          <w:color w:val="000000"/>
          <w:sz w:val="18"/>
          <w:szCs w:val="18"/>
          <w:lang w:val="en-US"/>
        </w:rPr>
        <w:tab/>
      </w:r>
      <w:r w:rsidR="009817A7" w:rsidRPr="009817A7">
        <w:rPr>
          <w:rFonts w:ascii="Gulliver" w:eastAsia="Gulliver" w:hAnsi="Gulliver" w:cs="Gulliver"/>
          <w:color w:val="000000"/>
          <w:sz w:val="18"/>
          <w:szCs w:val="18"/>
          <w:lang w:val="en-US"/>
        </w:rPr>
        <w:tab/>
      </w:r>
      <w:r w:rsidR="009817A7" w:rsidRPr="009817A7">
        <w:rPr>
          <w:rFonts w:ascii="Gulliver" w:eastAsia="Gulliver" w:hAnsi="Gulliver" w:cs="Gulliver"/>
          <w:color w:val="000000"/>
          <w:sz w:val="18"/>
          <w:szCs w:val="18"/>
          <w:lang w:val="en-US"/>
        </w:rPr>
        <w:tab/>
        <w:t>X</w:t>
      </w:r>
      <w:r w:rsidRPr="009817A7">
        <w:rPr>
          <w:rFonts w:ascii="Gulliver" w:eastAsia="Gulliver" w:hAnsi="Gulliver" w:cs="Gulliver"/>
          <w:color w:val="000000"/>
          <w:sz w:val="18"/>
          <w:szCs w:val="18"/>
          <w:lang w:val="en-US"/>
        </w:rPr>
        <w:t xml:space="preserve">1 </w:t>
      </w:r>
      <w:r w:rsidRPr="009817A7">
        <w:rPr>
          <w:rFonts w:ascii="Gulliver" w:eastAsia="Gulliver" w:hAnsi="Gulliver" w:cs="Gulliver"/>
          <w:color w:val="000000"/>
          <w:sz w:val="18"/>
          <w:szCs w:val="18"/>
          <w:lang w:val="en-US"/>
        </w:rPr>
        <w:tab/>
      </w:r>
      <w:r w:rsidR="009817A7" w:rsidRPr="009817A7">
        <w:rPr>
          <w:rFonts w:ascii="Gulliver" w:eastAsia="Gulliver" w:hAnsi="Gulliver" w:cs="Gulliver"/>
          <w:color w:val="000000"/>
          <w:sz w:val="18"/>
          <w:szCs w:val="18"/>
          <w:lang w:val="en-US"/>
        </w:rPr>
        <w:t>= 190</w:t>
      </w:r>
      <w:r w:rsidR="002F2AF5" w:rsidRPr="002F2AF5">
        <w:rPr>
          <w:rFonts w:ascii="Gulliver" w:eastAsia="Gulliver" w:hAnsi="Gulliver" w:cs="Gulliver"/>
          <w:color w:val="000000"/>
          <w:sz w:val="18"/>
          <w:szCs w:val="18"/>
          <w:lang w:val="en-US"/>
        </w:rPr>
        <w:t>° degrees</w:t>
      </w:r>
    </w:p>
    <w:p w14:paraId="506B1195" w14:textId="14DAD858" w:rsidR="009817A7" w:rsidRPr="009817A7" w:rsidRDefault="009817A7" w:rsidP="009817A7">
      <w:pPr>
        <w:spacing w:after="0" w:line="240" w:lineRule="auto"/>
        <w:jc w:val="both"/>
        <w:rPr>
          <w:rFonts w:ascii="Gulliver" w:eastAsia="Gulliver" w:hAnsi="Gulliver" w:cs="Gulliver"/>
          <w:color w:val="000000"/>
          <w:sz w:val="18"/>
          <w:szCs w:val="18"/>
          <w:lang w:val="en-US"/>
        </w:rPr>
      </w:pPr>
      <w:r w:rsidRPr="009817A7">
        <w:rPr>
          <w:rFonts w:ascii="Gulliver" w:eastAsia="Gulliver" w:hAnsi="Gulliver" w:cs="Gulliver"/>
          <w:color w:val="000000"/>
          <w:sz w:val="18"/>
          <w:szCs w:val="18"/>
          <w:lang w:val="en-US"/>
        </w:rPr>
        <w:t xml:space="preserve">  </w:t>
      </w:r>
      <w:bookmarkStart w:id="8" w:name="_Hlk146201117"/>
      <m:oMath>
        <m:r>
          <w:rPr>
            <w:rFonts w:ascii="Cambria Math" w:hAnsi="Cambria Math"/>
            <w:sz w:val="18"/>
            <w:szCs w:val="18"/>
          </w:rPr>
          <m:t xml:space="preserve">∝ </m:t>
        </m:r>
      </m:oMath>
      <w:r w:rsidR="00784DBF" w:rsidRPr="00784DBF">
        <w:rPr>
          <w:rFonts w:ascii="Cambria Math" w:eastAsia="Gulliver" w:hAnsi="Cambria Math" w:cs="Gulliver"/>
          <w:color w:val="000000"/>
          <w:sz w:val="18"/>
          <w:szCs w:val="18"/>
          <w:lang w:val="en-US"/>
        </w:rPr>
        <w:t>2</w:t>
      </w:r>
      <w:bookmarkEnd w:id="8"/>
      <w:r w:rsidRPr="009817A7">
        <w:rPr>
          <w:rFonts w:ascii="Gulliver" w:eastAsia="Gulliver" w:hAnsi="Gulliver" w:cs="Gulliver"/>
          <w:color w:val="000000"/>
          <w:sz w:val="18"/>
          <w:szCs w:val="18"/>
          <w:lang w:val="en-US"/>
        </w:rPr>
        <w:tab/>
        <w:t>= 175</w:t>
      </w:r>
      <w:r w:rsidR="002F2AF5" w:rsidRPr="002F2AF5">
        <w:rPr>
          <w:rFonts w:ascii="Gulliver" w:eastAsia="Gulliver" w:hAnsi="Gulliver" w:cs="Gulliver"/>
          <w:color w:val="000000"/>
          <w:sz w:val="18"/>
          <w:szCs w:val="18"/>
          <w:lang w:val="en-US"/>
        </w:rPr>
        <w:t>° degrees</w:t>
      </w:r>
      <w:r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ab/>
        <w:t>X2</w:t>
      </w:r>
      <w:r w:rsidRPr="009817A7">
        <w:rPr>
          <w:rFonts w:ascii="Gulliver" w:eastAsia="Gulliver" w:hAnsi="Gulliver" w:cs="Gulliver"/>
          <w:color w:val="000000"/>
          <w:sz w:val="18"/>
          <w:szCs w:val="18"/>
          <w:lang w:val="en-US"/>
        </w:rPr>
        <w:tab/>
        <w:t>= 558</w:t>
      </w:r>
      <w:r w:rsidR="002F2AF5" w:rsidRPr="002F2AF5">
        <w:rPr>
          <w:rFonts w:ascii="Gulliver" w:eastAsia="Gulliver" w:hAnsi="Gulliver" w:cs="Gulliver"/>
          <w:color w:val="000000"/>
          <w:sz w:val="18"/>
          <w:szCs w:val="18"/>
          <w:lang w:val="en-US"/>
        </w:rPr>
        <w:t>° degrees</w:t>
      </w:r>
    </w:p>
    <w:p w14:paraId="368E5ABE" w14:textId="2A439C57" w:rsidR="009817A7" w:rsidRPr="009817A7" w:rsidRDefault="009817A7" w:rsidP="0075476B">
      <w:pPr>
        <w:spacing w:after="0" w:line="240" w:lineRule="auto"/>
        <w:ind w:firstLine="720"/>
        <w:jc w:val="both"/>
        <w:rPr>
          <w:rFonts w:ascii="Gulliver" w:eastAsia="Gulliver" w:hAnsi="Gulliver" w:cs="Gulliver"/>
          <w:color w:val="000000"/>
          <w:sz w:val="18"/>
          <w:szCs w:val="18"/>
          <w:lang w:val="en-US"/>
        </w:rPr>
      </w:pPr>
      <w:r w:rsidRPr="009817A7">
        <w:rPr>
          <w:rFonts w:ascii="Gulliver" w:eastAsia="Gulliver" w:hAnsi="Gulliver" w:cs="Gulliver"/>
          <w:color w:val="000000"/>
          <w:sz w:val="18"/>
          <w:szCs w:val="18"/>
          <w:lang w:val="en-US"/>
        </w:rPr>
        <w:t xml:space="preserve">Pitch </w:t>
      </w:r>
      <w:r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ab/>
        <w:t>= 1577 mm</w:t>
      </w:r>
    </w:p>
    <w:p w14:paraId="37726B87" w14:textId="77777777" w:rsidR="00784DBF" w:rsidRDefault="00784DBF" w:rsidP="009817A7">
      <w:pPr>
        <w:spacing w:after="0" w:line="240" w:lineRule="auto"/>
        <w:jc w:val="both"/>
        <w:rPr>
          <w:rFonts w:ascii="Gulliver" w:eastAsia="Gulliver" w:hAnsi="Gulliver" w:cs="Gulliver"/>
          <w:color w:val="000000"/>
          <w:sz w:val="18"/>
          <w:szCs w:val="18"/>
          <w:lang w:val="en-US"/>
        </w:rPr>
      </w:pPr>
    </w:p>
    <w:p w14:paraId="0E3C0E28" w14:textId="07072065" w:rsidR="009817A7" w:rsidRPr="009817A7" w:rsidRDefault="009817A7" w:rsidP="009817A7">
      <w:pPr>
        <w:spacing w:after="0" w:line="240" w:lineRule="auto"/>
        <w:jc w:val="both"/>
        <w:rPr>
          <w:rFonts w:ascii="Gulliver" w:eastAsia="Gulliver" w:hAnsi="Gulliver" w:cs="Gulliver"/>
          <w:color w:val="000000"/>
          <w:sz w:val="18"/>
          <w:szCs w:val="18"/>
          <w:lang w:val="en-US"/>
        </w:rPr>
      </w:pPr>
      <w:r w:rsidRPr="009817A7">
        <w:rPr>
          <w:rFonts w:ascii="Gulliver" w:eastAsia="Gulliver" w:hAnsi="Gulliver" w:cs="Gulliver"/>
          <w:color w:val="000000"/>
          <w:sz w:val="18"/>
          <w:szCs w:val="18"/>
          <w:lang w:val="en-US"/>
        </w:rPr>
        <w:t>Propeller blade. 4:</w:t>
      </w:r>
    </w:p>
    <w:p w14:paraId="30F7D3EC" w14:textId="647496BB" w:rsidR="009817A7" w:rsidRPr="009817A7" w:rsidRDefault="009817A7" w:rsidP="009817A7">
      <w:pPr>
        <w:spacing w:after="0" w:line="240" w:lineRule="auto"/>
        <w:jc w:val="both"/>
        <w:rPr>
          <w:rFonts w:ascii="Gulliver" w:eastAsia="Gulliver" w:hAnsi="Gulliver" w:cs="Gulliver"/>
          <w:color w:val="000000"/>
          <w:sz w:val="18"/>
          <w:szCs w:val="18"/>
          <w:lang w:val="en-US"/>
        </w:rPr>
      </w:pPr>
      <w:r w:rsidRPr="009817A7">
        <w:rPr>
          <w:rFonts w:ascii="Gulliver" w:eastAsia="Gulliver" w:hAnsi="Gulliver" w:cs="Gulliver"/>
          <w:color w:val="000000"/>
          <w:sz w:val="18"/>
          <w:szCs w:val="18"/>
          <w:lang w:val="en-US"/>
        </w:rPr>
        <w:t xml:space="preserve">  </w:t>
      </w:r>
      <m:oMath>
        <m:r>
          <w:rPr>
            <w:rFonts w:ascii="Cambria Math" w:hAnsi="Cambria Math"/>
            <w:sz w:val="18"/>
            <w:szCs w:val="18"/>
          </w:rPr>
          <m:t>∝1</m:t>
        </m:r>
      </m:oMath>
      <w:r w:rsidRPr="009817A7">
        <w:rPr>
          <w:rFonts w:ascii="Gulliver" w:eastAsia="Gulliver" w:hAnsi="Gulliver" w:cs="Gulliver"/>
          <w:color w:val="000000"/>
          <w:sz w:val="18"/>
          <w:szCs w:val="18"/>
          <w:lang w:val="en-US"/>
        </w:rPr>
        <w:tab/>
        <w:t>= 168</w:t>
      </w:r>
      <w:r w:rsidR="002F2AF5" w:rsidRPr="002F2AF5">
        <w:rPr>
          <w:rFonts w:ascii="Gulliver" w:eastAsia="Gulliver" w:hAnsi="Gulliver" w:cs="Gulliver"/>
          <w:color w:val="000000"/>
          <w:sz w:val="18"/>
          <w:szCs w:val="18"/>
          <w:lang w:val="en-US"/>
        </w:rPr>
        <w:t>° degrees</w:t>
      </w:r>
      <w:r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ab/>
        <w:t>X</w:t>
      </w:r>
      <w:r w:rsidR="00784DBF" w:rsidRPr="009817A7">
        <w:rPr>
          <w:rFonts w:ascii="Gulliver" w:eastAsia="Gulliver" w:hAnsi="Gulliver" w:cs="Gulliver"/>
          <w:color w:val="000000"/>
          <w:sz w:val="18"/>
          <w:szCs w:val="18"/>
          <w:lang w:val="en-US"/>
        </w:rPr>
        <w:t xml:space="preserve">1 </w:t>
      </w:r>
      <w:r w:rsidR="00784DBF"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 194</w:t>
      </w:r>
      <w:r w:rsidR="002F2AF5" w:rsidRPr="002F2AF5">
        <w:rPr>
          <w:rFonts w:ascii="Gulliver" w:eastAsia="Gulliver" w:hAnsi="Gulliver" w:cs="Gulliver"/>
          <w:color w:val="000000"/>
          <w:sz w:val="18"/>
          <w:szCs w:val="18"/>
          <w:lang w:val="en-US"/>
        </w:rPr>
        <w:t>° degrees</w:t>
      </w:r>
    </w:p>
    <w:p w14:paraId="2E89D1D6" w14:textId="696A83D0" w:rsidR="009817A7" w:rsidRPr="009817A7" w:rsidRDefault="009817A7" w:rsidP="009817A7">
      <w:pPr>
        <w:spacing w:after="0" w:line="240" w:lineRule="auto"/>
        <w:jc w:val="both"/>
        <w:rPr>
          <w:rFonts w:ascii="Gulliver" w:eastAsia="Gulliver" w:hAnsi="Gulliver" w:cs="Gulliver"/>
          <w:color w:val="000000"/>
          <w:sz w:val="18"/>
          <w:szCs w:val="18"/>
          <w:lang w:val="en-US"/>
        </w:rPr>
      </w:pPr>
      <w:r w:rsidRPr="009817A7">
        <w:rPr>
          <w:rFonts w:ascii="Gulliver" w:eastAsia="Gulliver" w:hAnsi="Gulliver" w:cs="Gulliver"/>
          <w:color w:val="000000"/>
          <w:sz w:val="18"/>
          <w:szCs w:val="18"/>
          <w:lang w:val="en-US"/>
        </w:rPr>
        <w:t xml:space="preserve">  </w:t>
      </w:r>
      <m:oMath>
        <m:r>
          <w:rPr>
            <w:rFonts w:ascii="Cambria Math" w:hAnsi="Cambria Math"/>
            <w:sz w:val="18"/>
            <w:szCs w:val="18"/>
          </w:rPr>
          <m:t xml:space="preserve">∝ </m:t>
        </m:r>
      </m:oMath>
      <w:r w:rsidR="0075476B" w:rsidRPr="00784DBF">
        <w:rPr>
          <w:rFonts w:ascii="Cambria Math" w:eastAsia="Gulliver" w:hAnsi="Cambria Math" w:cs="Gulliver"/>
          <w:color w:val="000000"/>
          <w:sz w:val="18"/>
          <w:szCs w:val="18"/>
          <w:lang w:val="en-US"/>
        </w:rPr>
        <w:t>2</w:t>
      </w:r>
      <w:r w:rsidRPr="009817A7">
        <w:rPr>
          <w:rFonts w:ascii="Gulliver" w:eastAsia="Gulliver" w:hAnsi="Gulliver" w:cs="Gulliver"/>
          <w:color w:val="000000"/>
          <w:sz w:val="18"/>
          <w:szCs w:val="18"/>
          <w:lang w:val="en-US"/>
        </w:rPr>
        <w:tab/>
        <w:t>= 84</w:t>
      </w:r>
      <w:r w:rsidR="002F2AF5" w:rsidRPr="002F2AF5">
        <w:rPr>
          <w:rFonts w:ascii="Gulliver" w:eastAsia="Gulliver" w:hAnsi="Gulliver" w:cs="Gulliver"/>
          <w:color w:val="000000"/>
          <w:sz w:val="18"/>
          <w:szCs w:val="18"/>
          <w:lang w:val="en-US"/>
        </w:rPr>
        <w:t>° degrees</w:t>
      </w:r>
      <w:r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ab/>
        <w:t>X2</w:t>
      </w:r>
      <w:r w:rsidRPr="009817A7">
        <w:rPr>
          <w:rFonts w:ascii="Gulliver" w:eastAsia="Gulliver" w:hAnsi="Gulliver" w:cs="Gulliver"/>
          <w:color w:val="000000"/>
          <w:sz w:val="18"/>
          <w:szCs w:val="18"/>
          <w:lang w:val="en-US"/>
        </w:rPr>
        <w:tab/>
        <w:t>= 565</w:t>
      </w:r>
      <w:r w:rsidR="002F2AF5" w:rsidRPr="002F2AF5">
        <w:rPr>
          <w:rFonts w:ascii="Gulliver" w:eastAsia="Gulliver" w:hAnsi="Gulliver" w:cs="Gulliver"/>
          <w:color w:val="000000"/>
          <w:sz w:val="18"/>
          <w:szCs w:val="18"/>
          <w:lang w:val="en-US"/>
        </w:rPr>
        <w:t>° degrees</w:t>
      </w:r>
    </w:p>
    <w:p w14:paraId="7843D50E" w14:textId="3D9BCFF2" w:rsidR="009817A7" w:rsidRPr="009817A7" w:rsidRDefault="009817A7" w:rsidP="0075476B">
      <w:pPr>
        <w:spacing w:after="0" w:line="240" w:lineRule="auto"/>
        <w:ind w:firstLine="720"/>
        <w:jc w:val="both"/>
        <w:rPr>
          <w:rFonts w:ascii="Gulliver" w:eastAsia="Gulliver" w:hAnsi="Gulliver" w:cs="Gulliver"/>
          <w:color w:val="000000"/>
          <w:sz w:val="18"/>
          <w:szCs w:val="18"/>
          <w:lang w:val="en-US"/>
        </w:rPr>
      </w:pPr>
      <w:r w:rsidRPr="009817A7">
        <w:rPr>
          <w:rFonts w:ascii="Gulliver" w:eastAsia="Gulliver" w:hAnsi="Gulliver" w:cs="Gulliver"/>
          <w:color w:val="000000"/>
          <w:sz w:val="18"/>
          <w:szCs w:val="18"/>
          <w:lang w:val="en-US"/>
        </w:rPr>
        <w:t xml:space="preserve">Pitch </w:t>
      </w:r>
      <w:r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ab/>
        <w:t>= 1590 mm</w:t>
      </w:r>
    </w:p>
    <w:p w14:paraId="1B3D2A14" w14:textId="1D853E9F" w:rsidR="009817A7" w:rsidRPr="009817A7" w:rsidRDefault="009817A7" w:rsidP="009817A7">
      <w:pPr>
        <w:spacing w:after="0" w:line="240" w:lineRule="auto"/>
        <w:jc w:val="both"/>
        <w:rPr>
          <w:rFonts w:ascii="Gulliver" w:eastAsia="Gulliver" w:hAnsi="Gulliver" w:cs="Gulliver"/>
          <w:color w:val="000000"/>
          <w:sz w:val="18"/>
          <w:szCs w:val="18"/>
          <w:lang w:val="en-US"/>
        </w:rPr>
      </w:pPr>
      <w:r w:rsidRPr="009817A7">
        <w:rPr>
          <w:rFonts w:ascii="Gulliver" w:eastAsia="Gulliver" w:hAnsi="Gulliver" w:cs="Gulliver"/>
          <w:color w:val="000000"/>
          <w:sz w:val="18"/>
          <w:szCs w:val="18"/>
          <w:lang w:val="en-US"/>
        </w:rPr>
        <w:t xml:space="preserve"> </w:t>
      </w:r>
    </w:p>
    <w:p w14:paraId="148404DB" w14:textId="77777777" w:rsidR="009817A7" w:rsidRPr="009817A7" w:rsidRDefault="009817A7" w:rsidP="009817A7">
      <w:pPr>
        <w:spacing w:after="0" w:line="240" w:lineRule="auto"/>
        <w:jc w:val="both"/>
        <w:rPr>
          <w:rFonts w:ascii="Gulliver" w:eastAsia="Gulliver" w:hAnsi="Gulliver" w:cs="Gulliver"/>
          <w:color w:val="000000"/>
          <w:sz w:val="18"/>
          <w:szCs w:val="18"/>
          <w:lang w:val="en-US"/>
        </w:rPr>
      </w:pPr>
      <w:r w:rsidRPr="009817A7">
        <w:rPr>
          <w:rFonts w:ascii="Gulliver" w:eastAsia="Gulliver" w:hAnsi="Gulliver" w:cs="Gulliver"/>
          <w:color w:val="000000"/>
          <w:sz w:val="18"/>
          <w:szCs w:val="18"/>
          <w:lang w:val="en-US"/>
        </w:rPr>
        <w:t xml:space="preserve">After repair, the result of measurement </w:t>
      </w:r>
      <w:r w:rsidRPr="002F2AF5">
        <w:rPr>
          <w:rFonts w:ascii="Gulliver" w:eastAsia="Gulliver" w:hAnsi="Gulliver" w:cs="Gulliver"/>
          <w:b/>
          <w:bCs/>
          <w:color w:val="000000"/>
          <w:sz w:val="18"/>
          <w:szCs w:val="18"/>
          <w:lang w:val="en-US"/>
        </w:rPr>
        <w:t>port</w:t>
      </w:r>
      <w:r w:rsidRPr="009817A7">
        <w:rPr>
          <w:rFonts w:ascii="Gulliver" w:eastAsia="Gulliver" w:hAnsi="Gulliver" w:cs="Gulliver"/>
          <w:color w:val="000000"/>
          <w:sz w:val="18"/>
          <w:szCs w:val="18"/>
          <w:lang w:val="en-US"/>
        </w:rPr>
        <w:t xml:space="preserve"> side is as follows: </w:t>
      </w:r>
    </w:p>
    <w:p w14:paraId="27BAF2E4" w14:textId="0C983453" w:rsidR="009817A7" w:rsidRPr="009817A7" w:rsidRDefault="009817A7" w:rsidP="0075476B">
      <w:pPr>
        <w:spacing w:after="0" w:line="240" w:lineRule="auto"/>
        <w:ind w:firstLine="720"/>
        <w:jc w:val="both"/>
        <w:rPr>
          <w:rFonts w:ascii="Gulliver" w:eastAsia="Gulliver" w:hAnsi="Gulliver" w:cs="Gulliver"/>
          <w:color w:val="000000"/>
          <w:sz w:val="18"/>
          <w:szCs w:val="18"/>
          <w:lang w:val="en-US"/>
        </w:rPr>
      </w:pPr>
      <w:r w:rsidRPr="009817A7">
        <w:rPr>
          <w:rFonts w:ascii="Gulliver" w:eastAsia="Gulliver" w:hAnsi="Gulliver" w:cs="Gulliver"/>
          <w:color w:val="000000"/>
          <w:sz w:val="18"/>
          <w:szCs w:val="18"/>
          <w:lang w:val="en-US"/>
        </w:rPr>
        <w:t>Diameter propeller</w:t>
      </w:r>
      <w:r w:rsidRPr="009817A7">
        <w:rPr>
          <w:rFonts w:ascii="Gulliver" w:eastAsia="Gulliver" w:hAnsi="Gulliver" w:cs="Gulliver"/>
          <w:color w:val="000000"/>
          <w:sz w:val="18"/>
          <w:szCs w:val="18"/>
          <w:lang w:val="en-US"/>
        </w:rPr>
        <w:tab/>
      </w:r>
      <w:r w:rsidR="0075476B">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 1885 mm</w:t>
      </w:r>
    </w:p>
    <w:p w14:paraId="4A04EA8C" w14:textId="2A3D4BF8" w:rsidR="009817A7" w:rsidRPr="009817A7" w:rsidRDefault="009817A7" w:rsidP="0075476B">
      <w:pPr>
        <w:spacing w:after="0" w:line="240" w:lineRule="auto"/>
        <w:ind w:firstLine="720"/>
        <w:jc w:val="both"/>
        <w:rPr>
          <w:rFonts w:ascii="Gulliver" w:eastAsia="Gulliver" w:hAnsi="Gulliver" w:cs="Gulliver"/>
          <w:color w:val="000000"/>
          <w:sz w:val="18"/>
          <w:szCs w:val="18"/>
          <w:lang w:val="en-US"/>
        </w:rPr>
      </w:pPr>
      <w:r w:rsidRPr="009817A7">
        <w:rPr>
          <w:rFonts w:ascii="Gulliver" w:eastAsia="Gulliver" w:hAnsi="Gulliver" w:cs="Gulliver"/>
          <w:color w:val="000000"/>
          <w:sz w:val="18"/>
          <w:szCs w:val="18"/>
          <w:lang w:val="en-US"/>
        </w:rPr>
        <w:t>Pitch propeller</w:t>
      </w:r>
      <w:r w:rsidRPr="009817A7">
        <w:rPr>
          <w:rFonts w:ascii="Gulliver" w:eastAsia="Gulliver" w:hAnsi="Gulliver" w:cs="Gulliver"/>
          <w:color w:val="000000"/>
          <w:sz w:val="18"/>
          <w:szCs w:val="18"/>
          <w:lang w:val="en-US"/>
        </w:rPr>
        <w:tab/>
      </w:r>
      <w:r w:rsidRPr="009817A7">
        <w:rPr>
          <w:rFonts w:ascii="Gulliver" w:eastAsia="Gulliver" w:hAnsi="Gulliver" w:cs="Gulliver"/>
          <w:color w:val="000000"/>
          <w:sz w:val="18"/>
          <w:szCs w:val="18"/>
          <w:lang w:val="en-US"/>
        </w:rPr>
        <w:tab/>
        <w:t>= 1670 mm</w:t>
      </w:r>
    </w:p>
    <w:p w14:paraId="3E79E4D9" w14:textId="77777777" w:rsidR="0075476B" w:rsidRDefault="0075476B" w:rsidP="009817A7">
      <w:pPr>
        <w:spacing w:after="0" w:line="240" w:lineRule="auto"/>
        <w:jc w:val="both"/>
        <w:rPr>
          <w:rFonts w:ascii="Gulliver" w:eastAsia="Gulliver" w:hAnsi="Gulliver" w:cs="Gulliver"/>
          <w:color w:val="000000"/>
          <w:sz w:val="18"/>
          <w:szCs w:val="18"/>
          <w:lang w:val="en-US"/>
        </w:rPr>
      </w:pPr>
    </w:p>
    <w:p w14:paraId="6B07A5D2" w14:textId="4F55C5D7" w:rsidR="0075476B" w:rsidRDefault="00410639" w:rsidP="002F2AF5">
      <w:pPr>
        <w:spacing w:after="0" w:line="240" w:lineRule="auto"/>
        <w:ind w:firstLine="360"/>
        <w:jc w:val="both"/>
        <w:rPr>
          <w:rFonts w:ascii="Gulliver" w:eastAsia="Gulliver" w:hAnsi="Gulliver" w:cs="Gulliver"/>
          <w:color w:val="000000"/>
          <w:sz w:val="18"/>
          <w:szCs w:val="18"/>
          <w:lang w:val="en-US"/>
        </w:rPr>
      </w:pPr>
      <w:r w:rsidRPr="00410639">
        <w:rPr>
          <w:rFonts w:ascii="Gulliver" w:eastAsia="Gulliver" w:hAnsi="Gulliver" w:cs="Gulliver"/>
          <w:color w:val="000000"/>
          <w:sz w:val="18"/>
          <w:szCs w:val="18"/>
          <w:lang w:val="en-US"/>
        </w:rPr>
        <w:t>Comparing the pitch values before and after repair, it is evident that the pitch increased after the repair for both starboard and port sides of the propeller. This increase in pitch is essential for optimizing propeller performance and achieving the desired thrust and efficiency.</w:t>
      </w:r>
      <w:r>
        <w:rPr>
          <w:rFonts w:ascii="Gulliver" w:eastAsia="Gulliver" w:hAnsi="Gulliver" w:cs="Gulliver"/>
          <w:color w:val="000000"/>
          <w:sz w:val="18"/>
          <w:szCs w:val="18"/>
          <w:lang w:val="en-US"/>
        </w:rPr>
        <w:t xml:space="preserve"> </w:t>
      </w:r>
      <w:r w:rsidR="009817A7" w:rsidRPr="009817A7">
        <w:rPr>
          <w:rFonts w:ascii="Gulliver" w:eastAsia="Gulliver" w:hAnsi="Gulliver" w:cs="Gulliver"/>
          <w:color w:val="000000"/>
          <w:sz w:val="18"/>
          <w:szCs w:val="18"/>
          <w:lang w:val="en-US"/>
        </w:rPr>
        <w:t xml:space="preserve">From the results of these calculations, the results of the comparison between the size of the initial pitch propeller and after addition are as follows. See Figure </w:t>
      </w:r>
      <w:r w:rsidR="003636BB">
        <w:rPr>
          <w:rFonts w:ascii="Gulliver" w:eastAsia="Gulliver" w:hAnsi="Gulliver" w:cs="Gulliver"/>
          <w:color w:val="000000"/>
          <w:sz w:val="18"/>
          <w:szCs w:val="18"/>
          <w:lang w:val="en-US"/>
        </w:rPr>
        <w:t>9</w:t>
      </w:r>
      <w:r w:rsidR="009817A7" w:rsidRPr="009817A7">
        <w:rPr>
          <w:rFonts w:ascii="Gulliver" w:eastAsia="Gulliver" w:hAnsi="Gulliver" w:cs="Gulliver"/>
          <w:color w:val="000000"/>
          <w:sz w:val="18"/>
          <w:szCs w:val="18"/>
          <w:lang w:val="en-US"/>
        </w:rPr>
        <w:t>.</w:t>
      </w:r>
    </w:p>
    <w:p w14:paraId="22AA8774" w14:textId="665B1587" w:rsidR="009817A7" w:rsidRPr="002F2AF5" w:rsidRDefault="002F2AF5" w:rsidP="002F2AF5">
      <w:pPr>
        <w:spacing w:after="0" w:line="240" w:lineRule="auto"/>
        <w:ind w:firstLine="360"/>
        <w:jc w:val="center"/>
        <w:rPr>
          <w:rFonts w:ascii="Gulliver" w:eastAsia="Gulliver" w:hAnsi="Gulliver" w:cs="Gulliver"/>
          <w:color w:val="000000"/>
          <w:sz w:val="18"/>
          <w:szCs w:val="18"/>
          <w:lang w:val="en-US"/>
        </w:rPr>
      </w:pPr>
      <w:r w:rsidRPr="0075476B">
        <w:rPr>
          <w:rFonts w:ascii="Times New Roman" w:eastAsia="Times New Roman" w:hAnsi="Times New Roman" w:cs="Times New Roman"/>
          <w:noProof/>
          <w:sz w:val="24"/>
          <w:szCs w:val="24"/>
          <w:lang w:eastAsia="id-ID"/>
        </w:rPr>
        <w:drawing>
          <wp:inline distT="0" distB="0" distL="0" distR="0" wp14:anchorId="1BE9E562" wp14:editId="7711A010">
            <wp:extent cx="4060825" cy="2927350"/>
            <wp:effectExtent l="0" t="0" r="0" b="6350"/>
            <wp:docPr id="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43D1CF37" w14:textId="13E16F35" w:rsidR="0075476B" w:rsidRDefault="0075476B" w:rsidP="0075476B">
      <w:pPr>
        <w:pStyle w:val="ListParagraph"/>
        <w:spacing w:after="0" w:line="240" w:lineRule="auto"/>
        <w:jc w:val="center"/>
        <w:rPr>
          <w:rFonts w:ascii="Gulliver" w:eastAsia="Gulliver" w:hAnsi="Gulliver" w:cs="Gulliver"/>
          <w:b/>
          <w:bCs/>
          <w:color w:val="000000"/>
          <w:sz w:val="18"/>
          <w:szCs w:val="18"/>
          <w:lang w:val="en-US"/>
        </w:rPr>
      </w:pPr>
      <w:r w:rsidRPr="0075476B">
        <w:rPr>
          <w:rFonts w:ascii="Gulliver" w:eastAsia="Gulliver" w:hAnsi="Gulliver" w:cs="Gulliver"/>
          <w:b/>
          <w:bCs/>
          <w:color w:val="000000"/>
          <w:sz w:val="18"/>
          <w:szCs w:val="18"/>
          <w:lang w:val="en-US"/>
        </w:rPr>
        <w:t xml:space="preserve">Figure </w:t>
      </w:r>
      <w:r w:rsidR="003636BB">
        <w:rPr>
          <w:rFonts w:ascii="Gulliver" w:eastAsia="Gulliver" w:hAnsi="Gulliver" w:cs="Gulliver"/>
          <w:b/>
          <w:bCs/>
          <w:color w:val="000000"/>
          <w:sz w:val="18"/>
          <w:szCs w:val="18"/>
          <w:lang w:val="en-US"/>
        </w:rPr>
        <w:t>9</w:t>
      </w:r>
      <w:r w:rsidRPr="0075476B">
        <w:rPr>
          <w:rFonts w:ascii="Gulliver" w:eastAsia="Gulliver" w:hAnsi="Gulliver" w:cs="Gulliver"/>
          <w:b/>
          <w:bCs/>
          <w:color w:val="000000"/>
          <w:sz w:val="18"/>
          <w:szCs w:val="18"/>
          <w:lang w:val="en-US"/>
        </w:rPr>
        <w:t xml:space="preserve">. Propulsion </w:t>
      </w:r>
      <w:proofErr w:type="spellStart"/>
      <w:r w:rsidRPr="0075476B">
        <w:rPr>
          <w:rFonts w:ascii="Gulliver" w:eastAsia="Gulliver" w:hAnsi="Gulliver" w:cs="Gulliver"/>
          <w:b/>
          <w:bCs/>
          <w:color w:val="000000"/>
          <w:sz w:val="18"/>
          <w:szCs w:val="18"/>
          <w:lang w:val="en-US"/>
        </w:rPr>
        <w:t>Optimation</w:t>
      </w:r>
      <w:proofErr w:type="spellEnd"/>
    </w:p>
    <w:p w14:paraId="4B73558F" w14:textId="77777777" w:rsidR="0075476B" w:rsidRDefault="0075476B" w:rsidP="0075476B">
      <w:pPr>
        <w:spacing w:after="0" w:line="240" w:lineRule="auto"/>
        <w:jc w:val="both"/>
        <w:rPr>
          <w:rFonts w:ascii="Gulliver" w:eastAsia="Gulliver" w:hAnsi="Gulliver" w:cs="Gulliver"/>
          <w:b/>
          <w:bCs/>
          <w:color w:val="000000"/>
          <w:sz w:val="18"/>
          <w:szCs w:val="18"/>
          <w:lang w:val="en-US"/>
        </w:rPr>
      </w:pPr>
    </w:p>
    <w:p w14:paraId="600424A4" w14:textId="6FF60038" w:rsidR="0075476B" w:rsidRPr="0075476B" w:rsidRDefault="0075476B" w:rsidP="0075476B">
      <w:pPr>
        <w:spacing w:after="0" w:line="240" w:lineRule="auto"/>
        <w:ind w:firstLine="360"/>
        <w:jc w:val="both"/>
        <w:rPr>
          <w:rFonts w:ascii="Gulliver" w:eastAsia="Gulliver" w:hAnsi="Gulliver" w:cs="Gulliver"/>
          <w:color w:val="000000"/>
          <w:sz w:val="18"/>
          <w:szCs w:val="18"/>
          <w:lang w:val="en-US"/>
        </w:rPr>
      </w:pPr>
      <w:r w:rsidRPr="0075476B">
        <w:rPr>
          <w:rFonts w:ascii="Gulliver" w:eastAsia="Gulliver" w:hAnsi="Gulliver" w:cs="Gulliver"/>
          <w:color w:val="000000"/>
          <w:sz w:val="18"/>
          <w:szCs w:val="18"/>
          <w:lang w:val="en-US"/>
        </w:rPr>
        <w:t>This value shows that the right propeller pitch significantly increases in knots from 1651 mm to 1660 mm. The left propeller pitch significantly increases knots from 1651 mm to 1670 mm. The effect of the bearing and lubrication system is also a factor in the occurrence of speed differences so that the geometry design of the propeller after and before repair.</w:t>
      </w:r>
    </w:p>
    <w:p w14:paraId="2A91A32B" w14:textId="77777777" w:rsidR="0075476B" w:rsidRPr="0075476B" w:rsidRDefault="0075476B" w:rsidP="009817A7">
      <w:pPr>
        <w:pStyle w:val="ListParagraph"/>
        <w:spacing w:after="0" w:line="240" w:lineRule="auto"/>
        <w:jc w:val="both"/>
        <w:rPr>
          <w:rFonts w:ascii="Gulliver" w:eastAsia="Gulliver" w:hAnsi="Gulliver" w:cs="Gulliver"/>
          <w:color w:val="000000"/>
          <w:sz w:val="18"/>
          <w:szCs w:val="18"/>
          <w:lang w:val="en-US"/>
        </w:rPr>
      </w:pPr>
    </w:p>
    <w:p w14:paraId="7C1CC558" w14:textId="77777777" w:rsidR="005C631D" w:rsidRDefault="00BB7153">
      <w:pPr>
        <w:numPr>
          <w:ilvl w:val="0"/>
          <w:numId w:val="1"/>
        </w:numPr>
        <w:pBdr>
          <w:top w:val="nil"/>
          <w:left w:val="nil"/>
          <w:bottom w:val="nil"/>
          <w:right w:val="nil"/>
          <w:between w:val="nil"/>
        </w:pBdr>
        <w:spacing w:after="0" w:line="240" w:lineRule="auto"/>
        <w:ind w:left="360"/>
        <w:rPr>
          <w:rFonts w:ascii="Gulliver" w:eastAsia="Gulliver" w:hAnsi="Gulliver" w:cs="Gulliver"/>
          <w:b/>
          <w:color w:val="000000"/>
          <w:sz w:val="18"/>
          <w:szCs w:val="18"/>
        </w:rPr>
      </w:pPr>
      <w:r>
        <w:rPr>
          <w:rFonts w:ascii="Gulliver" w:eastAsia="Gulliver" w:hAnsi="Gulliver" w:cs="Gulliver"/>
          <w:b/>
          <w:color w:val="000000"/>
          <w:sz w:val="18"/>
          <w:szCs w:val="18"/>
        </w:rPr>
        <w:t>Conclusion</w:t>
      </w:r>
    </w:p>
    <w:p w14:paraId="76CBBDA5" w14:textId="77777777" w:rsidR="005C631D" w:rsidRDefault="005C631D">
      <w:pPr>
        <w:spacing w:after="0" w:line="240" w:lineRule="auto"/>
        <w:rPr>
          <w:rFonts w:ascii="Gulliver" w:eastAsia="Gulliver" w:hAnsi="Gulliver" w:cs="Gulliver"/>
          <w:sz w:val="18"/>
          <w:szCs w:val="18"/>
        </w:rPr>
      </w:pPr>
    </w:p>
    <w:p w14:paraId="6D77D9B7" w14:textId="74568666" w:rsidR="001D5775" w:rsidRPr="001D5775" w:rsidRDefault="001D5775" w:rsidP="00935F23">
      <w:pPr>
        <w:spacing w:after="0" w:line="240" w:lineRule="auto"/>
        <w:ind w:firstLine="426"/>
        <w:jc w:val="both"/>
        <w:rPr>
          <w:rFonts w:ascii="Gulliver" w:eastAsia="Gulliver" w:hAnsi="Gulliver" w:cs="Gulliver"/>
          <w:color w:val="000000"/>
          <w:sz w:val="18"/>
          <w:szCs w:val="18"/>
        </w:rPr>
      </w:pPr>
      <w:r w:rsidRPr="001D5775">
        <w:rPr>
          <w:rFonts w:ascii="Gulliver" w:eastAsia="Gulliver" w:hAnsi="Gulliver" w:cs="Gulliver"/>
          <w:color w:val="000000"/>
          <w:sz w:val="18"/>
          <w:szCs w:val="18"/>
        </w:rPr>
        <w:t>The vessel's performance in a sea trial experiment has some factors. One of them is a technical factor, and troubleshooting can be sorted from the source of the engine rotation, shaft, and propulsion, whether in the shape of the steering wheel or the shape of the bosh. In this case, the optimization of propulsion performance is more emphasized in the form of a pitch propeller. In the initial measurement data, it can be calculated that the propeller can rotate by generating a service speed that meets the ship's specifications.</w:t>
      </w:r>
    </w:p>
    <w:p w14:paraId="4A9A9172" w14:textId="3D865FBA" w:rsidR="001D5775" w:rsidRPr="001D5775" w:rsidRDefault="001D5775" w:rsidP="001D5775">
      <w:pPr>
        <w:spacing w:after="0" w:line="240" w:lineRule="auto"/>
        <w:ind w:firstLine="426"/>
        <w:jc w:val="both"/>
        <w:rPr>
          <w:rFonts w:ascii="Gulliver" w:eastAsia="Gulliver" w:hAnsi="Gulliver" w:cs="Gulliver"/>
          <w:color w:val="000000"/>
          <w:sz w:val="18"/>
          <w:szCs w:val="18"/>
        </w:rPr>
      </w:pPr>
      <w:r w:rsidRPr="001D5775">
        <w:rPr>
          <w:rFonts w:ascii="Gulliver" w:eastAsia="Gulliver" w:hAnsi="Gulliver" w:cs="Gulliver"/>
          <w:color w:val="000000"/>
          <w:sz w:val="18"/>
          <w:szCs w:val="18"/>
        </w:rPr>
        <w:t xml:space="preserve">The step taken is the process of repairing and widening the pitch propeller. In addition, material factors can also affect propeller performance, and if there is a smooth/smooth propeller leaf surface, it can cause residual energy wasted from the propeller rotation. The </w:t>
      </w:r>
      <w:r w:rsidRPr="001D5775">
        <w:rPr>
          <w:rFonts w:ascii="Gulliver" w:eastAsia="Gulliver" w:hAnsi="Gulliver" w:cs="Gulliver"/>
          <w:color w:val="000000"/>
          <w:sz w:val="18"/>
          <w:szCs w:val="18"/>
        </w:rPr>
        <w:lastRenderedPageBreak/>
        <w:t>propeller's geometry and dimensions also affect the propeller's performance, for which the balancing propeller process is very much needed after the repeller process is carried out. The aim is that the propeller leaf rotation is balanced and not one-sided on one side of the leaf.</w:t>
      </w:r>
    </w:p>
    <w:p w14:paraId="465343A2" w14:textId="47BF056E" w:rsidR="005C631D" w:rsidRDefault="001D5775" w:rsidP="001D5775">
      <w:pPr>
        <w:spacing w:after="0" w:line="240" w:lineRule="auto"/>
        <w:ind w:firstLine="426"/>
        <w:jc w:val="both"/>
        <w:rPr>
          <w:rFonts w:ascii="Gulliver" w:eastAsia="Gulliver" w:hAnsi="Gulliver" w:cs="Gulliver"/>
          <w:color w:val="000000"/>
          <w:sz w:val="18"/>
          <w:szCs w:val="18"/>
        </w:rPr>
      </w:pPr>
      <w:r w:rsidRPr="001D5775">
        <w:rPr>
          <w:rFonts w:ascii="Gulliver" w:eastAsia="Gulliver" w:hAnsi="Gulliver" w:cs="Gulliver"/>
          <w:color w:val="000000"/>
          <w:sz w:val="18"/>
          <w:szCs w:val="18"/>
        </w:rPr>
        <w:t>From the above problems, the results of the right pitch propeller optimization value of 0.6% and the left propeller pitch optimization value of 1.2% can make the ship's speed when the docking trial is 12.3 knots following the planned velocity.</w:t>
      </w:r>
    </w:p>
    <w:p w14:paraId="0640206F" w14:textId="77777777" w:rsidR="001D5775" w:rsidRDefault="001D5775" w:rsidP="001D5775">
      <w:pPr>
        <w:spacing w:after="0" w:line="240" w:lineRule="auto"/>
        <w:ind w:firstLine="426"/>
        <w:jc w:val="both"/>
        <w:rPr>
          <w:rFonts w:ascii="Gulliver" w:eastAsia="Gulliver" w:hAnsi="Gulliver" w:cs="Gulliver"/>
          <w:color w:val="000000"/>
          <w:sz w:val="18"/>
          <w:szCs w:val="18"/>
        </w:rPr>
      </w:pPr>
    </w:p>
    <w:p w14:paraId="29A4A2A2" w14:textId="42ECB28E" w:rsidR="005C631D" w:rsidRPr="001D5775" w:rsidRDefault="00544837">
      <w:pPr>
        <w:spacing w:after="0" w:line="240" w:lineRule="auto"/>
        <w:rPr>
          <w:rFonts w:ascii="Gulliver" w:eastAsia="Gulliver" w:hAnsi="Gulliver" w:cs="Gulliver"/>
          <w:b/>
          <w:sz w:val="18"/>
          <w:szCs w:val="18"/>
        </w:rPr>
      </w:pPr>
      <w:r>
        <w:rPr>
          <w:rFonts w:ascii="Gulliver" w:eastAsia="Gulliver" w:hAnsi="Gulliver" w:cs="Gulliver"/>
          <w:b/>
          <w:sz w:val="18"/>
          <w:szCs w:val="18"/>
        </w:rPr>
        <w:t>Acknowledgments</w:t>
      </w:r>
    </w:p>
    <w:p w14:paraId="2BFFEE8E" w14:textId="4A73F302" w:rsidR="005C631D" w:rsidRDefault="001D5775">
      <w:pPr>
        <w:spacing w:after="0" w:line="240" w:lineRule="auto"/>
        <w:ind w:firstLine="426"/>
        <w:jc w:val="both"/>
        <w:rPr>
          <w:rFonts w:ascii="Gulliver" w:eastAsia="Gulliver" w:hAnsi="Gulliver" w:cs="Gulliver"/>
          <w:color w:val="000000"/>
          <w:sz w:val="18"/>
          <w:szCs w:val="18"/>
        </w:rPr>
      </w:pPr>
      <w:r w:rsidRPr="001D5775">
        <w:rPr>
          <w:rFonts w:ascii="Gulliver" w:eastAsia="Gulliver" w:hAnsi="Gulliver" w:cs="Gulliver"/>
          <w:color w:val="000000"/>
          <w:sz w:val="18"/>
          <w:szCs w:val="18"/>
        </w:rPr>
        <w:t xml:space="preserve">Our colleagues in the Study Program of Teknologi Rekayasa Konstruksi Perkapalan, </w:t>
      </w:r>
      <w:r w:rsidR="00544837">
        <w:rPr>
          <w:rFonts w:ascii="Gulliver" w:eastAsia="Gulliver" w:hAnsi="Gulliver" w:cs="Gulliver"/>
          <w:color w:val="000000"/>
          <w:sz w:val="18"/>
          <w:szCs w:val="18"/>
        </w:rPr>
        <w:t>Department</w:t>
      </w:r>
      <w:r w:rsidRPr="001D5775">
        <w:rPr>
          <w:rFonts w:ascii="Gulliver" w:eastAsia="Gulliver" w:hAnsi="Gulliver" w:cs="Gulliver"/>
          <w:color w:val="000000"/>
          <w:sz w:val="18"/>
          <w:szCs w:val="18"/>
        </w:rPr>
        <w:t xml:space="preserve"> of Industrial Technology, and partially supported this research. </w:t>
      </w:r>
      <w:r w:rsidR="00867FE7" w:rsidRPr="001D5775">
        <w:rPr>
          <w:rFonts w:ascii="Gulliver" w:eastAsia="Gulliver" w:hAnsi="Gulliver" w:cs="Gulliver"/>
          <w:color w:val="000000"/>
          <w:sz w:val="18"/>
          <w:szCs w:val="18"/>
        </w:rPr>
        <w:t>PT</w:t>
      </w:r>
      <w:r w:rsidR="00867FE7">
        <w:rPr>
          <w:rFonts w:ascii="Gulliver" w:eastAsia="Gulliver" w:hAnsi="Gulliver" w:cs="Gulliver"/>
          <w:color w:val="000000"/>
          <w:sz w:val="18"/>
          <w:szCs w:val="18"/>
          <w:lang w:val="en-US"/>
        </w:rPr>
        <w:t xml:space="preserve">. </w:t>
      </w:r>
      <w:r w:rsidRPr="001D5775">
        <w:rPr>
          <w:rFonts w:ascii="Gulliver" w:eastAsia="Gulliver" w:hAnsi="Gulliver" w:cs="Gulliver"/>
          <w:color w:val="000000"/>
          <w:sz w:val="18"/>
          <w:szCs w:val="18"/>
        </w:rPr>
        <w:t xml:space="preserve">JMI Semarang. We thank our colleagues from Diponegoro University, who provided insight and expertise that greatly assisted the study. </w:t>
      </w:r>
    </w:p>
    <w:p w14:paraId="5C1544CC" w14:textId="77777777" w:rsidR="00867FE7" w:rsidRDefault="00867FE7">
      <w:pPr>
        <w:spacing w:after="0" w:line="240" w:lineRule="auto"/>
        <w:rPr>
          <w:rFonts w:ascii="Gulliver" w:eastAsia="Gulliver" w:hAnsi="Gulliver" w:cs="Gulliver"/>
          <w:b/>
          <w:sz w:val="18"/>
          <w:szCs w:val="18"/>
        </w:rPr>
      </w:pPr>
    </w:p>
    <w:p w14:paraId="14650C90" w14:textId="3A65525B" w:rsidR="005C631D" w:rsidRDefault="00BB7153">
      <w:pPr>
        <w:spacing w:after="0" w:line="240" w:lineRule="auto"/>
        <w:rPr>
          <w:rFonts w:ascii="Gulliver" w:eastAsia="Gulliver" w:hAnsi="Gulliver" w:cs="Gulliver"/>
          <w:b/>
          <w:sz w:val="18"/>
          <w:szCs w:val="18"/>
        </w:rPr>
      </w:pPr>
      <w:r>
        <w:rPr>
          <w:rFonts w:ascii="Gulliver" w:eastAsia="Gulliver" w:hAnsi="Gulliver" w:cs="Gulliver"/>
          <w:b/>
          <w:sz w:val="18"/>
          <w:szCs w:val="18"/>
        </w:rPr>
        <w:t>References</w:t>
      </w:r>
    </w:p>
    <w:p w14:paraId="039FA837" w14:textId="77777777" w:rsidR="005C631D" w:rsidRDefault="005C631D">
      <w:pPr>
        <w:spacing w:after="0" w:line="240" w:lineRule="auto"/>
        <w:rPr>
          <w:rFonts w:ascii="Gulliver" w:eastAsia="Gulliver" w:hAnsi="Gulliver" w:cs="Gulliver"/>
          <w:sz w:val="18"/>
          <w:szCs w:val="18"/>
        </w:rPr>
      </w:pPr>
    </w:p>
    <w:p w14:paraId="515850CB" w14:textId="1815337F" w:rsidR="00AE5AF9" w:rsidRPr="00AE5AF9" w:rsidRDefault="00867FE7" w:rsidP="002D2932">
      <w:pPr>
        <w:widowControl w:val="0"/>
        <w:autoSpaceDE w:val="0"/>
        <w:autoSpaceDN w:val="0"/>
        <w:adjustRightInd w:val="0"/>
        <w:spacing w:after="0" w:line="240" w:lineRule="auto"/>
        <w:ind w:left="640" w:hanging="640"/>
        <w:jc w:val="both"/>
        <w:rPr>
          <w:rFonts w:ascii="Gulliver" w:hAnsi="Gulliver" w:cs="Times New Roman"/>
          <w:noProof/>
          <w:sz w:val="18"/>
          <w:szCs w:val="24"/>
        </w:rPr>
      </w:pPr>
      <w:r>
        <w:rPr>
          <w:rFonts w:ascii="Gulliver" w:eastAsia="Gulliver" w:hAnsi="Gulliver" w:cs="Gulliver"/>
          <w:color w:val="000000"/>
          <w:sz w:val="18"/>
          <w:szCs w:val="18"/>
        </w:rPr>
        <w:fldChar w:fldCharType="begin" w:fldLock="1"/>
      </w:r>
      <w:r>
        <w:rPr>
          <w:rFonts w:ascii="Gulliver" w:eastAsia="Gulliver" w:hAnsi="Gulliver" w:cs="Gulliver"/>
          <w:color w:val="000000"/>
          <w:sz w:val="18"/>
          <w:szCs w:val="18"/>
        </w:rPr>
        <w:instrText xml:space="preserve">ADDIN Mendeley Bibliography CSL_BIBLIOGRAPHY </w:instrText>
      </w:r>
      <w:r>
        <w:rPr>
          <w:rFonts w:ascii="Gulliver" w:eastAsia="Gulliver" w:hAnsi="Gulliver" w:cs="Gulliver"/>
          <w:color w:val="000000"/>
          <w:sz w:val="18"/>
          <w:szCs w:val="18"/>
        </w:rPr>
        <w:fldChar w:fldCharType="separate"/>
      </w:r>
      <w:r w:rsidR="00AE5AF9" w:rsidRPr="00AE5AF9">
        <w:rPr>
          <w:rFonts w:ascii="Gulliver" w:hAnsi="Gulliver" w:cs="Times New Roman"/>
          <w:noProof/>
          <w:sz w:val="18"/>
          <w:szCs w:val="24"/>
        </w:rPr>
        <w:t>[1]</w:t>
      </w:r>
      <w:r w:rsidR="00AE5AF9" w:rsidRPr="00AE5AF9">
        <w:rPr>
          <w:rFonts w:ascii="Gulliver" w:hAnsi="Gulliver" w:cs="Times New Roman"/>
          <w:noProof/>
          <w:sz w:val="18"/>
          <w:szCs w:val="24"/>
        </w:rPr>
        <w:tab/>
        <w:t xml:space="preserve">I. Kobougias, E. Tatakis, and J. Prousalidis, “PV systems installed in marine vessels: Technologies and specifications,” </w:t>
      </w:r>
      <w:r w:rsidR="00AE5AF9" w:rsidRPr="00AE5AF9">
        <w:rPr>
          <w:rFonts w:ascii="Gulliver" w:hAnsi="Gulliver" w:cs="Times New Roman"/>
          <w:i/>
          <w:iCs/>
          <w:noProof/>
          <w:sz w:val="18"/>
          <w:szCs w:val="24"/>
        </w:rPr>
        <w:t>Adv. Power Electron.</w:t>
      </w:r>
      <w:r w:rsidR="00AE5AF9" w:rsidRPr="00AE5AF9">
        <w:rPr>
          <w:rFonts w:ascii="Gulliver" w:hAnsi="Gulliver" w:cs="Times New Roman"/>
          <w:noProof/>
          <w:sz w:val="18"/>
          <w:szCs w:val="24"/>
        </w:rPr>
        <w:t xml:space="preserve">, vol. 2013, no. i, 2013, </w:t>
      </w:r>
      <w:r w:rsidR="002D2932">
        <w:rPr>
          <w:rFonts w:ascii="Gulliver" w:hAnsi="Gulliver" w:cs="Times New Roman"/>
          <w:noProof/>
          <w:sz w:val="18"/>
          <w:szCs w:val="24"/>
          <w:lang w:val="en-US"/>
        </w:rPr>
        <w:t>http</w:t>
      </w:r>
      <w:r w:rsidR="00AE5AF9" w:rsidRPr="00AE5AF9">
        <w:rPr>
          <w:rFonts w:ascii="Gulliver" w:hAnsi="Gulliver" w:cs="Times New Roman"/>
          <w:noProof/>
          <w:sz w:val="18"/>
          <w:szCs w:val="24"/>
        </w:rPr>
        <w:t>doi: 10.1155/2013/831560.</w:t>
      </w:r>
    </w:p>
    <w:p w14:paraId="44206E50" w14:textId="77777777" w:rsidR="00AE5AF9" w:rsidRPr="00AE5AF9" w:rsidRDefault="00AE5AF9" w:rsidP="002D2932">
      <w:pPr>
        <w:widowControl w:val="0"/>
        <w:autoSpaceDE w:val="0"/>
        <w:autoSpaceDN w:val="0"/>
        <w:adjustRightInd w:val="0"/>
        <w:spacing w:after="0" w:line="240" w:lineRule="auto"/>
        <w:ind w:left="640" w:hanging="640"/>
        <w:jc w:val="both"/>
        <w:rPr>
          <w:rFonts w:ascii="Gulliver" w:hAnsi="Gulliver" w:cs="Times New Roman"/>
          <w:noProof/>
          <w:sz w:val="18"/>
          <w:szCs w:val="24"/>
        </w:rPr>
      </w:pPr>
      <w:r w:rsidRPr="00AE5AF9">
        <w:rPr>
          <w:rFonts w:ascii="Gulliver" w:hAnsi="Gulliver" w:cs="Times New Roman"/>
          <w:noProof/>
          <w:sz w:val="18"/>
          <w:szCs w:val="24"/>
        </w:rPr>
        <w:t>[2]</w:t>
      </w:r>
      <w:r w:rsidRPr="00AE5AF9">
        <w:rPr>
          <w:rFonts w:ascii="Gulliver" w:hAnsi="Gulliver" w:cs="Times New Roman"/>
          <w:noProof/>
          <w:sz w:val="18"/>
          <w:szCs w:val="24"/>
        </w:rPr>
        <w:tab/>
        <w:t>I. B. P. Sukadana and I. W. Suastawa, “Rancangan Propeller Optimum Kapal Ikan Tradisional,” 2009.</w:t>
      </w:r>
    </w:p>
    <w:p w14:paraId="2B34C27D" w14:textId="77777777" w:rsidR="00AE5AF9" w:rsidRPr="00AE5AF9" w:rsidRDefault="00AE5AF9" w:rsidP="002D2932">
      <w:pPr>
        <w:widowControl w:val="0"/>
        <w:autoSpaceDE w:val="0"/>
        <w:autoSpaceDN w:val="0"/>
        <w:adjustRightInd w:val="0"/>
        <w:spacing w:after="0" w:line="240" w:lineRule="auto"/>
        <w:ind w:left="640" w:hanging="640"/>
        <w:jc w:val="both"/>
        <w:rPr>
          <w:rFonts w:ascii="Gulliver" w:hAnsi="Gulliver" w:cs="Times New Roman"/>
          <w:noProof/>
          <w:sz w:val="18"/>
          <w:szCs w:val="24"/>
        </w:rPr>
      </w:pPr>
      <w:r w:rsidRPr="00AE5AF9">
        <w:rPr>
          <w:rFonts w:ascii="Gulliver" w:hAnsi="Gulliver" w:cs="Times New Roman"/>
          <w:noProof/>
          <w:sz w:val="18"/>
          <w:szCs w:val="24"/>
        </w:rPr>
        <w:t>[3]</w:t>
      </w:r>
      <w:r w:rsidRPr="00AE5AF9">
        <w:rPr>
          <w:rFonts w:ascii="Gulliver" w:hAnsi="Gulliver" w:cs="Times New Roman"/>
          <w:noProof/>
          <w:sz w:val="18"/>
          <w:szCs w:val="24"/>
        </w:rPr>
        <w:tab/>
        <w:t xml:space="preserve">D. Mulyana, J. Jamari, and R. Ismail, “Investigasi Efisiensi Propeler Kapal Ikan Tradisional,” </w:t>
      </w:r>
      <w:r w:rsidRPr="00AE5AF9">
        <w:rPr>
          <w:rFonts w:ascii="Gulliver" w:hAnsi="Gulliver" w:cs="Times New Roman"/>
          <w:i/>
          <w:iCs/>
          <w:noProof/>
          <w:sz w:val="18"/>
          <w:szCs w:val="24"/>
        </w:rPr>
        <w:t>Rotasi J. Tek. Mesin</w:t>
      </w:r>
      <w:r w:rsidRPr="00AE5AF9">
        <w:rPr>
          <w:rFonts w:ascii="Gulliver" w:hAnsi="Gulliver" w:cs="Times New Roman"/>
          <w:noProof/>
          <w:sz w:val="18"/>
          <w:szCs w:val="24"/>
        </w:rPr>
        <w:t>, vol. 16, no. 4, p. 28, 2014, doi: 10.14710/rotasi.16.4.28-34.</w:t>
      </w:r>
    </w:p>
    <w:p w14:paraId="2215FD91" w14:textId="77777777" w:rsidR="00AE5AF9" w:rsidRPr="00AE5AF9" w:rsidRDefault="00AE5AF9" w:rsidP="002D2932">
      <w:pPr>
        <w:widowControl w:val="0"/>
        <w:autoSpaceDE w:val="0"/>
        <w:autoSpaceDN w:val="0"/>
        <w:adjustRightInd w:val="0"/>
        <w:spacing w:after="0" w:line="240" w:lineRule="auto"/>
        <w:ind w:left="640" w:hanging="640"/>
        <w:jc w:val="both"/>
        <w:rPr>
          <w:rFonts w:ascii="Gulliver" w:hAnsi="Gulliver" w:cs="Times New Roman"/>
          <w:noProof/>
          <w:sz w:val="18"/>
          <w:szCs w:val="24"/>
        </w:rPr>
      </w:pPr>
      <w:r w:rsidRPr="00AE5AF9">
        <w:rPr>
          <w:rFonts w:ascii="Gulliver" w:hAnsi="Gulliver" w:cs="Times New Roman"/>
          <w:noProof/>
          <w:sz w:val="18"/>
          <w:szCs w:val="24"/>
        </w:rPr>
        <w:t>[4]</w:t>
      </w:r>
      <w:r w:rsidRPr="00AE5AF9">
        <w:rPr>
          <w:rFonts w:ascii="Gulliver" w:hAnsi="Gulliver" w:cs="Times New Roman"/>
          <w:noProof/>
          <w:sz w:val="18"/>
          <w:szCs w:val="24"/>
        </w:rPr>
        <w:tab/>
        <w:t xml:space="preserve">P. B. Setyabudi, D. Chrismianto, and G. Rindo, “Analisa Nilai Thrust Dan Torque Propeller Tipe B-Series Pada Kapal Selam Midget 150M Dengan Variasi Skew Angle Dan Blade Area Ratio (Ae/Ao) Menggunakan Metode Cfd,” </w:t>
      </w:r>
      <w:r w:rsidRPr="00AE5AF9">
        <w:rPr>
          <w:rFonts w:ascii="Gulliver" w:hAnsi="Gulliver" w:cs="Times New Roman"/>
          <w:i/>
          <w:iCs/>
          <w:noProof/>
          <w:sz w:val="18"/>
          <w:szCs w:val="24"/>
        </w:rPr>
        <w:t>Kapal</w:t>
      </w:r>
      <w:r w:rsidRPr="00AE5AF9">
        <w:rPr>
          <w:rFonts w:ascii="Gulliver" w:hAnsi="Gulliver" w:cs="Times New Roman"/>
          <w:noProof/>
          <w:sz w:val="18"/>
          <w:szCs w:val="24"/>
        </w:rPr>
        <w:t>, vol. 13, no. 3, p. 109, 2016, doi: 10.14710/kpl.v13i3.12352.</w:t>
      </w:r>
    </w:p>
    <w:p w14:paraId="40AD7A71" w14:textId="77777777" w:rsidR="00AE5AF9" w:rsidRPr="00AE5AF9" w:rsidRDefault="00AE5AF9" w:rsidP="002D2932">
      <w:pPr>
        <w:widowControl w:val="0"/>
        <w:autoSpaceDE w:val="0"/>
        <w:autoSpaceDN w:val="0"/>
        <w:adjustRightInd w:val="0"/>
        <w:spacing w:after="0" w:line="240" w:lineRule="auto"/>
        <w:ind w:left="640" w:hanging="640"/>
        <w:jc w:val="both"/>
        <w:rPr>
          <w:rFonts w:ascii="Gulliver" w:hAnsi="Gulliver" w:cs="Times New Roman"/>
          <w:noProof/>
          <w:sz w:val="18"/>
          <w:szCs w:val="24"/>
        </w:rPr>
      </w:pPr>
      <w:r w:rsidRPr="00AE5AF9">
        <w:rPr>
          <w:rFonts w:ascii="Gulliver" w:hAnsi="Gulliver" w:cs="Times New Roman"/>
          <w:noProof/>
          <w:sz w:val="18"/>
          <w:szCs w:val="24"/>
        </w:rPr>
        <w:t>[5]</w:t>
      </w:r>
      <w:r w:rsidRPr="00AE5AF9">
        <w:rPr>
          <w:rFonts w:ascii="Gulliver" w:hAnsi="Gulliver" w:cs="Times New Roman"/>
          <w:noProof/>
          <w:sz w:val="18"/>
          <w:szCs w:val="24"/>
        </w:rPr>
        <w:tab/>
        <w:t xml:space="preserve">T. Yulianto and R. C. Ariesta, “Analisis Kekuatan Shaft Propeller Kapal Rescue 40 Meter dengan Metode Elemen Hingga,” </w:t>
      </w:r>
      <w:r w:rsidRPr="00AE5AF9">
        <w:rPr>
          <w:rFonts w:ascii="Gulliver" w:hAnsi="Gulliver" w:cs="Times New Roman"/>
          <w:i/>
          <w:iCs/>
          <w:noProof/>
          <w:sz w:val="18"/>
          <w:szCs w:val="24"/>
        </w:rPr>
        <w:t>Kapal J. Ilmu Pengetah. dan Teknol. Kelaut.</w:t>
      </w:r>
      <w:r w:rsidRPr="00AE5AF9">
        <w:rPr>
          <w:rFonts w:ascii="Gulliver" w:hAnsi="Gulliver" w:cs="Times New Roman"/>
          <w:noProof/>
          <w:sz w:val="18"/>
          <w:szCs w:val="24"/>
        </w:rPr>
        <w:t>, vol. 16, no. 3, pp. 100–105, 2019, doi: 10.14710/kapal.v16i3.23572.</w:t>
      </w:r>
    </w:p>
    <w:p w14:paraId="5A3F27ED" w14:textId="77777777" w:rsidR="00AE5AF9" w:rsidRPr="00AE5AF9" w:rsidRDefault="00AE5AF9" w:rsidP="002D2932">
      <w:pPr>
        <w:widowControl w:val="0"/>
        <w:autoSpaceDE w:val="0"/>
        <w:autoSpaceDN w:val="0"/>
        <w:adjustRightInd w:val="0"/>
        <w:spacing w:after="0" w:line="240" w:lineRule="auto"/>
        <w:ind w:left="640" w:hanging="640"/>
        <w:jc w:val="both"/>
        <w:rPr>
          <w:rFonts w:ascii="Gulliver" w:hAnsi="Gulliver" w:cs="Times New Roman"/>
          <w:noProof/>
          <w:sz w:val="18"/>
          <w:szCs w:val="24"/>
        </w:rPr>
      </w:pPr>
      <w:r w:rsidRPr="00AE5AF9">
        <w:rPr>
          <w:rFonts w:ascii="Gulliver" w:hAnsi="Gulliver" w:cs="Times New Roman"/>
          <w:noProof/>
          <w:sz w:val="18"/>
          <w:szCs w:val="24"/>
        </w:rPr>
        <w:t>[6]</w:t>
      </w:r>
      <w:r w:rsidRPr="00AE5AF9">
        <w:rPr>
          <w:rFonts w:ascii="Gulliver" w:hAnsi="Gulliver" w:cs="Times New Roman"/>
          <w:noProof/>
          <w:sz w:val="18"/>
          <w:szCs w:val="24"/>
        </w:rPr>
        <w:tab/>
        <w:t xml:space="preserve">A. Trimulyono and Kiryanto, “Analisa Efisiensi Propeller B-Series Dan Kaplan Pada Kapal Tugboat Ari 400 Hp Dengan Variasi Jumlah Daun ,” </w:t>
      </w:r>
      <w:r w:rsidRPr="00AE5AF9">
        <w:rPr>
          <w:rFonts w:ascii="Gulliver" w:hAnsi="Gulliver" w:cs="Times New Roman"/>
          <w:i/>
          <w:iCs/>
          <w:noProof/>
          <w:sz w:val="18"/>
          <w:szCs w:val="24"/>
        </w:rPr>
        <w:t>Kapal</w:t>
      </w:r>
      <w:r w:rsidRPr="00AE5AF9">
        <w:rPr>
          <w:rFonts w:ascii="Gulliver" w:hAnsi="Gulliver" w:cs="Times New Roman"/>
          <w:noProof/>
          <w:sz w:val="18"/>
          <w:szCs w:val="24"/>
        </w:rPr>
        <w:t>, vol. 12, no. No. 2, June, pp. 112–120, 2015.</w:t>
      </w:r>
    </w:p>
    <w:p w14:paraId="43EB97FF" w14:textId="77777777" w:rsidR="00AE5AF9" w:rsidRPr="00AE5AF9" w:rsidRDefault="00AE5AF9" w:rsidP="002D2932">
      <w:pPr>
        <w:widowControl w:val="0"/>
        <w:autoSpaceDE w:val="0"/>
        <w:autoSpaceDN w:val="0"/>
        <w:adjustRightInd w:val="0"/>
        <w:spacing w:after="0" w:line="240" w:lineRule="auto"/>
        <w:ind w:left="640" w:hanging="640"/>
        <w:jc w:val="both"/>
        <w:rPr>
          <w:rFonts w:ascii="Gulliver" w:hAnsi="Gulliver" w:cs="Times New Roman"/>
          <w:noProof/>
          <w:sz w:val="18"/>
          <w:szCs w:val="24"/>
        </w:rPr>
      </w:pPr>
      <w:r w:rsidRPr="00AE5AF9">
        <w:rPr>
          <w:rFonts w:ascii="Gulliver" w:hAnsi="Gulliver" w:cs="Times New Roman"/>
          <w:noProof/>
          <w:sz w:val="18"/>
          <w:szCs w:val="24"/>
        </w:rPr>
        <w:t>[7]</w:t>
      </w:r>
      <w:r w:rsidRPr="00AE5AF9">
        <w:rPr>
          <w:rFonts w:ascii="Gulliver" w:hAnsi="Gulliver" w:cs="Times New Roman"/>
          <w:noProof/>
          <w:sz w:val="18"/>
          <w:szCs w:val="24"/>
        </w:rPr>
        <w:tab/>
        <w:t xml:space="preserve">A. Macfudin, A. A. . Dinariyana, and D. P. Sari, “Numerical Investigation on The Open Water Characteristics of B-Series Propeller,” </w:t>
      </w:r>
      <w:r w:rsidRPr="00AE5AF9">
        <w:rPr>
          <w:rFonts w:ascii="Gulliver" w:hAnsi="Gulliver" w:cs="Times New Roman"/>
          <w:i/>
          <w:iCs/>
          <w:noProof/>
          <w:sz w:val="18"/>
          <w:szCs w:val="24"/>
        </w:rPr>
        <w:t>Kapal J. Mar. Sci. Technol.</w:t>
      </w:r>
      <w:r w:rsidRPr="00AE5AF9">
        <w:rPr>
          <w:rFonts w:ascii="Gulliver" w:hAnsi="Gulliver" w:cs="Times New Roman"/>
          <w:noProof/>
          <w:sz w:val="18"/>
          <w:szCs w:val="24"/>
        </w:rPr>
        <w:t>, vol. 20, no. 2, pp. 270–278, 2023.</w:t>
      </w:r>
    </w:p>
    <w:p w14:paraId="4032F6DD" w14:textId="77777777" w:rsidR="00AE5AF9" w:rsidRPr="00AE5AF9" w:rsidRDefault="00AE5AF9" w:rsidP="002D2932">
      <w:pPr>
        <w:widowControl w:val="0"/>
        <w:autoSpaceDE w:val="0"/>
        <w:autoSpaceDN w:val="0"/>
        <w:adjustRightInd w:val="0"/>
        <w:spacing w:after="0" w:line="240" w:lineRule="auto"/>
        <w:ind w:left="640" w:hanging="640"/>
        <w:jc w:val="both"/>
        <w:rPr>
          <w:rFonts w:ascii="Gulliver" w:hAnsi="Gulliver" w:cs="Times New Roman"/>
          <w:noProof/>
          <w:sz w:val="18"/>
          <w:szCs w:val="24"/>
        </w:rPr>
      </w:pPr>
      <w:r w:rsidRPr="00AE5AF9">
        <w:rPr>
          <w:rFonts w:ascii="Gulliver" w:hAnsi="Gulliver" w:cs="Times New Roman"/>
          <w:noProof/>
          <w:sz w:val="18"/>
          <w:szCs w:val="24"/>
        </w:rPr>
        <w:t>[8]</w:t>
      </w:r>
      <w:r w:rsidRPr="00AE5AF9">
        <w:rPr>
          <w:rFonts w:ascii="Gulliver" w:hAnsi="Gulliver" w:cs="Times New Roman"/>
          <w:noProof/>
          <w:sz w:val="18"/>
          <w:szCs w:val="24"/>
        </w:rPr>
        <w:tab/>
        <w:t xml:space="preserve">I. M. Ariana, A. Iswantoro, and S. A. Fitri, “Combining Optimum Propeller Design on Roro Ship Re-engine,” </w:t>
      </w:r>
      <w:r w:rsidRPr="00AE5AF9">
        <w:rPr>
          <w:rFonts w:ascii="Gulliver" w:hAnsi="Gulliver" w:cs="Times New Roman"/>
          <w:i/>
          <w:iCs/>
          <w:noProof/>
          <w:sz w:val="18"/>
          <w:szCs w:val="24"/>
        </w:rPr>
        <w:t>Kapal J. Mar. Sci. Technol.</w:t>
      </w:r>
      <w:r w:rsidRPr="00AE5AF9">
        <w:rPr>
          <w:rFonts w:ascii="Gulliver" w:hAnsi="Gulliver" w:cs="Times New Roman"/>
          <w:noProof/>
          <w:sz w:val="18"/>
          <w:szCs w:val="24"/>
        </w:rPr>
        <w:t>, vol. 20, no. 2, pp. 201–213, 2023.</w:t>
      </w:r>
    </w:p>
    <w:p w14:paraId="7E356555" w14:textId="77777777" w:rsidR="00AE5AF9" w:rsidRPr="00AE5AF9" w:rsidRDefault="00AE5AF9" w:rsidP="002D2932">
      <w:pPr>
        <w:widowControl w:val="0"/>
        <w:autoSpaceDE w:val="0"/>
        <w:autoSpaceDN w:val="0"/>
        <w:adjustRightInd w:val="0"/>
        <w:spacing w:after="0" w:line="240" w:lineRule="auto"/>
        <w:ind w:left="640" w:hanging="640"/>
        <w:jc w:val="both"/>
        <w:rPr>
          <w:rFonts w:ascii="Gulliver" w:hAnsi="Gulliver" w:cs="Times New Roman"/>
          <w:noProof/>
          <w:sz w:val="18"/>
          <w:szCs w:val="24"/>
        </w:rPr>
      </w:pPr>
      <w:r w:rsidRPr="00AE5AF9">
        <w:rPr>
          <w:rFonts w:ascii="Gulliver" w:hAnsi="Gulliver" w:cs="Times New Roman"/>
          <w:noProof/>
          <w:sz w:val="18"/>
          <w:szCs w:val="24"/>
        </w:rPr>
        <w:t>[9]</w:t>
      </w:r>
      <w:r w:rsidRPr="00AE5AF9">
        <w:rPr>
          <w:rFonts w:ascii="Gulliver" w:hAnsi="Gulliver" w:cs="Times New Roman"/>
          <w:noProof/>
          <w:sz w:val="18"/>
          <w:szCs w:val="24"/>
        </w:rPr>
        <w:tab/>
        <w:t xml:space="preserve">A. H. Muhammad, A. Thariq, Z. Yusuf, H. Yudo, and M. Yasir, “The Selection of Propeller and Primary Engine Matching Level of a 30 GT Fishing Vessel with Analytic Hierarchy Process (Case Study KM Inka Mina 759),” </w:t>
      </w:r>
      <w:r w:rsidRPr="00AE5AF9">
        <w:rPr>
          <w:rFonts w:ascii="Gulliver" w:hAnsi="Gulliver" w:cs="Times New Roman"/>
          <w:i/>
          <w:iCs/>
          <w:noProof/>
          <w:sz w:val="18"/>
          <w:szCs w:val="24"/>
        </w:rPr>
        <w:t>Kapal J. Mar. Sci. Technol.</w:t>
      </w:r>
      <w:r w:rsidRPr="00AE5AF9">
        <w:rPr>
          <w:rFonts w:ascii="Gulliver" w:hAnsi="Gulliver" w:cs="Times New Roman"/>
          <w:noProof/>
          <w:sz w:val="18"/>
          <w:szCs w:val="24"/>
        </w:rPr>
        <w:t>, vol. 19, no. 2, pp. 90–100, 2022.</w:t>
      </w:r>
    </w:p>
    <w:p w14:paraId="617D610B" w14:textId="77777777" w:rsidR="00AE5AF9" w:rsidRPr="00AE5AF9" w:rsidRDefault="00AE5AF9" w:rsidP="002D2932">
      <w:pPr>
        <w:widowControl w:val="0"/>
        <w:autoSpaceDE w:val="0"/>
        <w:autoSpaceDN w:val="0"/>
        <w:adjustRightInd w:val="0"/>
        <w:spacing w:after="0" w:line="240" w:lineRule="auto"/>
        <w:ind w:left="640" w:hanging="640"/>
        <w:jc w:val="both"/>
        <w:rPr>
          <w:rFonts w:ascii="Gulliver" w:hAnsi="Gulliver" w:cs="Times New Roman"/>
          <w:noProof/>
          <w:sz w:val="18"/>
          <w:szCs w:val="24"/>
        </w:rPr>
      </w:pPr>
      <w:r w:rsidRPr="00AE5AF9">
        <w:rPr>
          <w:rFonts w:ascii="Gulliver" w:hAnsi="Gulliver" w:cs="Times New Roman"/>
          <w:noProof/>
          <w:sz w:val="18"/>
          <w:szCs w:val="24"/>
        </w:rPr>
        <w:t>[10]</w:t>
      </w:r>
      <w:r w:rsidRPr="00AE5AF9">
        <w:rPr>
          <w:rFonts w:ascii="Gulliver" w:hAnsi="Gulliver" w:cs="Times New Roman"/>
          <w:noProof/>
          <w:sz w:val="18"/>
          <w:szCs w:val="24"/>
        </w:rPr>
        <w:tab/>
        <w:t xml:space="preserve">A. I. Sultoni, M. M. Ali, and Z. P. Aji, “Design of Hybrid(PV/Gasoline) Propulsion for Small Fishing Vessel,” </w:t>
      </w:r>
      <w:r w:rsidRPr="00AE5AF9">
        <w:rPr>
          <w:rFonts w:ascii="Gulliver" w:hAnsi="Gulliver" w:cs="Times New Roman"/>
          <w:i/>
          <w:iCs/>
          <w:noProof/>
          <w:sz w:val="18"/>
          <w:szCs w:val="24"/>
        </w:rPr>
        <w:t>KAPAL</w:t>
      </w:r>
      <w:r w:rsidRPr="00AE5AF9">
        <w:rPr>
          <w:rFonts w:ascii="Gulliver" w:hAnsi="Gulliver" w:cs="Times New Roman"/>
          <w:noProof/>
          <w:sz w:val="18"/>
          <w:szCs w:val="24"/>
        </w:rPr>
        <w:t>, vol. 17, no. 1, pp. 1–6, 2020.</w:t>
      </w:r>
    </w:p>
    <w:p w14:paraId="2200C3E1" w14:textId="77777777" w:rsidR="00AE5AF9" w:rsidRPr="00AE5AF9" w:rsidRDefault="00AE5AF9" w:rsidP="002D2932">
      <w:pPr>
        <w:widowControl w:val="0"/>
        <w:autoSpaceDE w:val="0"/>
        <w:autoSpaceDN w:val="0"/>
        <w:adjustRightInd w:val="0"/>
        <w:spacing w:after="0" w:line="240" w:lineRule="auto"/>
        <w:ind w:left="640" w:hanging="640"/>
        <w:jc w:val="both"/>
        <w:rPr>
          <w:rFonts w:ascii="Gulliver" w:hAnsi="Gulliver" w:cs="Times New Roman"/>
          <w:noProof/>
          <w:sz w:val="18"/>
          <w:szCs w:val="24"/>
        </w:rPr>
      </w:pPr>
      <w:r w:rsidRPr="00AE5AF9">
        <w:rPr>
          <w:rFonts w:ascii="Gulliver" w:hAnsi="Gulliver" w:cs="Times New Roman"/>
          <w:noProof/>
          <w:sz w:val="18"/>
          <w:szCs w:val="24"/>
        </w:rPr>
        <w:t>[11]</w:t>
      </w:r>
      <w:r w:rsidRPr="00AE5AF9">
        <w:rPr>
          <w:rFonts w:ascii="Gulliver" w:hAnsi="Gulliver" w:cs="Times New Roman"/>
          <w:noProof/>
          <w:sz w:val="18"/>
          <w:szCs w:val="24"/>
        </w:rPr>
        <w:tab/>
        <w:t xml:space="preserve">G. S. Spagnolo, D. Papalillo, A. Martocchia, and G. Makary, “Solar-Electric Boat,” </w:t>
      </w:r>
      <w:r w:rsidRPr="00AE5AF9">
        <w:rPr>
          <w:rFonts w:ascii="Gulliver" w:hAnsi="Gulliver" w:cs="Times New Roman"/>
          <w:i/>
          <w:iCs/>
          <w:noProof/>
          <w:sz w:val="18"/>
          <w:szCs w:val="24"/>
        </w:rPr>
        <w:t>J. Transp. Technol.</w:t>
      </w:r>
      <w:r w:rsidRPr="00AE5AF9">
        <w:rPr>
          <w:rFonts w:ascii="Gulliver" w:hAnsi="Gulliver" w:cs="Times New Roman"/>
          <w:noProof/>
          <w:sz w:val="18"/>
          <w:szCs w:val="24"/>
        </w:rPr>
        <w:t>, vol. 02, no. 02, pp. 144–149, 2012, doi: 10.4236/jtts.2012.22015.</w:t>
      </w:r>
    </w:p>
    <w:p w14:paraId="12676343" w14:textId="77777777" w:rsidR="00AE5AF9" w:rsidRPr="00AE5AF9" w:rsidRDefault="00AE5AF9" w:rsidP="002D2932">
      <w:pPr>
        <w:widowControl w:val="0"/>
        <w:autoSpaceDE w:val="0"/>
        <w:autoSpaceDN w:val="0"/>
        <w:adjustRightInd w:val="0"/>
        <w:spacing w:after="0" w:line="240" w:lineRule="auto"/>
        <w:ind w:left="640" w:hanging="640"/>
        <w:jc w:val="both"/>
        <w:rPr>
          <w:rFonts w:ascii="Gulliver" w:hAnsi="Gulliver" w:cs="Times New Roman"/>
          <w:noProof/>
          <w:sz w:val="18"/>
          <w:szCs w:val="24"/>
        </w:rPr>
      </w:pPr>
      <w:r w:rsidRPr="00AE5AF9">
        <w:rPr>
          <w:rFonts w:ascii="Gulliver" w:hAnsi="Gulliver" w:cs="Times New Roman"/>
          <w:noProof/>
          <w:sz w:val="18"/>
          <w:szCs w:val="24"/>
        </w:rPr>
        <w:t>[12]</w:t>
      </w:r>
      <w:r w:rsidRPr="00AE5AF9">
        <w:rPr>
          <w:rFonts w:ascii="Gulliver" w:hAnsi="Gulliver" w:cs="Times New Roman"/>
          <w:noProof/>
          <w:sz w:val="18"/>
          <w:szCs w:val="24"/>
        </w:rPr>
        <w:tab/>
        <w:t xml:space="preserve">K. Mahmud, S. Morsalin, and M. I. Khan, “Design and Fabrication of an Automated Solar Boat,” </w:t>
      </w:r>
      <w:r w:rsidRPr="00AE5AF9">
        <w:rPr>
          <w:rFonts w:ascii="Gulliver" w:hAnsi="Gulliver" w:cs="Times New Roman"/>
          <w:i/>
          <w:iCs/>
          <w:noProof/>
          <w:sz w:val="18"/>
          <w:szCs w:val="24"/>
        </w:rPr>
        <w:t>Int. J. Adv. Sci. Technol.</w:t>
      </w:r>
      <w:r w:rsidRPr="00AE5AF9">
        <w:rPr>
          <w:rFonts w:ascii="Gulliver" w:hAnsi="Gulliver" w:cs="Times New Roman"/>
          <w:noProof/>
          <w:sz w:val="18"/>
          <w:szCs w:val="24"/>
        </w:rPr>
        <w:t>, vol. 64, pp. 31–42, 2014, doi: 10.14257/ijast.2014.64.04.</w:t>
      </w:r>
    </w:p>
    <w:p w14:paraId="2357B09F" w14:textId="77777777" w:rsidR="00AE5AF9" w:rsidRPr="00AE5AF9" w:rsidRDefault="00AE5AF9" w:rsidP="002D2932">
      <w:pPr>
        <w:widowControl w:val="0"/>
        <w:autoSpaceDE w:val="0"/>
        <w:autoSpaceDN w:val="0"/>
        <w:adjustRightInd w:val="0"/>
        <w:spacing w:after="0" w:line="240" w:lineRule="auto"/>
        <w:ind w:left="640" w:hanging="640"/>
        <w:jc w:val="both"/>
        <w:rPr>
          <w:rFonts w:ascii="Gulliver" w:hAnsi="Gulliver" w:cs="Times New Roman"/>
          <w:noProof/>
          <w:sz w:val="18"/>
          <w:szCs w:val="24"/>
        </w:rPr>
      </w:pPr>
      <w:r w:rsidRPr="00AE5AF9">
        <w:rPr>
          <w:rFonts w:ascii="Gulliver" w:hAnsi="Gulliver" w:cs="Times New Roman"/>
          <w:noProof/>
          <w:sz w:val="18"/>
          <w:szCs w:val="24"/>
        </w:rPr>
        <w:t>[13]</w:t>
      </w:r>
      <w:r w:rsidRPr="00AE5AF9">
        <w:rPr>
          <w:rFonts w:ascii="Gulliver" w:hAnsi="Gulliver" w:cs="Times New Roman"/>
          <w:noProof/>
          <w:sz w:val="18"/>
          <w:szCs w:val="24"/>
        </w:rPr>
        <w:tab/>
        <w:t xml:space="preserve">I. K. A. P. Utama, P. I. Santosa, R. M. Chao, and A. Nasiruddin, “New concept of solar- Powered catamaran fishing vessel,” </w:t>
      </w:r>
      <w:r w:rsidRPr="00AE5AF9">
        <w:rPr>
          <w:rFonts w:ascii="Gulliver" w:hAnsi="Gulliver" w:cs="Times New Roman"/>
          <w:i/>
          <w:iCs/>
          <w:noProof/>
          <w:sz w:val="18"/>
          <w:szCs w:val="24"/>
        </w:rPr>
        <w:t>Proc. 7th Int. Conf. Asian Pacific Coasts, APAC 2013</w:t>
      </w:r>
      <w:r w:rsidRPr="00AE5AF9">
        <w:rPr>
          <w:rFonts w:ascii="Gulliver" w:hAnsi="Gulliver" w:cs="Times New Roman"/>
          <w:noProof/>
          <w:sz w:val="18"/>
          <w:szCs w:val="24"/>
        </w:rPr>
        <w:t>, pp. 903–909, 2020.</w:t>
      </w:r>
    </w:p>
    <w:p w14:paraId="761F8ED6" w14:textId="77777777" w:rsidR="00AE5AF9" w:rsidRPr="00AE5AF9" w:rsidRDefault="00AE5AF9" w:rsidP="002D2932">
      <w:pPr>
        <w:widowControl w:val="0"/>
        <w:autoSpaceDE w:val="0"/>
        <w:autoSpaceDN w:val="0"/>
        <w:adjustRightInd w:val="0"/>
        <w:spacing w:after="0" w:line="240" w:lineRule="auto"/>
        <w:ind w:left="640" w:hanging="640"/>
        <w:jc w:val="both"/>
        <w:rPr>
          <w:rFonts w:ascii="Gulliver" w:hAnsi="Gulliver" w:cs="Times New Roman"/>
          <w:noProof/>
          <w:sz w:val="18"/>
          <w:szCs w:val="24"/>
        </w:rPr>
      </w:pPr>
      <w:r w:rsidRPr="00AE5AF9">
        <w:rPr>
          <w:rFonts w:ascii="Gulliver" w:hAnsi="Gulliver" w:cs="Times New Roman"/>
          <w:noProof/>
          <w:sz w:val="18"/>
          <w:szCs w:val="24"/>
        </w:rPr>
        <w:t>[14]</w:t>
      </w:r>
      <w:r w:rsidRPr="00AE5AF9">
        <w:rPr>
          <w:rFonts w:ascii="Gulliver" w:hAnsi="Gulliver" w:cs="Times New Roman"/>
          <w:noProof/>
          <w:sz w:val="18"/>
          <w:szCs w:val="24"/>
        </w:rPr>
        <w:tab/>
        <w:t xml:space="preserve">M. Burak Samsul, “Blade Cup Method for Cavitation Reduction in Marine Propellers,” </w:t>
      </w:r>
      <w:r w:rsidRPr="00AE5AF9">
        <w:rPr>
          <w:rFonts w:ascii="Gulliver" w:hAnsi="Gulliver" w:cs="Times New Roman"/>
          <w:i/>
          <w:iCs/>
          <w:noProof/>
          <w:sz w:val="18"/>
          <w:szCs w:val="24"/>
        </w:rPr>
        <w:t>Polish Marit. Res.</w:t>
      </w:r>
      <w:r w:rsidRPr="00AE5AF9">
        <w:rPr>
          <w:rFonts w:ascii="Gulliver" w:hAnsi="Gulliver" w:cs="Times New Roman"/>
          <w:noProof/>
          <w:sz w:val="18"/>
          <w:szCs w:val="24"/>
        </w:rPr>
        <w:t>, vol. 28, no. 2, pp. 54–62, 2021, doi: 10.2478/pomr-2021-0021.</w:t>
      </w:r>
    </w:p>
    <w:p w14:paraId="33B7A818" w14:textId="77777777" w:rsidR="00AE5AF9" w:rsidRPr="00AE5AF9" w:rsidRDefault="00AE5AF9" w:rsidP="002D2932">
      <w:pPr>
        <w:widowControl w:val="0"/>
        <w:autoSpaceDE w:val="0"/>
        <w:autoSpaceDN w:val="0"/>
        <w:adjustRightInd w:val="0"/>
        <w:spacing w:after="0" w:line="240" w:lineRule="auto"/>
        <w:ind w:left="640" w:hanging="640"/>
        <w:jc w:val="both"/>
        <w:rPr>
          <w:rFonts w:ascii="Gulliver" w:hAnsi="Gulliver" w:cs="Times New Roman"/>
          <w:noProof/>
          <w:sz w:val="18"/>
          <w:szCs w:val="24"/>
        </w:rPr>
      </w:pPr>
      <w:r w:rsidRPr="00AE5AF9">
        <w:rPr>
          <w:rFonts w:ascii="Gulliver" w:hAnsi="Gulliver" w:cs="Times New Roman"/>
          <w:noProof/>
          <w:sz w:val="18"/>
          <w:szCs w:val="24"/>
        </w:rPr>
        <w:t>[15]</w:t>
      </w:r>
      <w:r w:rsidRPr="00AE5AF9">
        <w:rPr>
          <w:rFonts w:ascii="Gulliver" w:hAnsi="Gulliver" w:cs="Times New Roman"/>
          <w:noProof/>
          <w:sz w:val="18"/>
          <w:szCs w:val="24"/>
        </w:rPr>
        <w:tab/>
        <w:t xml:space="preserve">N. V. ali and S. N. njan, “Optimized Electric Propulsion System Modeling and Simulation with Low Voltage DC Hybrid Power Systems,” </w:t>
      </w:r>
      <w:r w:rsidRPr="00AE5AF9">
        <w:rPr>
          <w:rFonts w:ascii="Gulliver" w:hAnsi="Gulliver" w:cs="Times New Roman"/>
          <w:i/>
          <w:iCs/>
          <w:noProof/>
          <w:sz w:val="18"/>
          <w:szCs w:val="24"/>
        </w:rPr>
        <w:t>Int. J. Adv. Res. Electr. Electron. Instrum. Eng.</w:t>
      </w:r>
      <w:r w:rsidRPr="00AE5AF9">
        <w:rPr>
          <w:rFonts w:ascii="Gulliver" w:hAnsi="Gulliver" w:cs="Times New Roman"/>
          <w:noProof/>
          <w:sz w:val="18"/>
          <w:szCs w:val="24"/>
        </w:rPr>
        <w:t>, vol. 03, no. 12, pp. 13602–13611, 2014, doi: 10.15662/ijareeie.2014.0312014.</w:t>
      </w:r>
    </w:p>
    <w:p w14:paraId="27B88067" w14:textId="77777777" w:rsidR="00AE5AF9" w:rsidRPr="00AE5AF9" w:rsidRDefault="00AE5AF9" w:rsidP="002D2932">
      <w:pPr>
        <w:widowControl w:val="0"/>
        <w:autoSpaceDE w:val="0"/>
        <w:autoSpaceDN w:val="0"/>
        <w:adjustRightInd w:val="0"/>
        <w:spacing w:after="0" w:line="240" w:lineRule="auto"/>
        <w:ind w:left="640" w:hanging="640"/>
        <w:jc w:val="both"/>
        <w:rPr>
          <w:rFonts w:ascii="Gulliver" w:hAnsi="Gulliver" w:cs="Times New Roman"/>
          <w:noProof/>
          <w:sz w:val="18"/>
          <w:szCs w:val="24"/>
        </w:rPr>
      </w:pPr>
      <w:r w:rsidRPr="00AE5AF9">
        <w:rPr>
          <w:rFonts w:ascii="Gulliver" w:hAnsi="Gulliver" w:cs="Times New Roman"/>
          <w:noProof/>
          <w:sz w:val="18"/>
          <w:szCs w:val="24"/>
        </w:rPr>
        <w:t>[16]</w:t>
      </w:r>
      <w:r w:rsidRPr="00AE5AF9">
        <w:rPr>
          <w:rFonts w:ascii="Gulliver" w:hAnsi="Gulliver" w:cs="Times New Roman"/>
          <w:noProof/>
          <w:sz w:val="18"/>
          <w:szCs w:val="24"/>
        </w:rPr>
        <w:tab/>
        <w:t xml:space="preserve">H. Lan, S. Wen, Y. Y. Hong, D. C. Yu, and L. Zhang, “Optimal sizing of hybrid PV/diesel/battery in ship power system,” </w:t>
      </w:r>
      <w:r w:rsidRPr="00AE5AF9">
        <w:rPr>
          <w:rFonts w:ascii="Gulliver" w:hAnsi="Gulliver" w:cs="Times New Roman"/>
          <w:i/>
          <w:iCs/>
          <w:noProof/>
          <w:sz w:val="18"/>
          <w:szCs w:val="24"/>
        </w:rPr>
        <w:t>Appl. Energy</w:t>
      </w:r>
      <w:r w:rsidRPr="00AE5AF9">
        <w:rPr>
          <w:rFonts w:ascii="Gulliver" w:hAnsi="Gulliver" w:cs="Times New Roman"/>
          <w:noProof/>
          <w:sz w:val="18"/>
          <w:szCs w:val="24"/>
        </w:rPr>
        <w:t>, vol. 158, pp. 26–34, 2015, doi: 10.1016/j.apenergy.2015.08.031.</w:t>
      </w:r>
    </w:p>
    <w:p w14:paraId="6C22C788" w14:textId="77777777" w:rsidR="00AE5AF9" w:rsidRPr="00AE5AF9" w:rsidRDefault="00AE5AF9" w:rsidP="002D2932">
      <w:pPr>
        <w:widowControl w:val="0"/>
        <w:autoSpaceDE w:val="0"/>
        <w:autoSpaceDN w:val="0"/>
        <w:adjustRightInd w:val="0"/>
        <w:spacing w:after="0" w:line="240" w:lineRule="auto"/>
        <w:ind w:left="640" w:hanging="640"/>
        <w:jc w:val="both"/>
        <w:rPr>
          <w:rFonts w:ascii="Gulliver" w:hAnsi="Gulliver" w:cs="Times New Roman"/>
          <w:noProof/>
          <w:sz w:val="18"/>
          <w:szCs w:val="24"/>
        </w:rPr>
      </w:pPr>
      <w:r w:rsidRPr="00AE5AF9">
        <w:rPr>
          <w:rFonts w:ascii="Gulliver" w:hAnsi="Gulliver" w:cs="Times New Roman"/>
          <w:noProof/>
          <w:sz w:val="18"/>
          <w:szCs w:val="24"/>
        </w:rPr>
        <w:t>[17]</w:t>
      </w:r>
      <w:r w:rsidRPr="00AE5AF9">
        <w:rPr>
          <w:rFonts w:ascii="Gulliver" w:hAnsi="Gulliver" w:cs="Times New Roman"/>
          <w:noProof/>
          <w:sz w:val="18"/>
          <w:szCs w:val="24"/>
        </w:rPr>
        <w:tab/>
        <w:t xml:space="preserve">P. I. Santosa and I. K. A. P. Utama, “An Investigation into Hybrid Catamaran Fishing Vessel: Combination of Diesel Engine, Sails and Solar Panels,” </w:t>
      </w:r>
      <w:r w:rsidRPr="00AE5AF9">
        <w:rPr>
          <w:rFonts w:ascii="Gulliver" w:hAnsi="Gulliver" w:cs="Times New Roman"/>
          <w:i/>
          <w:iCs/>
          <w:noProof/>
          <w:sz w:val="18"/>
          <w:szCs w:val="24"/>
        </w:rPr>
        <w:t>IPTEK J. Proc. Ser.</w:t>
      </w:r>
      <w:r w:rsidRPr="00AE5AF9">
        <w:rPr>
          <w:rFonts w:ascii="Gulliver" w:hAnsi="Gulliver" w:cs="Times New Roman"/>
          <w:noProof/>
          <w:sz w:val="18"/>
          <w:szCs w:val="24"/>
        </w:rPr>
        <w:t>, vol. 0, no. 1, pp. 36–41, 2014, doi: 10.12962/j23546026.y2014i1.383.</w:t>
      </w:r>
    </w:p>
    <w:p w14:paraId="0D4D9DA0" w14:textId="77777777" w:rsidR="00AE5AF9" w:rsidRPr="00AE5AF9" w:rsidRDefault="00AE5AF9" w:rsidP="002D2932">
      <w:pPr>
        <w:widowControl w:val="0"/>
        <w:autoSpaceDE w:val="0"/>
        <w:autoSpaceDN w:val="0"/>
        <w:adjustRightInd w:val="0"/>
        <w:spacing w:after="0" w:line="240" w:lineRule="auto"/>
        <w:ind w:left="640" w:hanging="640"/>
        <w:jc w:val="both"/>
        <w:rPr>
          <w:rFonts w:ascii="Gulliver" w:hAnsi="Gulliver" w:cs="Times New Roman"/>
          <w:noProof/>
          <w:sz w:val="18"/>
          <w:szCs w:val="24"/>
        </w:rPr>
      </w:pPr>
      <w:r w:rsidRPr="00AE5AF9">
        <w:rPr>
          <w:rFonts w:ascii="Gulliver" w:hAnsi="Gulliver" w:cs="Times New Roman"/>
          <w:noProof/>
          <w:sz w:val="18"/>
          <w:szCs w:val="24"/>
        </w:rPr>
        <w:t>[18]</w:t>
      </w:r>
      <w:r w:rsidRPr="00AE5AF9">
        <w:rPr>
          <w:rFonts w:ascii="Gulliver" w:hAnsi="Gulliver" w:cs="Times New Roman"/>
          <w:noProof/>
          <w:sz w:val="18"/>
          <w:szCs w:val="24"/>
        </w:rPr>
        <w:tab/>
        <w:t xml:space="preserve">A. Nasirudin, R. M. Chao, and I. K. A. P. Utama, “Solar powered boat design optimization,” </w:t>
      </w:r>
      <w:r w:rsidRPr="00AE5AF9">
        <w:rPr>
          <w:rFonts w:ascii="Gulliver" w:hAnsi="Gulliver" w:cs="Times New Roman"/>
          <w:i/>
          <w:iCs/>
          <w:noProof/>
          <w:sz w:val="18"/>
          <w:szCs w:val="24"/>
        </w:rPr>
        <w:t>Procedia Eng.</w:t>
      </w:r>
      <w:r w:rsidRPr="00AE5AF9">
        <w:rPr>
          <w:rFonts w:ascii="Gulliver" w:hAnsi="Gulliver" w:cs="Times New Roman"/>
          <w:noProof/>
          <w:sz w:val="18"/>
          <w:szCs w:val="24"/>
        </w:rPr>
        <w:t>, vol. 194, pp. 260–267, 2017, doi: 10.1016/j.proeng.2017.08.144.</w:t>
      </w:r>
    </w:p>
    <w:p w14:paraId="75A4C848" w14:textId="77777777" w:rsidR="00AE5AF9" w:rsidRPr="00AE5AF9" w:rsidRDefault="00AE5AF9" w:rsidP="002D2932">
      <w:pPr>
        <w:widowControl w:val="0"/>
        <w:autoSpaceDE w:val="0"/>
        <w:autoSpaceDN w:val="0"/>
        <w:adjustRightInd w:val="0"/>
        <w:spacing w:after="0" w:line="240" w:lineRule="auto"/>
        <w:ind w:left="640" w:hanging="640"/>
        <w:jc w:val="both"/>
        <w:rPr>
          <w:rFonts w:ascii="Gulliver" w:hAnsi="Gulliver" w:cs="Times New Roman"/>
          <w:noProof/>
          <w:sz w:val="18"/>
          <w:szCs w:val="24"/>
        </w:rPr>
      </w:pPr>
      <w:r w:rsidRPr="00AE5AF9">
        <w:rPr>
          <w:rFonts w:ascii="Gulliver" w:hAnsi="Gulliver" w:cs="Times New Roman"/>
          <w:noProof/>
          <w:sz w:val="18"/>
          <w:szCs w:val="24"/>
        </w:rPr>
        <w:t>[19]</w:t>
      </w:r>
      <w:r w:rsidRPr="00AE5AF9">
        <w:rPr>
          <w:rFonts w:ascii="Gulliver" w:hAnsi="Gulliver" w:cs="Times New Roman"/>
          <w:noProof/>
          <w:sz w:val="18"/>
          <w:szCs w:val="24"/>
        </w:rPr>
        <w:tab/>
        <w:t xml:space="preserve">K. J. Lee, D. Shin, D. W. Yoo, H. K. Choi, and H. J. Kim, “Hybrid photovoltaic/diesel green ship operating in standalone and grid-connected mode - Experimental investigation,” </w:t>
      </w:r>
      <w:r w:rsidRPr="00AE5AF9">
        <w:rPr>
          <w:rFonts w:ascii="Gulliver" w:hAnsi="Gulliver" w:cs="Times New Roman"/>
          <w:i/>
          <w:iCs/>
          <w:noProof/>
          <w:sz w:val="18"/>
          <w:szCs w:val="24"/>
        </w:rPr>
        <w:t>Energy</w:t>
      </w:r>
      <w:r w:rsidRPr="00AE5AF9">
        <w:rPr>
          <w:rFonts w:ascii="Gulliver" w:hAnsi="Gulliver" w:cs="Times New Roman"/>
          <w:noProof/>
          <w:sz w:val="18"/>
          <w:szCs w:val="24"/>
        </w:rPr>
        <w:t>, vol. 49, no. 1, pp. 475–483, 2013, doi: 10.1016/j.energy.2012.11.004.</w:t>
      </w:r>
    </w:p>
    <w:p w14:paraId="4DA46519" w14:textId="77777777" w:rsidR="00AE5AF9" w:rsidRPr="00AE5AF9" w:rsidRDefault="00AE5AF9" w:rsidP="002D2932">
      <w:pPr>
        <w:widowControl w:val="0"/>
        <w:autoSpaceDE w:val="0"/>
        <w:autoSpaceDN w:val="0"/>
        <w:adjustRightInd w:val="0"/>
        <w:spacing w:after="0" w:line="240" w:lineRule="auto"/>
        <w:ind w:left="640" w:hanging="640"/>
        <w:jc w:val="both"/>
        <w:rPr>
          <w:rFonts w:ascii="Gulliver" w:hAnsi="Gulliver" w:cs="Times New Roman"/>
          <w:noProof/>
          <w:sz w:val="18"/>
          <w:szCs w:val="24"/>
        </w:rPr>
      </w:pPr>
      <w:r w:rsidRPr="00AE5AF9">
        <w:rPr>
          <w:rFonts w:ascii="Gulliver" w:hAnsi="Gulliver" w:cs="Times New Roman"/>
          <w:noProof/>
          <w:sz w:val="18"/>
          <w:szCs w:val="24"/>
        </w:rPr>
        <w:t>[20]</w:t>
      </w:r>
      <w:r w:rsidRPr="00AE5AF9">
        <w:rPr>
          <w:rFonts w:ascii="Gulliver" w:hAnsi="Gulliver" w:cs="Times New Roman"/>
          <w:noProof/>
          <w:sz w:val="18"/>
          <w:szCs w:val="24"/>
        </w:rPr>
        <w:tab/>
        <w:t xml:space="preserve">A. F. Molland, S. R. Turnock, and D. A. Hudson, </w:t>
      </w:r>
      <w:r w:rsidRPr="00AE5AF9">
        <w:rPr>
          <w:rFonts w:ascii="Gulliver" w:hAnsi="Gulliver" w:cs="Times New Roman"/>
          <w:i/>
          <w:iCs/>
          <w:noProof/>
          <w:sz w:val="18"/>
          <w:szCs w:val="24"/>
        </w:rPr>
        <w:t>Ship resistance and propulsion: Practical estimation of ship propulsive power</w:t>
      </w:r>
      <w:r w:rsidRPr="00AE5AF9">
        <w:rPr>
          <w:rFonts w:ascii="Gulliver" w:hAnsi="Gulliver" w:cs="Times New Roman"/>
          <w:noProof/>
          <w:sz w:val="18"/>
          <w:szCs w:val="24"/>
        </w:rPr>
        <w:t>, vol. 9780521760. 2011. doi: 10.1017/CBO9780511974113.</w:t>
      </w:r>
    </w:p>
    <w:p w14:paraId="36C73C23" w14:textId="77777777" w:rsidR="00AE5AF9" w:rsidRPr="00AE5AF9" w:rsidRDefault="00AE5AF9" w:rsidP="002D2932">
      <w:pPr>
        <w:widowControl w:val="0"/>
        <w:autoSpaceDE w:val="0"/>
        <w:autoSpaceDN w:val="0"/>
        <w:adjustRightInd w:val="0"/>
        <w:spacing w:after="0" w:line="240" w:lineRule="auto"/>
        <w:ind w:left="640" w:hanging="640"/>
        <w:jc w:val="both"/>
        <w:rPr>
          <w:rFonts w:ascii="Gulliver" w:hAnsi="Gulliver"/>
          <w:noProof/>
          <w:sz w:val="18"/>
        </w:rPr>
      </w:pPr>
      <w:r w:rsidRPr="00AE5AF9">
        <w:rPr>
          <w:rFonts w:ascii="Gulliver" w:hAnsi="Gulliver" w:cs="Times New Roman"/>
          <w:noProof/>
          <w:sz w:val="18"/>
          <w:szCs w:val="24"/>
        </w:rPr>
        <w:t>[21]</w:t>
      </w:r>
      <w:r w:rsidRPr="00AE5AF9">
        <w:rPr>
          <w:rFonts w:ascii="Gulliver" w:hAnsi="Gulliver" w:cs="Times New Roman"/>
          <w:noProof/>
          <w:sz w:val="18"/>
          <w:szCs w:val="24"/>
        </w:rPr>
        <w:tab/>
        <w:t xml:space="preserve">M. Ridwan, “Parameter Design Propeller Kapal,” </w:t>
      </w:r>
      <w:r w:rsidRPr="00AE5AF9">
        <w:rPr>
          <w:rFonts w:ascii="Gulliver" w:hAnsi="Gulliver" w:cs="Times New Roman"/>
          <w:i/>
          <w:iCs/>
          <w:noProof/>
          <w:sz w:val="18"/>
          <w:szCs w:val="24"/>
        </w:rPr>
        <w:t>Kapal</w:t>
      </w:r>
      <w:r w:rsidRPr="00AE5AF9">
        <w:rPr>
          <w:rFonts w:ascii="Gulliver" w:hAnsi="Gulliver" w:cs="Times New Roman"/>
          <w:noProof/>
          <w:sz w:val="18"/>
          <w:szCs w:val="24"/>
        </w:rPr>
        <w:t>, vol. 5, no. 3, pp. 206–211, 2012.</w:t>
      </w:r>
    </w:p>
    <w:p w14:paraId="068D0EEC" w14:textId="435BE8CB" w:rsidR="005C631D" w:rsidRDefault="00867FE7" w:rsidP="002D2932">
      <w:pPr>
        <w:spacing w:after="0" w:line="240" w:lineRule="auto"/>
        <w:ind w:left="567" w:hanging="567"/>
        <w:jc w:val="both"/>
        <w:rPr>
          <w:rFonts w:ascii="Gulliver" w:eastAsia="Gulliver" w:hAnsi="Gulliver" w:cs="Gulliver"/>
          <w:sz w:val="16"/>
          <w:szCs w:val="16"/>
        </w:rPr>
      </w:pPr>
      <w:r>
        <w:rPr>
          <w:rFonts w:ascii="Gulliver" w:eastAsia="Gulliver" w:hAnsi="Gulliver" w:cs="Gulliver"/>
          <w:color w:val="000000"/>
          <w:sz w:val="18"/>
          <w:szCs w:val="18"/>
        </w:rPr>
        <w:fldChar w:fldCharType="end"/>
      </w:r>
    </w:p>
    <w:sectPr w:rsidR="005C631D">
      <w:headerReference w:type="default" r:id="rId25"/>
      <w:pgSz w:w="11906" w:h="16838"/>
      <w:pgMar w:top="851" w:right="851" w:bottom="851" w:left="851"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DFF6D9" w14:textId="77777777" w:rsidR="002F41B3" w:rsidRDefault="002F41B3">
      <w:pPr>
        <w:spacing w:after="0" w:line="240" w:lineRule="auto"/>
      </w:pPr>
      <w:r>
        <w:separator/>
      </w:r>
    </w:p>
  </w:endnote>
  <w:endnote w:type="continuationSeparator" w:id="0">
    <w:p w14:paraId="1C84CA3D" w14:textId="77777777" w:rsidR="002F41B3" w:rsidRDefault="002F41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ulliver">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A71A28" w14:textId="77777777" w:rsidR="002F41B3" w:rsidRDefault="002F41B3">
      <w:pPr>
        <w:spacing w:after="0" w:line="240" w:lineRule="auto"/>
      </w:pPr>
      <w:r>
        <w:separator/>
      </w:r>
    </w:p>
  </w:footnote>
  <w:footnote w:type="continuationSeparator" w:id="0">
    <w:p w14:paraId="0E605093" w14:textId="77777777" w:rsidR="002F41B3" w:rsidRDefault="002F41B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072D1A" w14:textId="5A32F6EC" w:rsidR="005C631D" w:rsidRDefault="00BB7153">
    <w:pPr>
      <w:pBdr>
        <w:top w:val="nil"/>
        <w:left w:val="nil"/>
        <w:bottom w:val="nil"/>
        <w:right w:val="nil"/>
        <w:between w:val="nil"/>
      </w:pBdr>
      <w:tabs>
        <w:tab w:val="center" w:pos="4513"/>
        <w:tab w:val="right" w:pos="9026"/>
      </w:tabs>
      <w:spacing w:after="0" w:line="360" w:lineRule="auto"/>
      <w:jc w:val="center"/>
      <w:rPr>
        <w:rFonts w:ascii="Calibri" w:eastAsia="Calibri" w:hAnsi="Calibri" w:cs="Calibri"/>
        <w:color w:val="0000FF"/>
        <w:sz w:val="16"/>
        <w:szCs w:val="16"/>
      </w:rPr>
    </w:pPr>
    <w:r>
      <w:rPr>
        <w:rFonts w:ascii="Gulliver" w:eastAsia="Gulliver" w:hAnsi="Gulliver" w:cs="Gulliver"/>
        <w:b/>
        <w:color w:val="0000FF"/>
        <w:sz w:val="16"/>
        <w:szCs w:val="16"/>
      </w:rPr>
      <w:t xml:space="preserve">Kapal: </w:t>
    </w:r>
    <w:r w:rsidR="006A0B5B" w:rsidRPr="006A0B5B">
      <w:rPr>
        <w:rFonts w:ascii="Gulliver" w:eastAsia="Gulliver" w:hAnsi="Gulliver" w:cs="Gulliver"/>
        <w:b/>
        <w:color w:val="0000FF"/>
        <w:sz w:val="16"/>
        <w:szCs w:val="16"/>
      </w:rPr>
      <w:t>Journal of Marine Science and Technology</w:t>
    </w:r>
    <w:r>
      <w:rPr>
        <w:rFonts w:ascii="Gulliver" w:eastAsia="Gulliver" w:hAnsi="Gulliver" w:cs="Gulliver"/>
        <w:b/>
        <w:color w:val="0000FF"/>
        <w:sz w:val="16"/>
        <w:szCs w:val="16"/>
      </w:rPr>
      <w:t>, 18 (1) (2021):1-10</w:t>
    </w:r>
    <w:r>
      <w:rPr>
        <w:noProof/>
      </w:rPr>
      <mc:AlternateContent>
        <mc:Choice Requires="wps">
          <w:drawing>
            <wp:anchor distT="0" distB="0" distL="114300" distR="114300" simplePos="0" relativeHeight="251658240" behindDoc="0" locked="0" layoutInCell="1" hidden="0" allowOverlap="1" wp14:anchorId="2C76C901" wp14:editId="640A0114">
              <wp:simplePos x="0" y="0"/>
              <wp:positionH relativeFrom="column">
                <wp:posOffset>4635500</wp:posOffset>
              </wp:positionH>
              <wp:positionV relativeFrom="paragraph">
                <wp:posOffset>0</wp:posOffset>
              </wp:positionV>
              <wp:extent cx="1838325" cy="1838325"/>
              <wp:effectExtent l="0" t="0" r="0" b="0"/>
              <wp:wrapNone/>
              <wp:docPr id="14" name="Rectangle 14"/>
              <wp:cNvGraphicFramePr/>
              <a:graphic xmlns:a="http://schemas.openxmlformats.org/drawingml/2006/main">
                <a:graphicData uri="http://schemas.microsoft.com/office/word/2010/wordprocessingShape">
                  <wps:wsp>
                    <wps:cNvSpPr/>
                    <wps:spPr>
                      <a:xfrm>
                        <a:off x="4431600" y="2865600"/>
                        <a:ext cx="1828800" cy="1828800"/>
                      </a:xfrm>
                      <a:prstGeom prst="rect">
                        <a:avLst/>
                      </a:prstGeom>
                      <a:noFill/>
                      <a:ln>
                        <a:noFill/>
                      </a:ln>
                    </wps:spPr>
                    <wps:txbx>
                      <w:txbxContent>
                        <w:p w14:paraId="6ED854AC" w14:textId="77777777" w:rsidR="005C631D" w:rsidRDefault="00BB7153">
                          <w:pPr>
                            <w:spacing w:after="0" w:line="240" w:lineRule="auto"/>
                            <w:textDirection w:val="btLr"/>
                          </w:pPr>
                          <w:r>
                            <w:rPr>
                              <w:rFonts w:ascii="Gulliver" w:eastAsia="Gulliver" w:hAnsi="Gulliver" w:cs="Gulliver"/>
                              <w:b/>
                              <w:color w:val="0000FF"/>
                              <w:sz w:val="16"/>
                            </w:rPr>
                            <w:t xml:space="preserve"> PAGE  \* MERGEFORMAT 112</w:t>
                          </w:r>
                        </w:p>
                      </w:txbxContent>
                    </wps:txbx>
                    <wps:bodyPr spcFirstLastPara="1" wrap="square" lIns="0" tIns="0" rIns="0" bIns="0" anchor="t" anchorCtr="0">
                      <a:noAutofit/>
                    </wps:bodyPr>
                  </wps:wsp>
                </a:graphicData>
              </a:graphic>
            </wp:anchor>
          </w:drawing>
        </mc:Choice>
        <mc:Fallback xmlns:w16cex="http://schemas.microsoft.com/office/word/2018/wordml/cex" xmlns:w16="http://schemas.microsoft.com/office/word/2018/wordml" xmlns:w16sdtdh="http://schemas.microsoft.com/office/word/2020/wordml/sdtdatahash">
          <w:pict>
            <v:rect w14:anchorId="2C76C901" id="Rectangle 14" o:spid="_x0000_s1026" style="position:absolute;left:0;text-align:left;margin-left:365pt;margin-top:0;width:144.75pt;height:144.7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" filled="f" stroked="f">
              <v:textbox inset="0,0,0,0">
                <w:txbxContent>
                  <w:p w14:paraId="6ED854AC" w14:textId="77777777" w:rsidR="005C631D" w:rsidRDefault="00BB7153">
                    <w:pPr>
                      <w:spacing w:after="0" w:line="240" w:lineRule="auto"/>
                      <w:textDirection w:val="btLr"/>
                    </w:pPr>
                    <w:r>
                      <w:rPr>
                        <w:rFonts w:ascii="Gulliver" w:eastAsia="Gulliver" w:hAnsi="Gulliver" w:cs="Gulliver"/>
                        <w:b/>
                        <w:color w:val="0000FF"/>
                        <w:sz w:val="16"/>
                      </w:rPr>
                      <w:t xml:space="preserve"> PAGE  \* MERGEFORMAT 112</w:t>
                    </w:r>
                  </w:p>
                </w:txbxContent>
              </v:textbox>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F80813"/>
    <w:multiLevelType w:val="hybridMultilevel"/>
    <w:tmpl w:val="6EE4AE9C"/>
    <w:lvl w:ilvl="0" w:tplc="7A50B38C">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 w15:restartNumberingAfterBreak="0">
    <w:nsid w:val="26A54D00"/>
    <w:multiLevelType w:val="hybridMultilevel"/>
    <w:tmpl w:val="8F9A7D16"/>
    <w:lvl w:ilvl="0" w:tplc="98A6C344">
      <w:numFmt w:val="bullet"/>
      <w:lvlText w:val="•"/>
      <w:lvlJc w:val="left"/>
      <w:pPr>
        <w:ind w:left="786" w:hanging="360"/>
      </w:pPr>
      <w:rPr>
        <w:rFonts w:ascii="Gulliver" w:eastAsia="Gulliver" w:hAnsi="Gulliver" w:cs="Gulliver" w:hint="default"/>
      </w:rPr>
    </w:lvl>
    <w:lvl w:ilvl="1" w:tplc="38090003" w:tentative="1">
      <w:start w:val="1"/>
      <w:numFmt w:val="bullet"/>
      <w:lvlText w:val="o"/>
      <w:lvlJc w:val="left"/>
      <w:pPr>
        <w:ind w:left="1506" w:hanging="360"/>
      </w:pPr>
      <w:rPr>
        <w:rFonts w:ascii="Courier New" w:hAnsi="Courier New" w:cs="Courier New" w:hint="default"/>
      </w:rPr>
    </w:lvl>
    <w:lvl w:ilvl="2" w:tplc="38090005" w:tentative="1">
      <w:start w:val="1"/>
      <w:numFmt w:val="bullet"/>
      <w:lvlText w:val=""/>
      <w:lvlJc w:val="left"/>
      <w:pPr>
        <w:ind w:left="2226" w:hanging="360"/>
      </w:pPr>
      <w:rPr>
        <w:rFonts w:ascii="Wingdings" w:hAnsi="Wingdings" w:hint="default"/>
      </w:rPr>
    </w:lvl>
    <w:lvl w:ilvl="3" w:tplc="38090001" w:tentative="1">
      <w:start w:val="1"/>
      <w:numFmt w:val="bullet"/>
      <w:lvlText w:val=""/>
      <w:lvlJc w:val="left"/>
      <w:pPr>
        <w:ind w:left="2946" w:hanging="360"/>
      </w:pPr>
      <w:rPr>
        <w:rFonts w:ascii="Symbol" w:hAnsi="Symbol" w:hint="default"/>
      </w:rPr>
    </w:lvl>
    <w:lvl w:ilvl="4" w:tplc="38090003" w:tentative="1">
      <w:start w:val="1"/>
      <w:numFmt w:val="bullet"/>
      <w:lvlText w:val="o"/>
      <w:lvlJc w:val="left"/>
      <w:pPr>
        <w:ind w:left="3666" w:hanging="360"/>
      </w:pPr>
      <w:rPr>
        <w:rFonts w:ascii="Courier New" w:hAnsi="Courier New" w:cs="Courier New" w:hint="default"/>
      </w:rPr>
    </w:lvl>
    <w:lvl w:ilvl="5" w:tplc="38090005" w:tentative="1">
      <w:start w:val="1"/>
      <w:numFmt w:val="bullet"/>
      <w:lvlText w:val=""/>
      <w:lvlJc w:val="left"/>
      <w:pPr>
        <w:ind w:left="4386" w:hanging="360"/>
      </w:pPr>
      <w:rPr>
        <w:rFonts w:ascii="Wingdings" w:hAnsi="Wingdings" w:hint="default"/>
      </w:rPr>
    </w:lvl>
    <w:lvl w:ilvl="6" w:tplc="38090001" w:tentative="1">
      <w:start w:val="1"/>
      <w:numFmt w:val="bullet"/>
      <w:lvlText w:val=""/>
      <w:lvlJc w:val="left"/>
      <w:pPr>
        <w:ind w:left="5106" w:hanging="360"/>
      </w:pPr>
      <w:rPr>
        <w:rFonts w:ascii="Symbol" w:hAnsi="Symbol" w:hint="default"/>
      </w:rPr>
    </w:lvl>
    <w:lvl w:ilvl="7" w:tplc="38090003" w:tentative="1">
      <w:start w:val="1"/>
      <w:numFmt w:val="bullet"/>
      <w:lvlText w:val="o"/>
      <w:lvlJc w:val="left"/>
      <w:pPr>
        <w:ind w:left="5826" w:hanging="360"/>
      </w:pPr>
      <w:rPr>
        <w:rFonts w:ascii="Courier New" w:hAnsi="Courier New" w:cs="Courier New" w:hint="default"/>
      </w:rPr>
    </w:lvl>
    <w:lvl w:ilvl="8" w:tplc="38090005" w:tentative="1">
      <w:start w:val="1"/>
      <w:numFmt w:val="bullet"/>
      <w:lvlText w:val=""/>
      <w:lvlJc w:val="left"/>
      <w:pPr>
        <w:ind w:left="6546" w:hanging="360"/>
      </w:pPr>
      <w:rPr>
        <w:rFonts w:ascii="Wingdings" w:hAnsi="Wingdings" w:hint="default"/>
      </w:rPr>
    </w:lvl>
  </w:abstractNum>
  <w:abstractNum w:abstractNumId="2" w15:restartNumberingAfterBreak="0">
    <w:nsid w:val="3A396911"/>
    <w:multiLevelType w:val="hybridMultilevel"/>
    <w:tmpl w:val="D92265A8"/>
    <w:lvl w:ilvl="0" w:tplc="4C6EAEE6">
      <w:start w:val="1"/>
      <w:numFmt w:val="decimal"/>
      <w:lvlText w:val="%1)"/>
      <w:lvlJc w:val="left"/>
      <w:pPr>
        <w:ind w:left="720" w:hanging="360"/>
      </w:pPr>
      <w:rPr>
        <w:rFonts w:hint="default"/>
        <w:vertAlign w:val="superscrip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64E57B95"/>
    <w:multiLevelType w:val="multilevel"/>
    <w:tmpl w:val="A492F1FE"/>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4" w15:restartNumberingAfterBreak="0">
    <w:nsid w:val="7AA15077"/>
    <w:multiLevelType w:val="hybridMultilevel"/>
    <w:tmpl w:val="4F109B38"/>
    <w:lvl w:ilvl="0" w:tplc="BABA1848">
      <w:start w:val="2"/>
      <w:numFmt w:val="bullet"/>
      <w:lvlText w:val="-"/>
      <w:lvlJc w:val="left"/>
      <w:pPr>
        <w:ind w:left="1146" w:hanging="360"/>
      </w:pPr>
      <w:rPr>
        <w:rFonts w:ascii="Times New Roman" w:eastAsia="Times New Roman" w:hAnsi="Times New Roman" w:cs="Times New Roman"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num w:numId="1">
    <w:abstractNumId w:val="3"/>
  </w:num>
  <w:num w:numId="2">
    <w:abstractNumId w:val="2"/>
  </w:num>
  <w:num w:numId="3">
    <w:abstractNumId w:val="4"/>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631D"/>
    <w:rsid w:val="000229A2"/>
    <w:rsid w:val="000340F8"/>
    <w:rsid w:val="00062277"/>
    <w:rsid w:val="000A33A2"/>
    <w:rsid w:val="000B02DD"/>
    <w:rsid w:val="000D15A9"/>
    <w:rsid w:val="000E1978"/>
    <w:rsid w:val="001C7604"/>
    <w:rsid w:val="001D5775"/>
    <w:rsid w:val="002005CD"/>
    <w:rsid w:val="00216973"/>
    <w:rsid w:val="002305F7"/>
    <w:rsid w:val="00246B03"/>
    <w:rsid w:val="002566C5"/>
    <w:rsid w:val="00274453"/>
    <w:rsid w:val="002969CC"/>
    <w:rsid w:val="002C1D7F"/>
    <w:rsid w:val="002C67C5"/>
    <w:rsid w:val="002D2932"/>
    <w:rsid w:val="002D4794"/>
    <w:rsid w:val="002F2AF5"/>
    <w:rsid w:val="002F41B3"/>
    <w:rsid w:val="003636BB"/>
    <w:rsid w:val="003E2FAB"/>
    <w:rsid w:val="003F4614"/>
    <w:rsid w:val="00410639"/>
    <w:rsid w:val="00432748"/>
    <w:rsid w:val="00437D94"/>
    <w:rsid w:val="004A23B9"/>
    <w:rsid w:val="00515C8D"/>
    <w:rsid w:val="00544837"/>
    <w:rsid w:val="005451AF"/>
    <w:rsid w:val="0057503F"/>
    <w:rsid w:val="005C2CA7"/>
    <w:rsid w:val="005C631D"/>
    <w:rsid w:val="00643161"/>
    <w:rsid w:val="006A0B5B"/>
    <w:rsid w:val="007474EE"/>
    <w:rsid w:val="0075476B"/>
    <w:rsid w:val="007837E1"/>
    <w:rsid w:val="00784DBF"/>
    <w:rsid w:val="007D1045"/>
    <w:rsid w:val="007F6E82"/>
    <w:rsid w:val="00867FE7"/>
    <w:rsid w:val="008B02F5"/>
    <w:rsid w:val="00934260"/>
    <w:rsid w:val="00935F23"/>
    <w:rsid w:val="00952528"/>
    <w:rsid w:val="009817A7"/>
    <w:rsid w:val="009A5F35"/>
    <w:rsid w:val="009A6369"/>
    <w:rsid w:val="00A06224"/>
    <w:rsid w:val="00A077E7"/>
    <w:rsid w:val="00A31534"/>
    <w:rsid w:val="00A411F7"/>
    <w:rsid w:val="00A70745"/>
    <w:rsid w:val="00AE5AF9"/>
    <w:rsid w:val="00AF2AE2"/>
    <w:rsid w:val="00B23FD4"/>
    <w:rsid w:val="00B33D13"/>
    <w:rsid w:val="00B93DCC"/>
    <w:rsid w:val="00BB7153"/>
    <w:rsid w:val="00BC4EE4"/>
    <w:rsid w:val="00BD4969"/>
    <w:rsid w:val="00BF7A00"/>
    <w:rsid w:val="00C37F5E"/>
    <w:rsid w:val="00CA0DEF"/>
    <w:rsid w:val="00CC6940"/>
    <w:rsid w:val="00D41245"/>
    <w:rsid w:val="00D452B9"/>
    <w:rsid w:val="00E534FC"/>
    <w:rsid w:val="00FA28F8"/>
    <w:rsid w:val="00FC453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26449F1"/>
  <w15:docId w15:val="{9AF05510-D156-439B-950C-845B1769F5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id-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heme="minorHAnsi" w:eastAsiaTheme="minorHAnsi" w:hAnsiTheme="minorHAnsi" w:cstheme="minorBidi"/>
      <w:lang w:eastAsia="en-US"/>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59"/>
    <w:qFormat/>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qFormat/>
    <w:pPr>
      <w:spacing w:after="0" w:line="240" w:lineRule="auto"/>
    </w:p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rPr>
        <w:b/>
      </w:rPr>
      <w:tblPr/>
      <w:tcPr>
        <w:tcBorders>
          <w:bottom w:val="single" w:sz="4" w:space="0" w:color="7E7E7E"/>
        </w:tcBorders>
      </w:tcPr>
    </w:tblStylePr>
    <w:tblStylePr w:type="lastRow">
      <w:rPr>
        <w:b/>
      </w:rPr>
      <w:tblPr/>
      <w:tcPr>
        <w:tcBorders>
          <w:top w:val="single" w:sz="4" w:space="0" w:color="7E7E7E"/>
        </w:tcBorders>
      </w:tcPr>
    </w:tblStylePr>
    <w:tblStylePr w:type="firstCol">
      <w:rPr>
        <w:b/>
      </w:rPr>
    </w:tblStylePr>
    <w:tblStylePr w:type="lastCol">
      <w:rPr>
        <w:b/>
      </w:rPr>
    </w:tblStylePr>
    <w:tblStylePr w:type="band1Vert">
      <w:tblPr/>
      <w:tcPr>
        <w:tcBorders>
          <w:left w:val="single" w:sz="4" w:space="0" w:color="7E7E7E"/>
          <w:right w:val="single" w:sz="4" w:space="0" w:color="7E7E7E"/>
        </w:tcBorders>
      </w:tcPr>
    </w:tblStylePr>
    <w:tblStylePr w:type="band2Vert">
      <w:tblPr/>
      <w:tcPr>
        <w:tcBorders>
          <w:left w:val="single" w:sz="4" w:space="0" w:color="7E7E7E"/>
          <w:right w:val="single" w:sz="4" w:space="0" w:color="7E7E7E"/>
        </w:tcBorders>
      </w:tcPr>
    </w:tblStylePr>
    <w:tblStylePr w:type="band1Horz">
      <w:tblPr/>
      <w:tcPr>
        <w:tcBorders>
          <w:top w:val="single" w:sz="4" w:space="0" w:color="7E7E7E"/>
          <w:bottom w:val="single" w:sz="4" w:space="0" w:color="7E7E7E"/>
        </w:tcBorders>
      </w:tcPr>
    </w:tblStyle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character" w:styleId="PlaceholderText">
    <w:name w:val="Placeholder Text"/>
    <w:basedOn w:val="DefaultParagraphFont"/>
    <w:uiPriority w:val="99"/>
    <w:semiHidden/>
    <w:rsid w:val="000B02D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issn.pdii.lipi.go.id/issn.cgi?daftar&amp;1180427365&amp;1&amp;&amp;" TargetMode="External"/><Relationship Id="rId24"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2.jpeg"/><Relationship Id="rId10" Type="http://schemas.openxmlformats.org/officeDocument/2006/relationships/hyperlink" Target="http://issn.pdii.lipi.go.id/issn.cgi?daftar&amp;1342508490&amp;1&amp;&amp;" TargetMode="External"/><Relationship Id="rId19" Type="http://schemas.openxmlformats.org/officeDocument/2006/relationships/image" Target="https://encrypted-tbn0.gstatic.com/images?q=tbn:ANd9GcQ5noTUMtluMvHRe79UDSGBe8HHFVdaKgEcRd8vYyhB01MYGFMb"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id-ID">
                <a:solidFill>
                  <a:schemeClr val="bg1"/>
                </a:solidFill>
              </a:rPr>
              <a:t>.</a:t>
            </a:r>
          </a:p>
        </c:rich>
      </c:tx>
      <c:overlay val="0"/>
    </c:title>
    <c:autoTitleDeleted val="0"/>
    <c:plotArea>
      <c:layout/>
      <c:lineChart>
        <c:grouping val="standard"/>
        <c:varyColors val="0"/>
        <c:ser>
          <c:idx val="1"/>
          <c:order val="0"/>
          <c:tx>
            <c:strRef>
              <c:f>Sheet1!$A$18</c:f>
              <c:strCache>
                <c:ptCount val="1"/>
                <c:pt idx="0">
                  <c:v>pitch Prop (S)</c:v>
                </c:pt>
              </c:strCache>
            </c:strRef>
          </c:tx>
          <c:cat>
            <c:numRef>
              <c:f>Sheet1!$B$17:$O$17</c:f>
              <c:numCache>
                <c:formatCode>General</c:formatCode>
                <c:ptCount val="14"/>
                <c:pt idx="0">
                  <c:v>1</c:v>
                </c:pt>
                <c:pt idx="1">
                  <c:v>2</c:v>
                </c:pt>
                <c:pt idx="2">
                  <c:v>3</c:v>
                </c:pt>
                <c:pt idx="3">
                  <c:v>4</c:v>
                </c:pt>
                <c:pt idx="4">
                  <c:v>5</c:v>
                </c:pt>
                <c:pt idx="5">
                  <c:v>6</c:v>
                </c:pt>
                <c:pt idx="6">
                  <c:v>7</c:v>
                </c:pt>
                <c:pt idx="7">
                  <c:v>8</c:v>
                </c:pt>
                <c:pt idx="8">
                  <c:v>9</c:v>
                </c:pt>
                <c:pt idx="9">
                  <c:v>10</c:v>
                </c:pt>
                <c:pt idx="10">
                  <c:v>11</c:v>
                </c:pt>
                <c:pt idx="11">
                  <c:v>12</c:v>
                </c:pt>
                <c:pt idx="12">
                  <c:v>13</c:v>
                </c:pt>
                <c:pt idx="13">
                  <c:v>14</c:v>
                </c:pt>
              </c:numCache>
            </c:numRef>
          </c:cat>
          <c:val>
            <c:numRef>
              <c:f>Sheet1!$B$18:$O$18</c:f>
              <c:numCache>
                <c:formatCode>General</c:formatCode>
                <c:ptCount val="14"/>
                <c:pt idx="0">
                  <c:v>1650</c:v>
                </c:pt>
                <c:pt idx="1">
                  <c:v>1650</c:v>
                </c:pt>
                <c:pt idx="2">
                  <c:v>1650</c:v>
                </c:pt>
                <c:pt idx="3">
                  <c:v>1650</c:v>
                </c:pt>
                <c:pt idx="4">
                  <c:v>1650</c:v>
                </c:pt>
                <c:pt idx="5">
                  <c:v>1650</c:v>
                </c:pt>
                <c:pt idx="6">
                  <c:v>1650</c:v>
                </c:pt>
                <c:pt idx="7">
                  <c:v>1652</c:v>
                </c:pt>
                <c:pt idx="8">
                  <c:v>1654</c:v>
                </c:pt>
                <c:pt idx="9">
                  <c:v>1656</c:v>
                </c:pt>
                <c:pt idx="10">
                  <c:v>1658</c:v>
                </c:pt>
                <c:pt idx="11">
                  <c:v>1660</c:v>
                </c:pt>
                <c:pt idx="12">
                  <c:v>1660</c:v>
                </c:pt>
                <c:pt idx="13">
                  <c:v>1660</c:v>
                </c:pt>
              </c:numCache>
            </c:numRef>
          </c:val>
          <c:smooth val="0"/>
          <c:extLst>
            <c:ext xmlns:c16="http://schemas.microsoft.com/office/drawing/2014/chart" uri="{C3380CC4-5D6E-409C-BE32-E72D297353CC}">
              <c16:uniqueId val="{00000000-3B48-4067-A5CE-14E934871376}"/>
            </c:ext>
          </c:extLst>
        </c:ser>
        <c:ser>
          <c:idx val="2"/>
          <c:order val="1"/>
          <c:tx>
            <c:strRef>
              <c:f>Sheet1!$A$19</c:f>
              <c:strCache>
                <c:ptCount val="1"/>
                <c:pt idx="0">
                  <c:v>pitch Prop (P)</c:v>
                </c:pt>
              </c:strCache>
            </c:strRef>
          </c:tx>
          <c:val>
            <c:numRef>
              <c:f>Sheet1!$B$19:$O$19</c:f>
              <c:numCache>
                <c:formatCode>General</c:formatCode>
                <c:ptCount val="14"/>
                <c:pt idx="0">
                  <c:v>1650</c:v>
                </c:pt>
                <c:pt idx="1">
                  <c:v>1650</c:v>
                </c:pt>
                <c:pt idx="2">
                  <c:v>1650</c:v>
                </c:pt>
                <c:pt idx="3">
                  <c:v>1650</c:v>
                </c:pt>
                <c:pt idx="4">
                  <c:v>1650</c:v>
                </c:pt>
                <c:pt idx="5">
                  <c:v>1650</c:v>
                </c:pt>
                <c:pt idx="6">
                  <c:v>1650</c:v>
                </c:pt>
                <c:pt idx="7">
                  <c:v>1654</c:v>
                </c:pt>
                <c:pt idx="8">
                  <c:v>1658</c:v>
                </c:pt>
                <c:pt idx="9">
                  <c:v>1664</c:v>
                </c:pt>
                <c:pt idx="10">
                  <c:v>1668</c:v>
                </c:pt>
                <c:pt idx="11">
                  <c:v>1670</c:v>
                </c:pt>
                <c:pt idx="12">
                  <c:v>1670</c:v>
                </c:pt>
                <c:pt idx="13">
                  <c:v>1670</c:v>
                </c:pt>
              </c:numCache>
            </c:numRef>
          </c:val>
          <c:smooth val="0"/>
          <c:extLst>
            <c:ext xmlns:c16="http://schemas.microsoft.com/office/drawing/2014/chart" uri="{C3380CC4-5D6E-409C-BE32-E72D297353CC}">
              <c16:uniqueId val="{00000001-3B48-4067-A5CE-14E934871376}"/>
            </c:ext>
          </c:extLst>
        </c:ser>
        <c:dLbls>
          <c:showLegendKey val="0"/>
          <c:showVal val="0"/>
          <c:showCatName val="0"/>
          <c:showSerName val="0"/>
          <c:showPercent val="0"/>
          <c:showBubbleSize val="0"/>
        </c:dLbls>
        <c:hiLowLines/>
        <c:marker val="1"/>
        <c:smooth val="0"/>
        <c:axId val="39271808"/>
        <c:axId val="39289984"/>
      </c:lineChart>
      <c:catAx>
        <c:axId val="39271808"/>
        <c:scaling>
          <c:orientation val="minMax"/>
        </c:scaling>
        <c:delete val="0"/>
        <c:axPos val="b"/>
        <c:title>
          <c:tx>
            <c:rich>
              <a:bodyPr/>
              <a:lstStyle/>
              <a:p>
                <a:pPr>
                  <a:defRPr/>
                </a:pPr>
                <a:r>
                  <a:rPr lang="en-ID"/>
                  <a:t>Speed</a:t>
                </a:r>
                <a:r>
                  <a:rPr lang="en-ID" baseline="0"/>
                  <a:t> (Knots)</a:t>
                </a:r>
                <a:endParaRPr lang="en-ID"/>
              </a:p>
            </c:rich>
          </c:tx>
          <c:overlay val="0"/>
        </c:title>
        <c:numFmt formatCode="General" sourceLinked="1"/>
        <c:majorTickMark val="none"/>
        <c:minorTickMark val="none"/>
        <c:tickLblPos val="nextTo"/>
        <c:txPr>
          <a:bodyPr/>
          <a:lstStyle/>
          <a:p>
            <a:pPr>
              <a:defRPr sz="900">
                <a:latin typeface="Guliver"/>
              </a:defRPr>
            </a:pPr>
            <a:endParaRPr lang="en-US"/>
          </a:p>
        </c:txPr>
        <c:crossAx val="39289984"/>
        <c:crosses val="autoZero"/>
        <c:auto val="1"/>
        <c:lblAlgn val="ctr"/>
        <c:lblOffset val="100"/>
        <c:noMultiLvlLbl val="0"/>
      </c:catAx>
      <c:valAx>
        <c:axId val="39289984"/>
        <c:scaling>
          <c:orientation val="minMax"/>
          <c:max val="1700"/>
          <c:min val="1600"/>
        </c:scaling>
        <c:delete val="0"/>
        <c:axPos val="l"/>
        <c:majorGridlines/>
        <c:title>
          <c:tx>
            <c:rich>
              <a:bodyPr/>
              <a:lstStyle/>
              <a:p>
                <a:pPr>
                  <a:defRPr>
                    <a:latin typeface="Guliver"/>
                  </a:defRPr>
                </a:pPr>
                <a:r>
                  <a:rPr lang="en-US">
                    <a:latin typeface="Guliver"/>
                  </a:rPr>
                  <a:t>Pitch </a:t>
                </a:r>
                <a:r>
                  <a:rPr lang="id-ID">
                    <a:latin typeface="Guliver"/>
                  </a:rPr>
                  <a:t>(mm)</a:t>
                </a:r>
              </a:p>
            </c:rich>
          </c:tx>
          <c:overlay val="0"/>
        </c:title>
        <c:numFmt formatCode="General" sourceLinked="1"/>
        <c:majorTickMark val="out"/>
        <c:minorTickMark val="none"/>
        <c:tickLblPos val="nextTo"/>
        <c:txPr>
          <a:bodyPr/>
          <a:lstStyle/>
          <a:p>
            <a:pPr>
              <a:defRPr sz="900">
                <a:latin typeface="Guliver"/>
              </a:defRPr>
            </a:pPr>
            <a:endParaRPr lang="en-US"/>
          </a:p>
        </c:txPr>
        <c:crossAx val="39271808"/>
        <c:crosses val="autoZero"/>
        <c:crossBetween val="between"/>
      </c:valAx>
    </c:plotArea>
    <c:legend>
      <c:legendPos val="r"/>
      <c:overlay val="0"/>
      <c:txPr>
        <a:bodyPr/>
        <a:lstStyle/>
        <a:p>
          <a:pPr>
            <a:defRPr sz="900">
              <a:latin typeface="Guliver"/>
            </a:defRPr>
          </a:pPr>
          <a:endParaRPr lang="en-US"/>
        </a:p>
      </c:txPr>
    </c:legend>
    <c:plotVisOnly val="1"/>
    <c:dispBlanksAs val="gap"/>
    <c:showDLblsOverMax val="0"/>
  </c:chart>
  <c:spPr>
    <a:ln>
      <a:noFil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6zXB2s2dfOnbKPzDnN7X1v/OKvw==">AMUW2mUtPu0lmsH3ufKcOZkXES/W8EM7uBoZMU+Wi03zifZLHHkL+Xz0UhNWoEzPyJh84KMYMQxQPsCyeUtlfGtUUknCo3st0ES1vHuP+A9ECC4F1H1i6gauBalN9RHoT2Uw1Bdc8tdrCmpjYqplzHcT3ACqEBcnXN88wDhcM30p4s2SrfozSr/SH7CRionV5gy/dF5+EP1Wnwti2QKrGdt8YzJ3a/3NOatwbc1TcE8nxpWO7IRVhpDkut7rDEPEs/+uzK3+zSBSajftCctR6DZlqawmZTrrr6C9v9efY78SNiu6ujxZhncQHoaK4TWdUnu7TNokQ8G0EbZyg7M9wg0t3WZ95o4CKSTjljTHUoLu9A8SWkazfpI=</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4E4EFFF-20E2-4CA6-AE64-734CA73ECD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TotalTime>
  <Pages>9</Pages>
  <Words>10849</Words>
  <Characters>61841</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z ariany</cp:lastModifiedBy>
  <cp:revision>5</cp:revision>
  <dcterms:created xsi:type="dcterms:W3CDTF">2023-11-02T05:55:00Z</dcterms:created>
  <dcterms:modified xsi:type="dcterms:W3CDTF">2023-11-02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96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9th edition</vt:lpwstr>
  </property>
  <property fmtid="{D5CDD505-2E9C-101B-9397-08002B2CF9AE}" pid="23" name="Mendeley Document_1">
    <vt:lpwstr>True</vt:lpwstr>
  </property>
  <property fmtid="{D5CDD505-2E9C-101B-9397-08002B2CF9AE}" pid="24" name="Mendeley Unique User Id_1">
    <vt:lpwstr>58a723f5-7e4a-396d-b87d-52c11e608378</vt:lpwstr>
  </property>
  <property fmtid="{D5CDD505-2E9C-101B-9397-08002B2CF9AE}" pid="25" name="Mendeley Citation Style_1">
    <vt:lpwstr>http://www.zotero.org/styles/ieee</vt:lpwstr>
  </property>
  <property fmtid="{D5CDD505-2E9C-101B-9397-08002B2CF9AE}" pid="26" name="GrammarlyDocumentId">
    <vt:lpwstr>9e023162a95b0213e4df1a0d6fe07a7e5423be696c4de498f7c9b152f7941f3e</vt:lpwstr>
  </property>
</Properties>
</file>